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5891C8A2" w:rsidR="00037DE8" w:rsidRDefault="00C75D8E">
      <w:pPr>
        <w:spacing w:line="480" w:lineRule="auto"/>
        <w:jc w:val="center"/>
        <w:rPr>
          <w:b/>
          <w:i/>
          <w:sz w:val="32"/>
          <w:szCs w:val="32"/>
        </w:rPr>
      </w:pPr>
      <w:sdt>
        <w:sdtPr>
          <w:tag w:val="goog_rdk_0"/>
          <w:id w:val="-56396389"/>
          <w:showingPlcHdr/>
        </w:sdtPr>
        <w:sdtContent>
          <w:bookmarkStart w:id="0" w:name="_GoBack"/>
          <w:r w:rsidR="0008422D">
            <w:t xml:space="preserve">     </w:t>
          </w:r>
          <w:bookmarkEnd w:id="0"/>
          <w:commentRangeStart w:id="1"/>
        </w:sdtContent>
      </w:sdt>
      <w:r w:rsidR="001B1A85">
        <w:rPr>
          <w:b/>
          <w:i/>
          <w:sz w:val="32"/>
          <w:szCs w:val="32"/>
        </w:rPr>
        <w:t>Manuscript</w:t>
      </w:r>
      <w:commentRangeEnd w:id="1"/>
      <w:r w:rsidR="001B1A85">
        <w:commentReference w:id="1"/>
      </w:r>
    </w:p>
    <w:p w14:paraId="00000002" w14:textId="060DAFCC" w:rsidR="00037DE8" w:rsidRDefault="00C75D8E">
      <w:pPr>
        <w:spacing w:line="480" w:lineRule="auto"/>
        <w:jc w:val="center"/>
        <w:rPr>
          <w:b/>
          <w:sz w:val="32"/>
          <w:szCs w:val="32"/>
        </w:rPr>
      </w:pPr>
      <w:sdt>
        <w:sdtPr>
          <w:tag w:val="goog_rdk_1"/>
          <w:id w:val="-432973576"/>
          <w:showingPlcHdr/>
        </w:sdtPr>
        <w:sdtContent>
          <w:r w:rsidR="0034319C">
            <w:t xml:space="preserve">     </w:t>
          </w:r>
          <w:commentRangeStart w:id="2"/>
        </w:sdtContent>
      </w:sdt>
      <w:r w:rsidR="001B1A85">
        <w:rPr>
          <w:b/>
          <w:sz w:val="32"/>
          <w:szCs w:val="32"/>
        </w:rPr>
        <w:t xml:space="preserve">Larger but younger fish when growth compensates for higher mortality in </w:t>
      </w:r>
      <w:ins w:id="3" w:author="Max Lindmark" w:date="2022-02-21T18:38:00Z">
        <w:r w:rsidR="00320473" w:rsidRPr="00320473">
          <w:rPr>
            <w:b/>
            <w:sz w:val="32"/>
            <w:szCs w:val="32"/>
          </w:rPr>
          <w:t>heated</w:t>
        </w:r>
        <w:r w:rsidR="00320473" w:rsidRPr="00320473" w:rsidDel="00320473">
          <w:rPr>
            <w:b/>
            <w:sz w:val="32"/>
            <w:szCs w:val="32"/>
          </w:rPr>
          <w:t xml:space="preserve"> </w:t>
        </w:r>
      </w:ins>
      <w:del w:id="4" w:author="Max Lindmark" w:date="2022-02-21T18:38:00Z">
        <w:r w:rsidR="001B1A85" w:rsidDel="00320473">
          <w:rPr>
            <w:b/>
            <w:sz w:val="32"/>
            <w:szCs w:val="32"/>
          </w:rPr>
          <w:delText xml:space="preserve">warmed </w:delText>
        </w:r>
      </w:del>
      <w:r w:rsidR="001B1A85">
        <w:rPr>
          <w:b/>
          <w:sz w:val="32"/>
          <w:szCs w:val="32"/>
        </w:rPr>
        <w:t>ecosystem</w:t>
      </w:r>
      <w:commentRangeEnd w:id="2"/>
      <w:r w:rsidR="001B1A85">
        <w:commentReference w:id="2"/>
      </w:r>
    </w:p>
    <w:p w14:paraId="00000003" w14:textId="77777777" w:rsidR="00037DE8" w:rsidRDefault="00037DE8">
      <w:pPr>
        <w:spacing w:line="480" w:lineRule="auto"/>
        <w:jc w:val="both"/>
      </w:pPr>
    </w:p>
    <w:p w14:paraId="00000004" w14:textId="77777777" w:rsidR="00037DE8" w:rsidRPr="00261347" w:rsidRDefault="001B1A85">
      <w:pPr>
        <w:spacing w:line="480" w:lineRule="auto"/>
        <w:jc w:val="both"/>
        <w:rPr>
          <w:vertAlign w:val="superscript"/>
          <w:lang w:val="sv-SE"/>
        </w:rPr>
      </w:pPr>
      <w:r w:rsidRPr="00261347">
        <w:rPr>
          <w:lang w:val="sv-SE"/>
        </w:rPr>
        <w:t xml:space="preserve">Max </w:t>
      </w:r>
      <w:proofErr w:type="gramStart"/>
      <w:r w:rsidRPr="00261347">
        <w:rPr>
          <w:lang w:val="sv-SE"/>
        </w:rPr>
        <w:t>Lindmark</w:t>
      </w:r>
      <w:r w:rsidRPr="00261347">
        <w:rPr>
          <w:vertAlign w:val="superscript"/>
          <w:lang w:val="sv-SE"/>
        </w:rPr>
        <w:t>a,b</w:t>
      </w:r>
      <w:proofErr w:type="gramEnd"/>
      <w:r w:rsidRPr="00261347">
        <w:rPr>
          <w:vertAlign w:val="superscript"/>
          <w:lang w:val="sv-SE"/>
        </w:rPr>
        <w:t>,1</w:t>
      </w:r>
      <w:r w:rsidRPr="00261347">
        <w:rPr>
          <w:lang w:val="sv-SE"/>
        </w:rPr>
        <w:t xml:space="preserve">, Malin  </w:t>
      </w:r>
      <w:proofErr w:type="spellStart"/>
      <w:r w:rsidRPr="00261347">
        <w:rPr>
          <w:lang w:val="sv-SE"/>
        </w:rPr>
        <w:t>Karlsson</w:t>
      </w:r>
      <w:r w:rsidRPr="00261347">
        <w:rPr>
          <w:vertAlign w:val="superscript"/>
          <w:lang w:val="sv-SE"/>
        </w:rPr>
        <w:t>a</w:t>
      </w:r>
      <w:proofErr w:type="spellEnd"/>
      <w:r w:rsidRPr="00261347">
        <w:rPr>
          <w:lang w:val="sv-SE"/>
        </w:rPr>
        <w:t xml:space="preserve">, Anna </w:t>
      </w:r>
      <w:proofErr w:type="spellStart"/>
      <w:r w:rsidRPr="00261347">
        <w:rPr>
          <w:lang w:val="sv-SE"/>
        </w:rPr>
        <w:t>Gårdmark</w:t>
      </w:r>
      <w:r w:rsidRPr="00261347">
        <w:rPr>
          <w:vertAlign w:val="superscript"/>
          <w:lang w:val="sv-SE"/>
        </w:rPr>
        <w:t>c</w:t>
      </w:r>
      <w:proofErr w:type="spellEnd"/>
    </w:p>
    <w:p w14:paraId="00000005" w14:textId="77777777" w:rsidR="00037DE8" w:rsidRPr="00261347" w:rsidRDefault="00037DE8">
      <w:pPr>
        <w:spacing w:line="480" w:lineRule="auto"/>
        <w:jc w:val="both"/>
        <w:rPr>
          <w:lang w:val="sv-SE"/>
        </w:rPr>
      </w:pPr>
    </w:p>
    <w:p w14:paraId="00000006" w14:textId="77777777" w:rsidR="00037DE8" w:rsidRDefault="001B1A85">
      <w:pPr>
        <w:spacing w:line="480" w:lineRule="auto"/>
        <w:jc w:val="both"/>
      </w:pPr>
      <w:proofErr w:type="gramStart"/>
      <w:r>
        <w:rPr>
          <w:vertAlign w:val="superscript"/>
        </w:rPr>
        <w:t>a</w:t>
      </w:r>
      <w:proofErr w:type="gramEnd"/>
      <w:r>
        <w:rPr>
          <w:vertAlign w:val="superscript"/>
        </w:rPr>
        <w:t xml:space="preserve"> </w:t>
      </w:r>
      <w:r>
        <w:t xml:space="preserve">Swedish University of Agricultural Sciences, Department of Aquatic Resources, Institute of Coastal Research, </w:t>
      </w:r>
      <w:proofErr w:type="spellStart"/>
      <w:r>
        <w:t>Skolgatan</w:t>
      </w:r>
      <w:proofErr w:type="spellEnd"/>
      <w:r>
        <w:t xml:space="preserve"> 6, 742 42 Öregrund, Sweden</w:t>
      </w:r>
    </w:p>
    <w:p w14:paraId="00000007" w14:textId="77777777" w:rsidR="00037DE8" w:rsidRDefault="00037DE8">
      <w:pPr>
        <w:spacing w:line="480" w:lineRule="auto"/>
        <w:jc w:val="both"/>
        <w:rPr>
          <w:vertAlign w:val="superscript"/>
        </w:rPr>
      </w:pPr>
    </w:p>
    <w:p w14:paraId="00000008" w14:textId="77777777" w:rsidR="00037DE8" w:rsidRDefault="001B1A85">
      <w:pPr>
        <w:spacing w:line="480" w:lineRule="auto"/>
        <w:jc w:val="both"/>
      </w:pPr>
      <w:r>
        <w:rPr>
          <w:vertAlign w:val="superscript"/>
        </w:rPr>
        <w:t xml:space="preserve">b </w:t>
      </w:r>
      <w:r>
        <w:t xml:space="preserve">Swedish University of Agricultural Sciences, Department of Aquatic Resources, Institute of Marine Research, </w:t>
      </w:r>
      <w:proofErr w:type="spellStart"/>
      <w:r>
        <w:t>Turistgatan</w:t>
      </w:r>
      <w:proofErr w:type="spellEnd"/>
      <w:r>
        <w:t xml:space="preserve"> 5, 453 30 </w:t>
      </w:r>
      <w:proofErr w:type="spellStart"/>
      <w:r>
        <w:t>Lysekil</w:t>
      </w:r>
      <w:proofErr w:type="spellEnd"/>
      <w:r>
        <w:t>, Sweden</w:t>
      </w:r>
    </w:p>
    <w:p w14:paraId="00000009" w14:textId="77777777" w:rsidR="00037DE8" w:rsidRDefault="00037DE8">
      <w:pPr>
        <w:spacing w:line="480" w:lineRule="auto"/>
        <w:jc w:val="both"/>
        <w:rPr>
          <w:vertAlign w:val="superscript"/>
        </w:rPr>
      </w:pPr>
    </w:p>
    <w:p w14:paraId="0000000A" w14:textId="77777777" w:rsidR="00037DE8" w:rsidRDefault="001B1A85">
      <w:pPr>
        <w:spacing w:line="480" w:lineRule="auto"/>
        <w:jc w:val="both"/>
      </w:pPr>
      <w:r>
        <w:rPr>
          <w:vertAlign w:val="superscript"/>
        </w:rPr>
        <w:t xml:space="preserve">c </w:t>
      </w:r>
      <w:r>
        <w:t xml:space="preserve">Swedish University of Agricultural Sciences, Department of Aquatic Resources, </w:t>
      </w:r>
      <w:proofErr w:type="spellStart"/>
      <w:r>
        <w:t>Skolgatan</w:t>
      </w:r>
      <w:proofErr w:type="spellEnd"/>
      <w:r>
        <w:t xml:space="preserve"> 6, SE-742 42 Öregrund, Sweden</w:t>
      </w:r>
    </w:p>
    <w:p w14:paraId="0000000B" w14:textId="77777777" w:rsidR="00037DE8" w:rsidRDefault="00037DE8">
      <w:pPr>
        <w:spacing w:line="480" w:lineRule="auto"/>
        <w:jc w:val="both"/>
        <w:rPr>
          <w:vertAlign w:val="superscript"/>
        </w:rPr>
      </w:pPr>
    </w:p>
    <w:p w14:paraId="0000000C" w14:textId="77777777" w:rsidR="00037DE8" w:rsidRDefault="001B1A85">
      <w:pPr>
        <w:spacing w:line="480" w:lineRule="auto"/>
        <w:jc w:val="both"/>
      </w:pPr>
      <w:r>
        <w:rPr>
          <w:vertAlign w:val="superscript"/>
        </w:rPr>
        <w:t>1</w:t>
      </w:r>
      <w:r>
        <w:t xml:space="preserve"> Author to whom correspondence should be addressed. Current address:</w:t>
      </w:r>
    </w:p>
    <w:p w14:paraId="0000000D" w14:textId="77777777" w:rsidR="00037DE8" w:rsidRDefault="001B1A85">
      <w:pPr>
        <w:spacing w:line="480" w:lineRule="auto"/>
        <w:jc w:val="both"/>
      </w:pPr>
      <w:r>
        <w:t xml:space="preserve">Max Lindmark, Swedish University of Agricultural Sciences, Department of Aquatic Resources, Institute of Marine Research, </w:t>
      </w:r>
      <w:proofErr w:type="spellStart"/>
      <w:r>
        <w:t>Turistgatan</w:t>
      </w:r>
      <w:proofErr w:type="spellEnd"/>
      <w:r>
        <w:t xml:space="preserve"> 5, 453 30 </w:t>
      </w:r>
      <w:proofErr w:type="spellStart"/>
      <w:r>
        <w:t>Lysekil</w:t>
      </w:r>
      <w:proofErr w:type="spellEnd"/>
      <w:r>
        <w:t>, Sweden, Tel.: +46(0)104784137, email: max.lindmark@slu.se</w:t>
      </w:r>
    </w:p>
    <w:p w14:paraId="0000000E" w14:textId="77777777" w:rsidR="00037DE8" w:rsidRDefault="00037DE8">
      <w:pPr>
        <w:spacing w:line="480" w:lineRule="auto"/>
        <w:jc w:val="both"/>
      </w:pPr>
    </w:p>
    <w:p w14:paraId="0000000F" w14:textId="77777777" w:rsidR="00037DE8" w:rsidRDefault="00037DE8">
      <w:pPr>
        <w:spacing w:line="480" w:lineRule="auto"/>
        <w:jc w:val="both"/>
      </w:pPr>
    </w:p>
    <w:p w14:paraId="00000010" w14:textId="77777777" w:rsidR="00037DE8" w:rsidRDefault="00037DE8">
      <w:pPr>
        <w:spacing w:line="480" w:lineRule="auto"/>
        <w:jc w:val="both"/>
      </w:pPr>
    </w:p>
    <w:p w14:paraId="00000011" w14:textId="77777777" w:rsidR="00037DE8" w:rsidRDefault="00037DE8">
      <w:pPr>
        <w:spacing w:line="480" w:lineRule="auto"/>
        <w:jc w:val="both"/>
        <w:rPr>
          <w:b/>
          <w:color w:val="333333"/>
          <w:highlight w:val="white"/>
        </w:rPr>
      </w:pPr>
    </w:p>
    <w:p w14:paraId="00000012" w14:textId="77777777" w:rsidR="00037DE8" w:rsidRDefault="001B1A85">
      <w:pPr>
        <w:spacing w:line="480" w:lineRule="auto"/>
        <w:jc w:val="both"/>
        <w:rPr>
          <w:color w:val="333333"/>
          <w:highlight w:val="white"/>
        </w:rPr>
      </w:pPr>
      <w:r>
        <w:rPr>
          <w:b/>
          <w:color w:val="333333"/>
          <w:highlight w:val="white"/>
        </w:rPr>
        <w:t>Keywords</w:t>
      </w:r>
      <w:r>
        <w:rPr>
          <w:color w:val="333333"/>
          <w:highlight w:val="white"/>
        </w:rPr>
        <w:t>: body growth, size-structure, size-spectrum, mortality, climate change</w:t>
      </w:r>
    </w:p>
    <w:p w14:paraId="00000013" w14:textId="77777777" w:rsidR="00037DE8" w:rsidRDefault="00C75D8E">
      <w:pPr>
        <w:spacing w:line="480" w:lineRule="auto"/>
        <w:jc w:val="both"/>
        <w:rPr>
          <w:sz w:val="28"/>
          <w:szCs w:val="28"/>
        </w:rPr>
      </w:pPr>
      <w:sdt>
        <w:sdtPr>
          <w:tag w:val="goog_rdk_2"/>
          <w:id w:val="1449580287"/>
        </w:sdtPr>
        <w:sdtContent>
          <w:commentRangeStart w:id="5"/>
          <w:commentRangeStart w:id="6"/>
        </w:sdtContent>
      </w:sdt>
      <w:r w:rsidR="001B1A85">
        <w:rPr>
          <w:sz w:val="28"/>
          <w:szCs w:val="28"/>
        </w:rPr>
        <w:t>Abstract</w:t>
      </w:r>
      <w:commentRangeEnd w:id="6"/>
      <w:r w:rsidR="001B1A85">
        <w:commentReference w:id="6"/>
      </w:r>
      <w:commentRangeEnd w:id="5"/>
      <w:r w:rsidR="000E52A3">
        <w:rPr>
          <w:rStyle w:val="Kommentarsreferens"/>
        </w:rPr>
        <w:commentReference w:id="5"/>
      </w:r>
    </w:p>
    <w:p w14:paraId="364FE0C6" w14:textId="0B4C5F46" w:rsidR="00F0736E" w:rsidRDefault="001B1A85">
      <w:pPr>
        <w:spacing w:line="480" w:lineRule="auto"/>
        <w:jc w:val="both"/>
        <w:rPr>
          <w:ins w:id="7" w:author="Max Lindmark" w:date="2022-02-21T18:13:00Z"/>
        </w:rPr>
      </w:pPr>
      <w:commentRangeStart w:id="8"/>
      <w:commentRangeStart w:id="9"/>
      <w:r>
        <w:t>Ectotherms are often predicted to “shrink” with global warming</w:t>
      </w:r>
      <w:ins w:id="10" w:author="Max Lindmark" w:date="2022-02-21T18:10:00Z">
        <w:r w:rsidR="001A7BA5">
          <w:t xml:space="preserve">, in line with </w:t>
        </w:r>
      </w:ins>
      <w:ins w:id="11" w:author="Max Lindmark" w:date="2022-02-21T18:08:00Z">
        <w:r w:rsidR="001A7BA5">
          <w:t>g</w:t>
        </w:r>
      </w:ins>
      <w:ins w:id="12" w:author="Max Lindmark" w:date="2022-02-15T19:40:00Z">
        <w:r w:rsidR="007D0556">
          <w:t xml:space="preserve">eneral growth models and the </w:t>
        </w:r>
        <w:r w:rsidR="007D0556" w:rsidRPr="00CA0935">
          <w:t>temperature-size rule (TSR)</w:t>
        </w:r>
      </w:ins>
      <w:ins w:id="13" w:author="Max Lindmark" w:date="2022-02-21T18:09:00Z">
        <w:r w:rsidR="001A7BA5">
          <w:t>, which</w:t>
        </w:r>
      </w:ins>
      <w:ins w:id="14" w:author="Max Lindmark" w:date="2022-02-15T19:40:00Z">
        <w:r w:rsidR="007D0556" w:rsidRPr="00CA0935">
          <w:t xml:space="preserve"> </w:t>
        </w:r>
        <w:commentRangeStart w:id="15"/>
        <w:r w:rsidR="007D0556">
          <w:t>predict</w:t>
        </w:r>
      </w:ins>
      <w:commentRangeEnd w:id="15"/>
      <w:ins w:id="16" w:author="Anna Gårdmark" w:date="2022-04-07T21:12:00Z">
        <w:r w:rsidR="00C75D8E">
          <w:rPr>
            <w:rStyle w:val="Kommentarsreferens"/>
          </w:rPr>
          <w:commentReference w:id="15"/>
        </w:r>
      </w:ins>
      <w:ins w:id="17" w:author="Max Lindmark" w:date="2022-02-15T19:40:00Z">
        <w:r w:rsidR="007D0556">
          <w:t xml:space="preserve"> smaller adult sizes</w:t>
        </w:r>
      </w:ins>
      <w:ins w:id="18" w:author="Max Lindmark" w:date="2022-02-15T19:41:00Z">
        <w:r w:rsidR="007D0556">
          <w:t xml:space="preserve"> with warming</w:t>
        </w:r>
      </w:ins>
      <w:ins w:id="19" w:author="Max Lindmark" w:date="2022-02-21T18:09:00Z">
        <w:r w:rsidR="001A7BA5">
          <w:t xml:space="preserve">. However, </w:t>
        </w:r>
      </w:ins>
      <w:ins w:id="20" w:author="Max Lindmark" w:date="2022-02-15T19:40:00Z">
        <w:r w:rsidR="007D0556">
          <w:t xml:space="preserve">they also </w:t>
        </w:r>
        <w:r w:rsidR="007D0556" w:rsidRPr="00CA0935">
          <w:t>predict faster juvenile growth rates</w:t>
        </w:r>
      </w:ins>
      <w:ins w:id="21" w:author="Max Lindmark" w:date="2022-02-21T18:14:00Z">
        <w:r w:rsidR="00172D56">
          <w:t>, leading to larger size-at-age</w:t>
        </w:r>
      </w:ins>
      <w:del w:id="22" w:author="Max Lindmark" w:date="2022-02-15T19:26:00Z">
        <w:r w:rsidDel="00CA300E">
          <w:delText xml:space="preserve"> due to smaller adult body sizes, in line with the t</w:delText>
        </w:r>
      </w:del>
      <w:del w:id="23" w:author="Max Lindmark" w:date="2022-02-15T19:40:00Z">
        <w:r w:rsidDel="007D0556">
          <w:delText xml:space="preserve">emperature-size rule </w:delText>
        </w:r>
      </w:del>
      <w:del w:id="24" w:author="Max Lindmark" w:date="2022-02-15T19:26:00Z">
        <w:r w:rsidDel="00CA300E">
          <w:delText>(TSR)</w:delText>
        </w:r>
      </w:del>
      <w:del w:id="25" w:author="Max Lindmark" w:date="2022-02-15T19:19:00Z">
        <w:r w:rsidDel="00CA300E">
          <w:delText>. However, t</w:delText>
        </w:r>
      </w:del>
      <w:ins w:id="26" w:author="Anna Gårdmark" w:date="2022-02-09T13:39:00Z">
        <w:del w:id="27" w:author="Max Lindmark" w:date="2022-02-15T19:19:00Z">
          <w:r w:rsidDel="00CA300E">
            <w:delText xml:space="preserve">Still, </w:delText>
          </w:r>
        </w:del>
      </w:ins>
      <w:del w:id="28" w:author="Max Lindmark" w:date="2022-02-15T19:40:00Z">
        <w:r w:rsidDel="007D0556">
          <w:delText xml:space="preserve">he </w:delText>
        </w:r>
      </w:del>
      <w:del w:id="29" w:author="Max Lindmark" w:date="2022-02-15T19:19:00Z">
        <w:r w:rsidDel="00CA300E">
          <w:delText xml:space="preserve">TSR </w:delText>
        </w:r>
      </w:del>
      <w:del w:id="30" w:author="Max Lindmark" w:date="2022-02-15T19:40:00Z">
        <w:r w:rsidDel="007D0556">
          <w:delText>also predicts faster juvenile growth rate</w:delText>
        </w:r>
      </w:del>
      <w:ins w:id="31" w:author="Max Lindmark" w:date="2022-02-21T18:12:00Z">
        <w:r w:rsidR="004156B9">
          <w:t xml:space="preserve">. Hence, </w:t>
        </w:r>
      </w:ins>
      <w:del w:id="32" w:author="Max Lindmark" w:date="2022-02-15T19:40:00Z">
        <w:r w:rsidDel="007D0556">
          <w:delText>s</w:delText>
        </w:r>
      </w:del>
      <w:del w:id="33" w:author="Max Lindmark" w:date="2022-02-21T18:09:00Z">
        <w:r w:rsidDel="001A7BA5">
          <w:delText>.</w:delText>
        </w:r>
      </w:del>
      <w:ins w:id="34" w:author="Max Lindmark" w:date="2022-02-21T18:11:00Z">
        <w:r w:rsidR="004156B9">
          <w:t>the result of warming on population size</w:t>
        </w:r>
      </w:ins>
      <w:ins w:id="35" w:author="Max Lindmark" w:date="2022-02-21T18:12:00Z">
        <w:r w:rsidR="004156B9">
          <w:t>-</w:t>
        </w:r>
      </w:ins>
      <w:ins w:id="36" w:author="Max Lindmark" w:date="2022-02-21T18:11:00Z">
        <w:r w:rsidR="004156B9">
          <w:t xml:space="preserve">structure also depends on mortality rates and </w:t>
        </w:r>
      </w:ins>
      <w:ins w:id="37" w:author="Max Lindmark" w:date="2022-02-21T18:12:00Z">
        <w:r w:rsidR="0019778E">
          <w:t xml:space="preserve">how much </w:t>
        </w:r>
      </w:ins>
      <w:ins w:id="38" w:author="Anna Gårdmark" w:date="2022-04-07T21:14:00Z">
        <w:r w:rsidR="003E5359">
          <w:t xml:space="preserve">also </w:t>
        </w:r>
      </w:ins>
      <w:ins w:id="39" w:author="Max Lindmark" w:date="2022-02-21T18:12:00Z">
        <w:r w:rsidR="004156B9">
          <w:t>adult</w:t>
        </w:r>
        <w:r w:rsidR="0019778E">
          <w:t xml:space="preserve"> size changes</w:t>
        </w:r>
      </w:ins>
      <w:del w:id="40" w:author="Max Lindmark" w:date="2022-02-15T19:27:00Z">
        <w:r w:rsidDel="00CA300E">
          <w:delText xml:space="preserve">  The net effect of warming on population, however, depends also on </w:delText>
        </w:r>
      </w:del>
      <w:del w:id="41" w:author="Max Lindmark" w:date="2022-02-15T19:30:00Z">
        <w:r w:rsidDel="00D33A68">
          <w:delText>mortality</w:delText>
        </w:r>
      </w:del>
      <w:r>
        <w:t>.</w:t>
      </w:r>
      <w:commentRangeEnd w:id="8"/>
      <w:r>
        <w:commentReference w:id="8"/>
      </w:r>
      <w:commentRangeEnd w:id="9"/>
      <w:r w:rsidR="00D33A68">
        <w:rPr>
          <w:rStyle w:val="Kommentarsreferens"/>
        </w:rPr>
        <w:commentReference w:id="9"/>
      </w:r>
      <w:r>
        <w:t xml:space="preserve"> We used data from an artificially heated (+8C) bay</w:t>
      </w:r>
      <w:r w:rsidR="00C40B68">
        <w:t xml:space="preserve"> in comparison with an unheated area,</w:t>
      </w:r>
      <w:r>
        <w:t xml:space="preserve"> to analyze how warming has affected body growth, mortality rates and population size-structure of Eurasian perch (</w:t>
      </w:r>
      <w:proofErr w:type="spellStart"/>
      <w:r>
        <w:rPr>
          <w:i/>
        </w:rPr>
        <w:t>Perca</w:t>
      </w:r>
      <w:proofErr w:type="spellEnd"/>
      <w:r>
        <w:rPr>
          <w:i/>
        </w:rPr>
        <w:t xml:space="preserve"> </w:t>
      </w:r>
      <w:proofErr w:type="spellStart"/>
      <w:r>
        <w:rPr>
          <w:i/>
        </w:rPr>
        <w:t>fluviatilis</w:t>
      </w:r>
      <w:proofErr w:type="spellEnd"/>
      <w:r>
        <w:t xml:space="preserve">). </w:t>
      </w:r>
      <w:r w:rsidR="00C40B68">
        <w:t xml:space="preserve">In the </w:t>
      </w:r>
      <w:ins w:id="42" w:author="Max Lindmark" w:date="2022-02-21T18:38:00Z">
        <w:r w:rsidR="00320473">
          <w:t>heated</w:t>
        </w:r>
        <w:r w:rsidR="00320473" w:rsidDel="00320473">
          <w:t xml:space="preserve"> </w:t>
        </w:r>
      </w:ins>
      <w:del w:id="43" w:author="Max Lindmark" w:date="2022-02-21T18:38:00Z">
        <w:r w:rsidR="00C40B68" w:rsidDel="00320473">
          <w:delText xml:space="preserve">warm </w:delText>
        </w:r>
      </w:del>
      <w:r w:rsidR="00C40B68">
        <w:t>bay, b</w:t>
      </w:r>
      <w:r>
        <w:t xml:space="preserve">ody size was larger for all ages and growth faster for all sizes, </w:t>
      </w:r>
      <w:r w:rsidR="00C40B68">
        <w:t>resulting in larger</w:t>
      </w:r>
      <w:r>
        <w:t xml:space="preserve"> size-spectrum </w:t>
      </w:r>
      <w:commentRangeStart w:id="44"/>
      <w:del w:id="45" w:author="Max Lindmark" w:date="2022-02-23T09:32:00Z">
        <w:r w:rsidDel="008B1EB2">
          <w:delText xml:space="preserve">slope </w:delText>
        </w:r>
      </w:del>
      <w:ins w:id="46" w:author="Max Lindmark" w:date="2022-02-23T09:32:00Z">
        <w:r w:rsidR="008B1EB2">
          <w:t xml:space="preserve">exponent </w:t>
        </w:r>
        <w:commentRangeEnd w:id="44"/>
        <w:r w:rsidR="0036568E">
          <w:rPr>
            <w:rStyle w:val="Kommentarsreferens"/>
          </w:rPr>
          <w:commentReference w:id="44"/>
        </w:r>
      </w:ins>
      <w:r>
        <w:t>(</w:t>
      </w:r>
      <w:r w:rsidR="000E52A3">
        <w:t>greater</w:t>
      </w:r>
      <w:r w:rsidR="00C40B68">
        <w:t xml:space="preserve"> </w:t>
      </w:r>
      <w:r>
        <w:t>proportion of large fish)</w:t>
      </w:r>
      <w:r w:rsidR="00C40B68">
        <w:t xml:space="preserve"> </w:t>
      </w:r>
      <w:r>
        <w:t xml:space="preserve">– despite higher mortality. </w:t>
      </w:r>
      <w:ins w:id="47" w:author="Max Lindmark" w:date="2022-02-21T18:05:00Z">
        <w:r w:rsidR="001A7BA5">
          <w:t xml:space="preserve">Hence, </w:t>
        </w:r>
      </w:ins>
      <w:del w:id="48" w:author="Max Lindmark" w:date="2022-02-21T18:05:00Z">
        <w:r w:rsidR="00CA2A92" w:rsidDel="001A7BA5">
          <w:delText xml:space="preserve">Combining </w:delText>
        </w:r>
      </w:del>
      <w:ins w:id="49" w:author="Max Lindmark" w:date="2022-02-21T18:05:00Z">
        <w:r w:rsidR="001A7BA5">
          <w:t>to understand</w:t>
        </w:r>
      </w:ins>
      <w:ins w:id="50" w:author="Anna Gårdmark" w:date="2022-04-07T21:15:00Z">
        <w:r w:rsidR="003E5359">
          <w:t xml:space="preserve"> how</w:t>
        </w:r>
      </w:ins>
      <w:ins w:id="51" w:author="Max Lindmark" w:date="2022-02-21T18:05:00Z">
        <w:r w:rsidR="001A7BA5">
          <w:t xml:space="preserve"> </w:t>
        </w:r>
      </w:ins>
      <w:ins w:id="52" w:author="Max Lindmark" w:date="2022-02-21T18:06:00Z">
        <w:r w:rsidR="001A7BA5">
          <w:t>warming</w:t>
        </w:r>
        <w:del w:id="53" w:author="Anna Gårdmark" w:date="2022-04-07T21:15:00Z">
          <w:r w:rsidR="001A7BA5" w:rsidDel="003E5359">
            <w:delText>-induced</w:delText>
          </w:r>
        </w:del>
        <w:r w:rsidR="001A7BA5">
          <w:t xml:space="preserve"> </w:t>
        </w:r>
      </w:ins>
      <w:ins w:id="54" w:author="Max Lindmark" w:date="2022-02-21T18:05:00Z">
        <w:del w:id="55" w:author="Anna Gårdmark" w:date="2022-04-07T21:15:00Z">
          <w:r w:rsidR="001A7BA5" w:rsidDel="003E5359">
            <w:delText>changes</w:delText>
          </w:r>
        </w:del>
      </w:ins>
      <w:ins w:id="56" w:author="Anna Gårdmark" w:date="2022-04-07T21:15:00Z">
        <w:r w:rsidR="003E5359">
          <w:t>alters</w:t>
        </w:r>
      </w:ins>
      <w:ins w:id="57" w:author="Max Lindmark" w:date="2022-02-21T18:05:00Z">
        <w:r w:rsidR="001A7BA5">
          <w:t xml:space="preserve"> </w:t>
        </w:r>
        <w:del w:id="58" w:author="Anna Gårdmark" w:date="2022-04-07T21:15:00Z">
          <w:r w:rsidR="001A7BA5" w:rsidDel="003E5359">
            <w:delText xml:space="preserve">in </w:delText>
          </w:r>
        </w:del>
        <w:del w:id="59" w:author="Anna Gårdmark" w:date="2022-04-07T21:14:00Z">
          <w:r w:rsidR="001A7BA5" w:rsidDel="003E5359">
            <w:delText>the</w:delText>
          </w:r>
        </w:del>
      </w:ins>
      <w:ins w:id="60" w:author="Anna Gårdmark" w:date="2022-04-07T21:14:00Z">
        <w:r w:rsidR="003E5359">
          <w:t>species</w:t>
        </w:r>
      </w:ins>
      <w:ins w:id="61" w:author="Max Lindmark" w:date="2022-02-21T18:05:00Z">
        <w:r w:rsidR="001A7BA5">
          <w:t xml:space="preserve"> size-structure</w:t>
        </w:r>
        <w:del w:id="62" w:author="Anna Gårdmark" w:date="2022-04-07T21:14:00Z">
          <w:r w:rsidR="001A7BA5" w:rsidDel="003E5359">
            <w:delText xml:space="preserve"> of species</w:delText>
          </w:r>
        </w:del>
      </w:ins>
      <w:ins w:id="63" w:author="Max Lindmark" w:date="2022-02-21T18:07:00Z">
        <w:r w:rsidR="001A7BA5">
          <w:t xml:space="preserve">, </w:t>
        </w:r>
        <w:del w:id="64" w:author="Anna Gårdmark" w:date="2022-04-07T21:16:00Z">
          <w:r w:rsidR="001A7BA5" w:rsidDel="003E5359">
            <w:delText>which affect</w:delText>
          </w:r>
        </w:del>
      </w:ins>
      <w:ins w:id="65" w:author="Anna Gårdmark" w:date="2022-04-07T21:16:00Z">
        <w:r w:rsidR="003E5359">
          <w:t>and thus</w:t>
        </w:r>
      </w:ins>
      <w:ins w:id="66" w:author="Max Lindmark" w:date="2022-02-21T18:07:00Z">
        <w:r w:rsidR="001A7BA5">
          <w:t xml:space="preserve"> ecological interactions and dynamics, </w:t>
        </w:r>
      </w:ins>
      <w:ins w:id="67" w:author="Max Lindmark" w:date="2022-02-21T18:06:00Z">
        <w:r w:rsidR="001A7BA5">
          <w:t xml:space="preserve">it is critical to account for </w:t>
        </w:r>
      </w:ins>
      <w:ins w:id="68" w:author="Anna Gårdmark" w:date="2022-04-07T21:17:00Z">
        <w:r w:rsidR="003E5359">
          <w:t>warming-induced</w:t>
        </w:r>
      </w:ins>
      <w:ins w:id="69" w:author="Anna Gårdmark" w:date="2022-04-07T21:15:00Z">
        <w:r w:rsidR="003E5359">
          <w:t xml:space="preserve"> </w:t>
        </w:r>
      </w:ins>
      <w:ins w:id="70" w:author="Max Lindmark" w:date="2022-02-21T18:06:00Z">
        <w:r w:rsidR="001A7BA5">
          <w:t xml:space="preserve">changes </w:t>
        </w:r>
      </w:ins>
      <w:ins w:id="71" w:author="Anna Gårdmark" w:date="2022-04-07T21:17:00Z">
        <w:r w:rsidR="003E5359">
          <w:t xml:space="preserve">in </w:t>
        </w:r>
      </w:ins>
      <w:ins w:id="72" w:author="Max Lindmark" w:date="2022-02-21T18:06:00Z">
        <w:del w:id="73" w:author="Anna Gårdmark" w:date="2022-04-07T21:16:00Z">
          <w:r w:rsidR="001A7BA5" w:rsidDel="003E5359">
            <w:delText xml:space="preserve">in </w:delText>
          </w:r>
        </w:del>
        <w:r w:rsidR="001A7BA5">
          <w:t>both mortality and growth rate</w:t>
        </w:r>
      </w:ins>
      <w:del w:id="74" w:author="Max Lindmark" w:date="2022-02-21T18:06:00Z">
        <w:r w:rsidR="00CA2A92" w:rsidDel="001A7BA5">
          <w:delText>temperature effects on growth with those on mortality is necessary for understanding warming-induced changes in size-distributions</w:delText>
        </w:r>
      </w:del>
      <w:r w:rsidR="00CA2A92">
        <w:t xml:space="preserve">. </w:t>
      </w:r>
    </w:p>
    <w:p w14:paraId="06A825C9" w14:textId="77777777" w:rsidR="00F0736E" w:rsidRDefault="00F0736E">
      <w:pPr>
        <w:spacing w:line="480" w:lineRule="auto"/>
        <w:jc w:val="both"/>
        <w:rPr>
          <w:ins w:id="75" w:author="Max Lindmark" w:date="2022-02-21T18:13:00Z"/>
        </w:rPr>
      </w:pPr>
    </w:p>
    <w:p w14:paraId="4CE2944D" w14:textId="77777777" w:rsidR="00F0736E" w:rsidRDefault="00F0736E">
      <w:pPr>
        <w:spacing w:line="480" w:lineRule="auto"/>
        <w:jc w:val="both"/>
        <w:rPr>
          <w:ins w:id="76" w:author="Max Lindmark" w:date="2022-02-21T18:13:00Z"/>
        </w:rPr>
      </w:pPr>
    </w:p>
    <w:p w14:paraId="00000014" w14:textId="7BBE4178" w:rsidR="00037DE8" w:rsidRDefault="000E52A3">
      <w:pPr>
        <w:spacing w:line="480" w:lineRule="auto"/>
        <w:jc w:val="both"/>
      </w:pPr>
      <w:commentRangeStart w:id="77"/>
      <w:commentRangeStart w:id="78"/>
      <w:del w:id="79" w:author="Anna Gårdmark" w:date="2022-04-07T21:14:00Z">
        <w:r w:rsidDel="003E5359">
          <w:rPr>
            <w:highlight w:val="yellow"/>
          </w:rPr>
          <w:delText>B</w:delText>
        </w:r>
      </w:del>
      <w:del w:id="80" w:author="Max Lindmark" w:date="2022-02-21T18:08:00Z">
        <w:r w:rsidDel="001A7BA5">
          <w:rPr>
            <w:highlight w:val="yellow"/>
          </w:rPr>
          <w:delText>ecause</w:delText>
        </w:r>
        <w:r w:rsidR="00CA2A92" w:rsidDel="001A7BA5">
          <w:rPr>
            <w:highlight w:val="yellow"/>
          </w:rPr>
          <w:delText xml:space="preserve"> </w:delText>
        </w:r>
        <w:r w:rsidR="00CA2A92" w:rsidRPr="005E771C" w:rsidDel="001A7BA5">
          <w:rPr>
            <w:highlight w:val="yellow"/>
          </w:rPr>
          <w:delText xml:space="preserve">ecological </w:delText>
        </w:r>
        <w:r w:rsidR="00CA2A92" w:rsidDel="001A7BA5">
          <w:rPr>
            <w:highlight w:val="yellow"/>
          </w:rPr>
          <w:delText>dynamics emerge from size-dependent</w:delText>
        </w:r>
        <w:r w:rsidDel="001A7BA5">
          <w:rPr>
            <w:highlight w:val="yellow"/>
          </w:rPr>
          <w:delText xml:space="preserve"> processes and </w:delText>
        </w:r>
        <w:r w:rsidR="00CA2A92" w:rsidRPr="005E771C" w:rsidDel="001A7BA5">
          <w:rPr>
            <w:highlight w:val="yellow"/>
          </w:rPr>
          <w:delText>functions</w:delText>
        </w:r>
        <w:r w:rsidDel="001A7BA5">
          <w:rPr>
            <w:highlight w:val="yellow"/>
          </w:rPr>
          <w:delText xml:space="preserve">, </w:delText>
        </w:r>
        <w:r w:rsidDel="001A7BA5">
          <w:delText xml:space="preserve">addressing how warming affects size-distributions through multiple processes is essential </w:delText>
        </w:r>
        <w:r w:rsidRPr="005E771C" w:rsidDel="001A7BA5">
          <w:rPr>
            <w:highlight w:val="yellow"/>
          </w:rPr>
          <w:delText>for predicting the effects of climate change</w:delText>
        </w:r>
        <w:r w:rsidR="001B1A85" w:rsidRPr="00CA300E" w:rsidDel="001A7BA5">
          <w:rPr>
            <w:highlight w:val="yellow"/>
          </w:rPr>
          <w:delText>.</w:delText>
        </w:r>
        <w:commentRangeEnd w:id="77"/>
        <w:r w:rsidR="00C40B68" w:rsidRPr="00CA300E" w:rsidDel="001A7BA5">
          <w:rPr>
            <w:rStyle w:val="Kommentarsreferens"/>
            <w:highlight w:val="yellow"/>
          </w:rPr>
          <w:commentReference w:id="77"/>
        </w:r>
        <w:commentRangeEnd w:id="78"/>
        <w:r w:rsidR="009E63FA" w:rsidDel="001A7BA5">
          <w:rPr>
            <w:rStyle w:val="Kommentarsreferens"/>
          </w:rPr>
          <w:commentReference w:id="78"/>
        </w:r>
      </w:del>
    </w:p>
    <w:p w14:paraId="00000015" w14:textId="77777777" w:rsidR="00037DE8" w:rsidRDefault="00037DE8">
      <w:pPr>
        <w:spacing w:line="480" w:lineRule="auto"/>
        <w:jc w:val="both"/>
      </w:pPr>
    </w:p>
    <w:p w14:paraId="00000016" w14:textId="77777777" w:rsidR="00037DE8" w:rsidRDefault="00037DE8">
      <w:pPr>
        <w:spacing w:line="480" w:lineRule="auto"/>
        <w:jc w:val="both"/>
      </w:pPr>
    </w:p>
    <w:p w14:paraId="00000017" w14:textId="77777777" w:rsidR="00037DE8" w:rsidRDefault="00037DE8">
      <w:pPr>
        <w:spacing w:line="480" w:lineRule="auto"/>
        <w:jc w:val="both"/>
      </w:pPr>
    </w:p>
    <w:p w14:paraId="00000018" w14:textId="77777777" w:rsidR="00037DE8" w:rsidRDefault="00037DE8">
      <w:pPr>
        <w:spacing w:line="480" w:lineRule="auto"/>
        <w:jc w:val="both"/>
      </w:pPr>
    </w:p>
    <w:p w14:paraId="00000019" w14:textId="77777777" w:rsidR="00037DE8" w:rsidRDefault="00037DE8">
      <w:pPr>
        <w:spacing w:line="480" w:lineRule="auto"/>
        <w:jc w:val="both"/>
      </w:pPr>
    </w:p>
    <w:p w14:paraId="0000001A" w14:textId="77777777" w:rsidR="00037DE8" w:rsidRDefault="00037DE8">
      <w:pPr>
        <w:spacing w:line="480" w:lineRule="auto"/>
        <w:jc w:val="both"/>
      </w:pPr>
    </w:p>
    <w:p w14:paraId="0000001B" w14:textId="77777777" w:rsidR="00037DE8" w:rsidRDefault="00037DE8">
      <w:pPr>
        <w:spacing w:line="480" w:lineRule="auto"/>
        <w:jc w:val="both"/>
      </w:pPr>
    </w:p>
    <w:p w14:paraId="0000001C" w14:textId="77777777" w:rsidR="00037DE8" w:rsidRDefault="00037DE8">
      <w:pPr>
        <w:spacing w:line="480" w:lineRule="auto"/>
        <w:jc w:val="both"/>
      </w:pPr>
    </w:p>
    <w:p w14:paraId="0000001D" w14:textId="77777777" w:rsidR="00037DE8" w:rsidRDefault="00037DE8">
      <w:pPr>
        <w:spacing w:line="480" w:lineRule="auto"/>
        <w:jc w:val="both"/>
      </w:pPr>
    </w:p>
    <w:p w14:paraId="0000001E" w14:textId="77777777" w:rsidR="00037DE8" w:rsidRDefault="00037DE8">
      <w:pPr>
        <w:spacing w:line="480" w:lineRule="auto"/>
        <w:jc w:val="both"/>
      </w:pPr>
    </w:p>
    <w:p w14:paraId="00000022" w14:textId="24807B6A" w:rsidR="00037DE8" w:rsidRDefault="001B1A85">
      <w:pPr>
        <w:spacing w:line="480" w:lineRule="auto"/>
        <w:jc w:val="both"/>
        <w:rPr>
          <w:sz w:val="28"/>
          <w:szCs w:val="28"/>
        </w:rPr>
      </w:pPr>
      <w:commentRangeStart w:id="81"/>
      <w:commentRangeStart w:id="82"/>
      <w:commentRangeStart w:id="83"/>
      <w:commentRangeStart w:id="84"/>
      <w:commentRangeStart w:id="85"/>
      <w:r>
        <w:rPr>
          <w:sz w:val="28"/>
          <w:szCs w:val="28"/>
        </w:rPr>
        <w:lastRenderedPageBreak/>
        <w:t>Introduction</w:t>
      </w:r>
      <w:commentRangeEnd w:id="81"/>
      <w:r>
        <w:commentReference w:id="81"/>
      </w:r>
      <w:commentRangeEnd w:id="82"/>
      <w:r>
        <w:commentReference w:id="82"/>
      </w:r>
      <w:commentRangeEnd w:id="83"/>
      <w:r>
        <w:commentReference w:id="83"/>
      </w:r>
      <w:commentRangeEnd w:id="84"/>
      <w:r w:rsidR="008F4827">
        <w:rPr>
          <w:rStyle w:val="Kommentarsreferens"/>
        </w:rPr>
        <w:commentReference w:id="84"/>
      </w:r>
      <w:commentRangeEnd w:id="85"/>
      <w:r w:rsidR="00DD5BA5">
        <w:rPr>
          <w:rStyle w:val="Kommentarsreferens"/>
        </w:rPr>
        <w:commentReference w:id="85"/>
      </w:r>
    </w:p>
    <w:p w14:paraId="00000023" w14:textId="570C74D7" w:rsidR="00037DE8" w:rsidRDefault="00300E1C">
      <w:pPr>
        <w:spacing w:line="480" w:lineRule="auto"/>
        <w:jc w:val="both"/>
      </w:pPr>
      <w:del w:id="86" w:author="Max Lindmark" w:date="2022-02-21T18:15:00Z">
        <w:r w:rsidDel="00172D56">
          <w:delText>G</w:delText>
        </w:r>
        <w:r w:rsidR="001B1A85" w:rsidDel="00172D56">
          <w:delText xml:space="preserve">lobal warming </w:delText>
        </w:r>
        <w:r w:rsidDel="00172D56">
          <w:delText>is commonly predicted to</w:delText>
        </w:r>
        <w:r w:rsidR="001B1A85" w:rsidDel="00172D56">
          <w:delText xml:space="preserve"> cause e</w:delText>
        </w:r>
      </w:del>
      <w:ins w:id="87" w:author="Max Lindmark" w:date="2022-02-21T18:15:00Z">
        <w:r w:rsidR="00172D56">
          <w:t>E</w:t>
        </w:r>
      </w:ins>
      <w:r w:rsidR="001B1A85">
        <w:t>ctotherm species</w:t>
      </w:r>
      <w:r w:rsidR="008F4827">
        <w:t xml:space="preserve">, </w:t>
      </w:r>
      <w:r w:rsidR="001B1A85">
        <w:t>constitut</w:t>
      </w:r>
      <w:r w:rsidR="008F4827">
        <w:t>ing</w:t>
      </w:r>
      <w:r w:rsidR="001B1A85">
        <w:t xml:space="preserve"> 99% of species globally </w:t>
      </w:r>
      <w:r w:rsidR="00060BD1">
        <w:fldChar w:fldCharType="begin"/>
      </w:r>
      <w:r w:rsidR="005633FC">
        <w:instrText xml:space="preserve"> ADDIN ZOTERO_ITEM CSL_CITATION {"citationID":"TRlzIiwU","properties":{"formattedCitation":"(Atkinson &amp; Sibly, 1997; Wilson, 1992)","plainCitation":"(Atkinson &amp; Sibly, 1997; Wilson, 1992)","noteIndex":0},"citationItems":[{"id":2926,"uris":["http://zotero.org/users/6116610/items/GSU5M8I2"],"uri":["http://zotero.org/users/6116610/items/GSU5M8I2"],"itemData":{"id":2926,"type":"book","event-place":"Cambridge","publisher":"Harvard University Press","publisher-place":"Cambridge","title":"The Diversity of Life","author":[{"family":"Wilson","given":"E.O"}],"issued":{"date-parts":[["1992"]]},"citation-key":"wilsonDiversityLife1992"}},{"id":149,"uris":["http://zotero.org/users/6116610/items/PX3X45VX"],"uri":["http://zotero.org/users/6116610/items/PX3X45VX"],"itemData":{"id":149,"type":"article-journal","container-title":"Trends in Ecology &amp; Evolution","issue":"6","page":"235–239","title":"Why are organisms usually bigger in colder environments? Making sense of a life history puzzle","volume":"12","author":[{"family":"Atkinson","given":"D"},{"family":"Sibly","given":"R M"}],"issued":{"date-parts":[["1997"]]},"citation-key":"atkinsonWhyAreOrganisms1997"}}],"schema":"https://github.com/citation-style-language/schema/raw/master/csl-citation.json"} </w:instrText>
      </w:r>
      <w:r w:rsidR="00060BD1">
        <w:fldChar w:fldCharType="separate"/>
      </w:r>
      <w:r w:rsidR="005633FC">
        <w:rPr>
          <w:lang w:val="en-GB"/>
        </w:rPr>
        <w:t>(Atkinson &amp; Sibly, 1997; Wilson, 1992)</w:t>
      </w:r>
      <w:r w:rsidR="00060BD1">
        <w:fldChar w:fldCharType="end"/>
      </w:r>
      <w:ins w:id="88" w:author="Anna Gårdmark" w:date="2022-02-09T19:17:00Z">
        <w:r w:rsidR="008F4827">
          <w:t>,</w:t>
        </w:r>
      </w:ins>
      <w:del w:id="89" w:author="Anna Gårdmark" w:date="2022-02-09T19:17:00Z">
        <w:r w:rsidR="001B1A85" w:rsidDel="008F4827">
          <w:delText xml:space="preserve"> –</w:delText>
        </w:r>
      </w:del>
      <w:r w:rsidR="001B1A85">
        <w:t xml:space="preserve"> </w:t>
      </w:r>
      <w:ins w:id="90" w:author="Max Lindmark" w:date="2022-02-21T18:15:00Z">
        <w:r w:rsidR="00172D56">
          <w:t xml:space="preserve">are commonly predicted </w:t>
        </w:r>
      </w:ins>
      <w:r w:rsidR="001B1A85">
        <w:t xml:space="preserve">to shrink </w:t>
      </w:r>
      <w:ins w:id="91" w:author="Max Lindmark" w:date="2022-02-21T18:15:00Z">
        <w:r w:rsidR="00172D56">
          <w:t xml:space="preserve">in a </w:t>
        </w:r>
      </w:ins>
      <w:ins w:id="92" w:author="Max Lindmark" w:date="2022-02-21T18:16:00Z">
        <w:r w:rsidR="00172D56">
          <w:t xml:space="preserve">warming world </w:t>
        </w:r>
      </w:ins>
      <w:r w:rsidR="0078385D">
        <w:fldChar w:fldCharType="begin"/>
      </w:r>
      <w:r w:rsidR="005633FC">
        <w:instrText xml:space="preserve"> ADDIN ZOTERO_ITEM CSL_CITATION {"citationID":"c6hgMS8M","properties":{"formattedCitation":"(Cheung et al., 2013; Gardner et al., 2011; Sheridan &amp; Bickford, 2011)","plainCitation":"(Cheung et al., 2013; Gardner et al., 2011; Sheridan &amp; Bickford, 2011)","noteIndex":0},"citationItems":[{"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citation-key":"gardnerDecliningBodySize2011"}},{"id":466,"uris":["http://zotero.org/users/6116610/items/DSIDMJ9L"],"uri":["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citation-key":"sheridanShrinkingBodySize2011"}},{"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schema":"https://github.com/citation-style-language/schema/raw/master/csl-citation.json"} </w:instrText>
      </w:r>
      <w:r w:rsidR="0078385D">
        <w:fldChar w:fldCharType="separate"/>
      </w:r>
      <w:r w:rsidR="005633FC">
        <w:rPr>
          <w:lang w:val="en-GB"/>
        </w:rPr>
        <w:t>(Cheung et al., 2013; Gardner et al., 2011; Sheridan &amp; Bickford, 2011)</w:t>
      </w:r>
      <w:r w:rsidR="0078385D">
        <w:fldChar w:fldCharType="end"/>
      </w:r>
      <w:r w:rsidR="001B1A85">
        <w:t xml:space="preserve">. </w:t>
      </w:r>
      <w:r w:rsidR="00162BD5">
        <w:t>M</w:t>
      </w:r>
      <w:r>
        <w:t xml:space="preserve">ean body size </w:t>
      </w:r>
      <w:r w:rsidR="00162BD5">
        <w:t xml:space="preserve">responses to temperature </w:t>
      </w:r>
      <w:r>
        <w:t>may however be uninformative</w:t>
      </w:r>
      <w:r w:rsidR="001B1A85">
        <w:t>,</w:t>
      </w:r>
      <w:r>
        <w:t xml:space="preserve"> as</w:t>
      </w:r>
      <w:r w:rsidR="001B1A85">
        <w:t xml:space="preserve"> the size-distribution of many species spans several orders of magnitude. </w:t>
      </w:r>
      <w:r>
        <w:t>W</w:t>
      </w:r>
      <w:r w:rsidR="001B1A85">
        <w:t>arming</w:t>
      </w:r>
      <w:r>
        <w:t xml:space="preserve"> can </w:t>
      </w:r>
      <w:r w:rsidR="00F87FEE">
        <w:t xml:space="preserve">even </w:t>
      </w:r>
      <w:r>
        <w:t>shift size-distributions without altering</w:t>
      </w:r>
      <w:r w:rsidR="001B1A85">
        <w:t xml:space="preserve"> mean size</w:t>
      </w:r>
      <w:commentRangeStart w:id="93"/>
      <w:commentRangeEnd w:id="93"/>
      <w:r w:rsidR="00C40B68">
        <w:rPr>
          <w:rStyle w:val="Kommentarsreferens"/>
        </w:rPr>
        <w:commentReference w:id="93"/>
      </w:r>
      <w:r w:rsidR="00C40B68">
        <w:t>; for example,</w:t>
      </w:r>
      <w:r w:rsidR="001B1A85">
        <w:t xml:space="preserve"> if increases in juvenile </w:t>
      </w:r>
      <w:del w:id="94" w:author="Max Lindmark" w:date="2022-02-21T18:17:00Z">
        <w:r w:rsidR="001B1A85" w:rsidDel="00E24FF9">
          <w:delText xml:space="preserve">growth </w:delText>
        </w:r>
      </w:del>
      <w:ins w:id="95" w:author="Max Lindmark" w:date="2022-02-21T18:17:00Z">
        <w:r w:rsidR="00E24FF9">
          <w:t xml:space="preserve">size-at-age </w:t>
        </w:r>
      </w:ins>
      <w:r w:rsidR="001B1A85">
        <w:t xml:space="preserve">outweigh the decline in </w:t>
      </w:r>
      <w:ins w:id="96" w:author="Max Lindmark" w:date="2022-02-21T18:17:00Z">
        <w:r w:rsidR="00E24FF9">
          <w:t>size-at-age</w:t>
        </w:r>
        <w:r w:rsidR="00E24FF9" w:rsidDel="00E24FF9">
          <w:t xml:space="preserve"> </w:t>
        </w:r>
      </w:ins>
      <w:del w:id="97" w:author="Max Lindmark" w:date="2022-02-21T18:17:00Z">
        <w:r w:rsidR="001B1A85" w:rsidDel="00E24FF9">
          <w:delText>growth by</w:delText>
        </w:r>
      </w:del>
      <w:ins w:id="98" w:author="Max Lindmark" w:date="2022-02-21T18:17:00Z">
        <w:r w:rsidR="00E24FF9">
          <w:t>in</w:t>
        </w:r>
      </w:ins>
      <w:r w:rsidR="001B1A85">
        <w:t xml:space="preserve"> adults, </w:t>
      </w:r>
      <w:del w:id="99" w:author="Max Lindmark" w:date="2022-02-21T18:17:00Z">
        <w:r w:rsidR="001B1A85" w:rsidDel="005F1BD5">
          <w:delText xml:space="preserve">as </w:delText>
        </w:r>
      </w:del>
      <w:ins w:id="100" w:author="Max Lindmark" w:date="2022-02-21T18:17:00Z">
        <w:r w:rsidR="005F1BD5">
          <w:t xml:space="preserve">which is </w:t>
        </w:r>
      </w:ins>
      <w:r w:rsidR="001B1A85">
        <w:t xml:space="preserve">consistent with the temperature size-rule, TSR </w:t>
      </w:r>
      <w:r w:rsidR="0089070D">
        <w:fldChar w:fldCharType="begin"/>
      </w:r>
      <w:r w:rsidR="005633FC">
        <w:instrText xml:space="preserve"> ADDIN ZOTERO_ITEM CSL_CITATION {"citationID":"oDB0KE98","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chema":"https://github.com/citation-style-language/schema/raw/master/csl-citation.json"} </w:instrText>
      </w:r>
      <w:r w:rsidR="0089070D">
        <w:fldChar w:fldCharType="separate"/>
      </w:r>
      <w:r w:rsidR="005633FC">
        <w:rPr>
          <w:lang w:val="en-GB"/>
        </w:rPr>
        <w:t>(Atkinson, 1994)</w:t>
      </w:r>
      <w:r w:rsidR="0089070D">
        <w:fldChar w:fldCharType="end"/>
      </w:r>
      <w:r w:rsidR="001B1A85">
        <w:t xml:space="preserve">. </w:t>
      </w:r>
      <w:r w:rsidR="00162BD5">
        <w:t>Resolving how warming induces</w:t>
      </w:r>
      <w:r w:rsidR="001B1A85">
        <w:t xml:space="preserve"> change</w:t>
      </w:r>
      <w:r w:rsidR="00162BD5">
        <w:t>s</w:t>
      </w:r>
      <w:r w:rsidR="001B1A85">
        <w:t xml:space="preserve"> in </w:t>
      </w:r>
      <w:r w:rsidR="00832A7F">
        <w:t xml:space="preserve">population </w:t>
      </w:r>
      <w:r w:rsidR="001B1A85">
        <w:t>size-distribution</w:t>
      </w:r>
      <w:r w:rsidR="00832A7F">
        <w:t>s</w:t>
      </w:r>
      <w:r w:rsidR="001B1A85">
        <w:t xml:space="preserve"> </w:t>
      </w:r>
      <w:r w:rsidR="00A26E79">
        <w:t>may thus be more in</w:t>
      </w:r>
      <w:r>
        <w:t>struc</w:t>
      </w:r>
      <w:r w:rsidR="00A26E79">
        <w:t>tive</w:t>
      </w:r>
      <w:ins w:id="101" w:author="Max Lindmark" w:date="2022-02-23T10:51:00Z">
        <w:r w:rsidR="006B2EC2">
          <w:t xml:space="preserve"> </w:t>
        </w:r>
      </w:ins>
      <w:r w:rsidR="00D558BD">
        <w:fldChar w:fldCharType="begin"/>
      </w:r>
      <w:r w:rsidR="005633FC">
        <w:instrText xml:space="preserve"> ADDIN ZOTERO_ITEM CSL_CITATION {"citationID":"XGcRb9Kc","properties":{"formattedCitation":"(Fritschie &amp; Olden, 2016)","plainCitation":"(Fritschie &amp; Olden, 2016)","noteIndex":0},"citationItems":[{"id":2917,"uris":["http://zotero.org/users/6116610/items/XKNDR323"],"uri":["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schema":"https://github.com/citation-style-language/schema/raw/master/csl-citation.json"} </w:instrText>
      </w:r>
      <w:r w:rsidR="00D558BD">
        <w:fldChar w:fldCharType="separate"/>
      </w:r>
      <w:r w:rsidR="005633FC">
        <w:rPr>
          <w:lang w:val="en-GB"/>
        </w:rPr>
        <w:t>(Fritschie &amp; Olden, 2016)</w:t>
      </w:r>
      <w:r w:rsidR="00D558BD">
        <w:fldChar w:fldCharType="end"/>
      </w:r>
      <w:r w:rsidR="001B1A85">
        <w:t xml:space="preserve">, </w:t>
      </w:r>
      <w:r w:rsidR="00A26E79">
        <w:t xml:space="preserve">especially </w:t>
      </w:r>
      <w:r w:rsidR="00162BD5">
        <w:t>for</w:t>
      </w:r>
      <w:r w:rsidR="001B1A85">
        <w:t xml:space="preserve"> infer</w:t>
      </w:r>
      <w:r w:rsidR="00162BD5">
        <w:t>ring</w:t>
      </w:r>
      <w:r w:rsidR="001B1A85">
        <w:t xml:space="preserve"> warming</w:t>
      </w:r>
      <w:r w:rsidR="00162BD5">
        <w:t xml:space="preserve"> effects</w:t>
      </w:r>
      <w:r w:rsidR="001B1A85">
        <w:t xml:space="preserve"> on </w:t>
      </w:r>
      <w:r w:rsidR="00A26E79">
        <w:t xml:space="preserve">species’ </w:t>
      </w:r>
      <w:r w:rsidR="001B1A85">
        <w:t>ecological role, biomass production,</w:t>
      </w:r>
      <w:r w:rsidR="00A26E79">
        <w:t xml:space="preserve"> or</w:t>
      </w:r>
      <w:r w:rsidR="001B1A85">
        <w:t xml:space="preserve"> energy fluxes </w:t>
      </w:r>
      <w:r w:rsidR="00380024">
        <w:fldChar w:fldCharType="begin"/>
      </w:r>
      <w:r w:rsidR="005633FC">
        <w:instrText xml:space="preserve"> ADDIN ZOTERO_ITEM CSL_CITATION {"citationID":"kr2xsOVz","properties":{"formattedCitation":"(Yvon\\uc0\\u8208{}Durocher et al., 2011)","plainCitation":"(Yvon‐Durocher et al., 2011)","noteIndex":0},"citationItems":[{"id":948,"uris":["http://zotero.org/users/6116610/items/XJQXAPJQ"],"uri":["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5633FC">
        <w:rPr>
          <w:rFonts w:ascii="Cambria Math" w:hAnsi="Cambria Math" w:cs="Cambria Math"/>
        </w:rPr>
        <w:instrText>∼</w:instrText>
      </w:r>
      <w:r w:rsidR="005633FC">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Durocher","given":"Gabriel"},{"family":"Montoya","given":"José M."},{"family":"Trimmer","given":"Mark"},{"family":"Woodward","given":"Guy"}],"issued":{"date-parts":[["2011"]]},"citation-key":"yvon-durocherWarmingAltersSize2011"}}],"schema":"https://github.com/citation-style-language/schema/raw/master/csl-citation.json"} </w:instrText>
      </w:r>
      <w:r w:rsidR="00380024">
        <w:fldChar w:fldCharType="separate"/>
      </w:r>
      <w:r w:rsidR="005633FC" w:rsidRPr="005633FC">
        <w:rPr>
          <w:lang w:val="en-GB"/>
        </w:rPr>
        <w:t>(Yvon‐Durocher et al., 2011)</w:t>
      </w:r>
      <w:r w:rsidR="00380024">
        <w:fldChar w:fldCharType="end"/>
      </w:r>
      <w:r w:rsidR="001B1A85">
        <w:t xml:space="preserve">. This is because key traits such as metabolism, feeding, growth, mortality </w:t>
      </w:r>
      <w:r w:rsidR="00162BD5">
        <w:t>scale with body size</w:t>
      </w:r>
      <w:ins w:id="102" w:author="Max Lindmark" w:date="2022-02-23T10:52:00Z">
        <w:r w:rsidR="00FC7195">
          <w:t xml:space="preserve"> </w:t>
        </w:r>
      </w:ins>
      <w:r w:rsidR="00470025">
        <w:fldChar w:fldCharType="begin"/>
      </w:r>
      <w:r w:rsidR="005633FC">
        <w:instrText xml:space="preserve"> ADDIN ZOTERO_ITEM CSL_CITATION {"citationID":"jHPRlAjZ","properties":{"formattedCitation":"(Andersen, 2020; Blanchard et al., 2017; Brown et al., 2004; Pauly, 1980; Thorson et al., 2017; Ursin, 1973)","plainCitation":"(Andersen, 2020; Blanchard et al., 2017; Brown et al., 2004; Pauly, 1980; Thorson et al., 2017; Ursin, 1973)","noteIndex":0},"citationItems":[{"id":912,"uris":["http://zotero.org/users/6116610/items/XWN9LESA"],"uri":["http://zotero.org/users/6116610/items/XWN9LESA"],"itemData":{"id":912,"type":"article-journal","container-title":"Meddelelser fra Danmarks Fiskeri-og Havun- dersgelser","title":"On the prey size preferences of cod and dab","volume":"7:8598","author":[{"family":"Ursin","given":"Erik"}],"issued":{"date-parts":[["1973"]]},"citation-key":"ursinPreySizePreferences1973"}},{"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citation-key":"thorsonPredictingLifeHistory2017"}},{"id":2405,"uris":["http://zotero.org/users/6116610/items/2Y7YWXQJ"],"uri":["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citation-key":"andersenSizebasedTheoryFisheries2020"}}],"schema":"https://github.com/citation-style-language/schema/raw/master/csl-citation.json"} </w:instrText>
      </w:r>
      <w:r w:rsidR="00470025">
        <w:fldChar w:fldCharType="separate"/>
      </w:r>
      <w:r w:rsidR="005633FC">
        <w:rPr>
          <w:lang w:val="en-GB"/>
        </w:rPr>
        <w:t>(Andersen, 2020; Blanchard et al., 2017; Brown et al., 2004; Pauly, 1980; Thorson et al., 2017; Ursin, 1973)</w:t>
      </w:r>
      <w:r w:rsidR="00470025">
        <w:fldChar w:fldCharType="end"/>
      </w:r>
      <w:r w:rsidR="00A26E79">
        <w:t xml:space="preserve">. </w:t>
      </w:r>
      <w:ins w:id="103" w:author="Max Lindmark" w:date="2022-02-21T18:19:00Z">
        <w:r w:rsidR="00EA34FE">
          <w:t xml:space="preserve">Hence, </w:t>
        </w:r>
      </w:ins>
      <w:r w:rsidR="00EA34FE">
        <w:t>as the value of these traits at mean body size is not the same as the mean population trait value</w:t>
      </w:r>
      <w:ins w:id="104" w:author="Max Lindmark" w:date="2022-02-23T10:53:00Z">
        <w:r w:rsidR="008E1A87">
          <w:t xml:space="preserve"> </w:t>
        </w:r>
      </w:ins>
      <w:r w:rsidR="005F5032">
        <w:fldChar w:fldCharType="begin"/>
      </w:r>
      <w:r w:rsidR="005633FC">
        <w:instrText xml:space="preserve"> ADDIN ZOTERO_ITEM CSL_CITATION {"citationID":"fOTM8XRm","properties":{"formattedCitation":"(Bernhardt 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citation-key":"bernhardtNonlinearAveragingThermal2018"}}],"schema":"https://github.com/citation-style-language/schema/raw/master/csl-citation.json"} </w:instrText>
      </w:r>
      <w:r w:rsidR="005F5032">
        <w:fldChar w:fldCharType="separate"/>
      </w:r>
      <w:r w:rsidR="005633FC">
        <w:rPr>
          <w:lang w:val="en-GB"/>
        </w:rPr>
        <w:t>(Bernhardt et al., 2018)</w:t>
      </w:r>
      <w:r w:rsidR="005F5032">
        <w:fldChar w:fldCharType="end"/>
      </w:r>
      <w:ins w:id="105" w:author="Max Lindmark" w:date="2022-02-21T18:19:00Z">
        <w:r w:rsidR="00EA34FE">
          <w:t>, t</w:t>
        </w:r>
      </w:ins>
      <w:del w:id="106" w:author="Max Lindmark" w:date="2022-02-21T18:19:00Z">
        <w:r w:rsidR="00EA34FE" w:rsidDel="00EA34FE">
          <w:delText xml:space="preserve">. </w:delText>
        </w:r>
        <w:r w:rsidR="00A26E79" w:rsidDel="00EA34FE">
          <w:delText>T</w:delText>
        </w:r>
      </w:del>
      <w:r w:rsidR="00A26E79">
        <w:t xml:space="preserve">he </w:t>
      </w:r>
      <w:r w:rsidR="00EB2923">
        <w:t>size-</w:t>
      </w:r>
      <w:del w:id="107" w:author="Max Lindmark" w:date="2022-02-21T18:18:00Z">
        <w:r w:rsidR="00A26E79" w:rsidDel="00EB2923">
          <w:delText xml:space="preserve">diversity </w:delText>
        </w:r>
      </w:del>
      <w:ins w:id="108" w:author="Max Lindmark" w:date="2022-02-21T18:18:00Z">
        <w:r w:rsidR="00EB2923">
          <w:t xml:space="preserve">distribution </w:t>
        </w:r>
      </w:ins>
      <w:r w:rsidR="00A26E79">
        <w:t>within a population thus matters for its dynamics under warming</w:t>
      </w:r>
      <w:commentRangeStart w:id="109"/>
      <w:commentRangeEnd w:id="109"/>
      <w:r w:rsidR="00A26E79">
        <w:rPr>
          <w:rStyle w:val="Kommentarsreferens"/>
        </w:rPr>
        <w:commentReference w:id="109"/>
      </w:r>
      <w:r w:rsidR="001B1A85">
        <w:t xml:space="preserve">, </w:t>
      </w:r>
    </w:p>
    <w:p w14:paraId="00000024" w14:textId="3D959BD3" w:rsidR="00037DE8" w:rsidRDefault="001B1A85" w:rsidP="00532868">
      <w:pPr>
        <w:spacing w:line="480" w:lineRule="auto"/>
        <w:ind w:firstLine="284"/>
        <w:jc w:val="both"/>
      </w:pPr>
      <w:r>
        <w:t>The</w:t>
      </w:r>
      <w:r w:rsidR="0008422D">
        <w:t xml:space="preserve"> population size distribution</w:t>
      </w:r>
      <w:r>
        <w:t xml:space="preserve"> </w:t>
      </w:r>
      <w:r w:rsidR="0008422D">
        <w:t xml:space="preserve">can be represented as a </w:t>
      </w:r>
      <w:r>
        <w:t>size-spectrum</w:t>
      </w:r>
      <w:r w:rsidR="0008422D">
        <w:t>, which</w:t>
      </w:r>
      <w:r>
        <w:t xml:space="preserve"> </w:t>
      </w:r>
      <w:del w:id="110" w:author="Max Lindmark" w:date="2022-02-21T18:22:00Z">
        <w:r w:rsidDel="00CE5D77">
          <w:delText xml:space="preserve">is </w:delText>
        </w:r>
      </w:del>
      <w:ins w:id="111" w:author="Max Lindmark" w:date="2022-02-21T18:22:00Z">
        <w:r w:rsidR="00CE5D77">
          <w:t>generally is the frequency distribution of individual body sizes</w:t>
        </w:r>
      </w:ins>
      <w:ins w:id="112" w:author="Max Lindmark" w:date="2022-02-23T10:53:00Z">
        <w:r w:rsidR="00E75A7D">
          <w:t xml:space="preserve"> </w:t>
        </w:r>
      </w:ins>
      <w:r w:rsidR="000939B7">
        <w:fldChar w:fldCharType="begin"/>
      </w:r>
      <w:r w:rsidR="005633FC">
        <w:instrText xml:space="preserve"> ADDIN ZOTERO_ITEM CSL_CITATION {"citationID":"RBnFM4H5","properties":{"formattedCitation":"(A. M. Edwards et al., 2017)","plainCitation":"(A. M. Edwards et al., 2017)","noteIndex":0},"citationItems":[{"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0939B7">
        <w:fldChar w:fldCharType="separate"/>
      </w:r>
      <w:r w:rsidR="005633FC">
        <w:rPr>
          <w:lang w:val="en-GB"/>
        </w:rPr>
        <w:t>(A. M. Edwards et al., 2017)</w:t>
      </w:r>
      <w:r w:rsidR="000939B7">
        <w:fldChar w:fldCharType="end"/>
      </w:r>
      <w:ins w:id="113" w:author="Max Lindmark" w:date="2022-02-21T18:22:00Z">
        <w:r w:rsidR="00CE5D77">
          <w:t>.</w:t>
        </w:r>
      </w:ins>
      <w:del w:id="114" w:author="Max Lindmark" w:date="2022-02-21T18:22:00Z">
        <w:r w:rsidDel="00CE5D77">
          <w:delText>the number</w:delText>
        </w:r>
        <w:r w:rsidR="00832A7F" w:rsidDel="00CE5D77">
          <w:delText xml:space="preserve"> </w:delText>
        </w:r>
        <w:r w:rsidDel="00CE5D77">
          <w:delText xml:space="preserve">of individuals in </w:delText>
        </w:r>
        <w:r w:rsidR="00832A7F" w:rsidDel="00CE5D77">
          <w:delText xml:space="preserve">different </w:delText>
        </w:r>
        <w:r w:rsidDel="00CE5D77">
          <w:delText>body-size class</w:delText>
        </w:r>
        <w:r w:rsidR="00832A7F" w:rsidDel="00CE5D77">
          <w:delText>es related to the mean size of each class</w:delText>
        </w:r>
        <w:r w:rsidR="00162BD5" w:rsidDel="00CE5D77">
          <w:delText>.</w:delText>
        </w:r>
      </w:del>
      <w:r w:rsidR="00162BD5">
        <w:t xml:space="preserve"> </w:t>
      </w:r>
      <w:del w:id="115" w:author="Max Lindmark" w:date="2022-02-21T18:23:00Z">
        <w:r w:rsidR="00162BD5" w:rsidDel="00EE4444">
          <w:delText>T</w:delText>
        </w:r>
        <w:r w:rsidDel="00EE4444">
          <w:delText xml:space="preserve">he </w:delText>
        </w:r>
      </w:del>
      <w:ins w:id="116" w:author="Max Lindmark" w:date="2022-02-21T18:25:00Z">
        <w:r w:rsidR="002E2325">
          <w:t>I</w:t>
        </w:r>
      </w:ins>
      <w:ins w:id="117" w:author="Max Lindmark" w:date="2022-02-21T18:23:00Z">
        <w:r w:rsidR="002E2325">
          <w:t xml:space="preserve">t is </w:t>
        </w:r>
      </w:ins>
      <w:ins w:id="118" w:author="Max Lindmark" w:date="2022-02-21T18:25:00Z">
        <w:r w:rsidR="002E2325">
          <w:t xml:space="preserve">often </w:t>
        </w:r>
      </w:ins>
      <w:ins w:id="119" w:author="Max Lindmark" w:date="2022-02-21T18:23:00Z">
        <w:r w:rsidR="002E2325">
          <w:t xml:space="preserve">described in terms of the </w:t>
        </w:r>
      </w:ins>
      <w:del w:id="120" w:author="Max Lindmark" w:date="2022-02-21T18:23:00Z">
        <w:r w:rsidDel="002E2325">
          <w:delText>size-</w:delText>
        </w:r>
      </w:del>
      <w:r>
        <w:t>spectrum slope</w:t>
      </w:r>
      <w:del w:id="121" w:author="Max Lindmark" w:date="2022-02-23T10:05:00Z">
        <w:r w:rsidDel="00F95F53">
          <w:delText xml:space="preserve"> (</w:delText>
        </w:r>
        <m:oMath>
          <m:r>
            <w:rPr>
              <w:rFonts w:ascii="Cambria Math" w:hAnsi="Cambria Math"/>
            </w:rPr>
            <m:t>γ</m:t>
          </m:r>
        </m:oMath>
        <w:r w:rsidDel="00F95F53">
          <w:delText>)</w:delText>
        </w:r>
      </w:del>
      <w:ins w:id="122" w:author="Max Lindmark" w:date="2022-02-23T11:33:00Z">
        <w:r w:rsidR="00C4753B">
          <w:t xml:space="preserve"> (slope of </w:t>
        </w:r>
      </w:ins>
      <w:del w:id="123" w:author="Max Lindmark" w:date="2022-02-21T18:23:00Z">
        <w:r w:rsidDel="002E2325">
          <w:delText xml:space="preserve"> </w:delText>
        </w:r>
      </w:del>
      <w:ins w:id="124" w:author="Max Lindmark" w:date="2022-02-21T18:24:00Z">
        <w:r w:rsidR="002E2325">
          <w:t xml:space="preserve">individuals </w:t>
        </w:r>
      </w:ins>
      <w:ins w:id="125" w:author="Max Lindmark" w:date="2022-02-23T11:33:00Z">
        <w:r w:rsidR="00C4753B">
          <w:t xml:space="preserve">or biomass </w:t>
        </w:r>
      </w:ins>
      <w:ins w:id="126" w:author="Max Lindmark" w:date="2022-02-21T18:24:00Z">
        <w:r w:rsidR="002E2325">
          <w:t xml:space="preserve">of a size class </w:t>
        </w:r>
      </w:ins>
      <w:ins w:id="127" w:author="Max Lindmark" w:date="2022-02-23T11:33:00Z">
        <w:r w:rsidR="00C4753B">
          <w:t xml:space="preserve">over </w:t>
        </w:r>
      </w:ins>
      <w:ins w:id="128" w:author="Max Lindmark" w:date="2022-02-21T18:24:00Z">
        <w:r w:rsidR="002E2325">
          <w:t xml:space="preserve">the mean size of that class on </w:t>
        </w:r>
      </w:ins>
      <w:del w:id="129" w:author="Max Lindmark" w:date="2022-02-21T18:23:00Z">
        <w:r w:rsidDel="002E2325">
          <w:delText>is the often-linear relationship between the</w:delText>
        </w:r>
        <w:r w:rsidR="00162BD5" w:rsidDel="002E2325">
          <w:delText>se</w:delText>
        </w:r>
        <w:r w:rsidDel="002E2325">
          <w:delText xml:space="preserve"> variables on a </w:delText>
        </w:r>
      </w:del>
      <w:r>
        <w:t>log-log scale</w:t>
      </w:r>
      <w:ins w:id="130" w:author="Max Lindmark" w:date="2022-02-23T10:54:00Z">
        <w:r w:rsidR="00CA3E37">
          <w:t xml:space="preserve"> </w:t>
        </w:r>
      </w:ins>
      <w:r w:rsidR="00C6123E">
        <w:fldChar w:fldCharType="begin"/>
      </w:r>
      <w:r w:rsidR="005633FC">
        <w:instrText xml:space="preserve"> ADDIN ZOTERO_ITEM CSL_CITATION {"citationID":"9LsK7yrr","properties":{"formattedCitation":"(A. M. Edwards et al., 2017; Sheldon et al., 1973; White et al., 2007)","plainCitation":"(A. M. Edwards et al., 2017; Sheldon et al., 1973; White et al., 2007)","noteIndex":0},"citationItems":[{"id":928,"uris":["http://zotero.org/users/6116610/items/65S6DA6Z"],"uri":["http://zotero.org/users/6116610/items/65S6DA6Z"],"itemData":{"id":928,"type":"article-journal","abstract":"In the surface waters of the ocean particle production and consumption are in balance. The structure of the pelagic food chain and the morphological limitations dictated by the environment are such that, in general, large particles have to consume smaller ones. If the large particles are removed the small particles cannot be consumed and their production rate can be measured. A state of exponential growth seems to be normal. The rate of production, as revealed by small particle growth following predation release, is much greater than the apparent rate of primary production indicated by radiocarbon uptake.","container-title":"Limnology and Oceanography","DOI":"10.4319/lo.1973.18.5.0719","ISSN":"1939-5590","issue":"5","language":"en","page":"719-733","source":"Wiley Online Library","title":"The Production of Particles in the Surface Waters of the Ocean with Particular Reference to the Sargasso Sea1","volume":"18","author":[{"family":"Sheldon","given":"R. W."},{"family":"Sutcliffe","given":"W. H."},{"family":"Prakash","given":"A."}],"issued":{"date-parts":[["1973"]]},"citation-key":"sheldonProductionParticlesSurface1973"}},{"id":306,"uris":["http://zotero.org/users/6116610/items/8J3FH2YV"],"uri":["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citation-key":"whiteRelationshipsBodySize2007"}},{"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C6123E">
        <w:fldChar w:fldCharType="separate"/>
      </w:r>
      <w:r w:rsidR="005633FC">
        <w:rPr>
          <w:lang w:val="en-GB"/>
        </w:rPr>
        <w:t>(A. M. Edwards et al., 2017; Sheldon et al., 1973; White et al., 2007)</w:t>
      </w:r>
      <w:r w:rsidR="00C6123E">
        <w:fldChar w:fldCharType="end"/>
      </w:r>
      <w:ins w:id="131" w:author="Max Lindmark" w:date="2022-02-23T11:33:00Z">
        <w:r w:rsidR="000432AC">
          <w:t>)</w:t>
        </w:r>
        <w:r w:rsidR="007B7930">
          <w:t xml:space="preserve"> or simply the exponent of the </w:t>
        </w:r>
      </w:ins>
      <w:ins w:id="132" w:author="Max Lindmark" w:date="2022-02-23T11:34:00Z">
        <w:r w:rsidR="00425177">
          <w:t>power law individual size-distribution</w:t>
        </w:r>
        <w:r w:rsidR="000812AB">
          <w:t xml:space="preserve"> </w:t>
        </w:r>
      </w:ins>
      <w:r w:rsidR="00532868">
        <w:fldChar w:fldCharType="begin"/>
      </w:r>
      <w:r w:rsidR="005633FC">
        <w:instrText xml:space="preserve"> ADDIN ZOTERO_ITEM CSL_CITATION {"citationID":"DnVZ3BfM","properties":{"formattedCitation":"(A. M. Edwards et al., 2017)","plainCitation":"(A. M. Edwards et al., 2017)","noteIndex":0},"citationItems":[{"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532868">
        <w:fldChar w:fldCharType="separate"/>
      </w:r>
      <w:r w:rsidR="005633FC">
        <w:rPr>
          <w:lang w:val="en-GB"/>
        </w:rPr>
        <w:t>(A. M. Edwards et al., 2017)</w:t>
      </w:r>
      <w:r w:rsidR="00532868">
        <w:fldChar w:fldCharType="end"/>
      </w:r>
      <w:r>
        <w:t xml:space="preserve">. </w:t>
      </w:r>
      <w:del w:id="133" w:author="Max Lindmark" w:date="2022-02-21T18:26:00Z">
        <w:r w:rsidDel="00532868">
          <w:delText xml:space="preserve">Hence, </w:delText>
        </w:r>
        <w:r w:rsidR="00832A7F" w:rsidDel="00532868">
          <w:delText>t</w:delText>
        </w:r>
      </w:del>
      <w:ins w:id="134" w:author="Max Lindmark" w:date="2022-02-21T18:26:00Z">
        <w:r w:rsidR="00532868">
          <w:t>T</w:t>
        </w:r>
      </w:ins>
      <w:r w:rsidR="00832A7F">
        <w:t xml:space="preserve">he size-spectrum </w:t>
      </w:r>
      <w:del w:id="135" w:author="Max Lindmark" w:date="2022-02-23T09:44:00Z">
        <w:r w:rsidR="00832A7F" w:rsidDel="003833A5">
          <w:delText xml:space="preserve">slope </w:delText>
        </w:r>
      </w:del>
      <w:del w:id="136" w:author="Anna Gårdmark" w:date="2022-04-07T21:21:00Z">
        <w:r w:rsidDel="003E5359">
          <w:delText>implicitly captures</w:delText>
        </w:r>
      </w:del>
      <w:ins w:id="137" w:author="Anna Gårdmark" w:date="2022-04-07T21:21:00Z">
        <w:r w:rsidR="003E5359">
          <w:t>thus results from</w:t>
        </w:r>
      </w:ins>
      <w:r>
        <w:t xml:space="preserve"> temperature-dependent ecological processes such as body growth, mortality and recruitment</w:t>
      </w:r>
      <w:ins w:id="138" w:author="Max Lindmark" w:date="2022-02-23T10:54:00Z">
        <w:r w:rsidR="00A117C8">
          <w:t xml:space="preserve"> </w:t>
        </w:r>
      </w:ins>
      <w:r w:rsidR="00C81606">
        <w:fldChar w:fldCharType="begin"/>
      </w:r>
      <w:r w:rsidR="005633FC">
        <w:instrText xml:space="preserve"> ADDIN ZOTERO_ITEM CSL_CITATION {"citationID":"kRxFvhaf","properties":{"formattedCitation":"(Blanchard et al., 2017; Heneghan et al., 2019)","plainCitation":"(Blanchard et al., 2017; Heneghan et al., 2019)","noteIndex":0},"citationItems":[{"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2863,"uris":["http://zotero.org/users/6116610/items/UFEI5VMV"],"uri":["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C81606">
        <w:fldChar w:fldCharType="separate"/>
      </w:r>
      <w:r w:rsidR="005633FC">
        <w:rPr>
          <w:lang w:val="en-GB"/>
        </w:rPr>
        <w:t>(Blanchard et al., 2017; Heneghan et al., 2019)</w:t>
      </w:r>
      <w:r w:rsidR="00C81606">
        <w:fldChar w:fldCharType="end"/>
      </w:r>
      <w:r w:rsidRPr="00F064B1">
        <w:t xml:space="preserve">. </w:t>
      </w:r>
      <w:r>
        <w:t>Despite its rich theoretical foundation</w:t>
      </w:r>
      <w:ins w:id="139" w:author="Max Lindmark" w:date="2022-02-23T10:55:00Z">
        <w:r w:rsidR="006442FC">
          <w:t xml:space="preserve"> </w:t>
        </w:r>
      </w:ins>
      <w:r w:rsidR="004C1890">
        <w:fldChar w:fldCharType="begin"/>
      </w:r>
      <w:r w:rsidR="005633FC">
        <w:instrText xml:space="preserve"> ADDIN ZOTERO_ITEM CSL_CITATION {"citationID":"C6w1OF7P","properties":{"formattedCitation":"(Andersen, 2019)","plainCitation":"(Andersen, 2019)","noteIndex":0},"citationItems":[{"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citation-key":"andersenFishEcologyEvolution2019"}}],"schema":"https://github.com/citation-style-language/schema/raw/master/csl-citation.json"} </w:instrText>
      </w:r>
      <w:r w:rsidR="004C1890">
        <w:fldChar w:fldCharType="separate"/>
      </w:r>
      <w:r w:rsidR="005633FC">
        <w:rPr>
          <w:lang w:val="en-GB"/>
        </w:rPr>
        <w:t>(Andersen, 2019)</w:t>
      </w:r>
      <w:r w:rsidR="004C1890">
        <w:fldChar w:fldCharType="end"/>
      </w:r>
      <w:r>
        <w:t xml:space="preserve"> and usefulness as an ecological indicator</w:t>
      </w:r>
      <w:r w:rsidR="00AF1E8F">
        <w:t xml:space="preserve"> </w:t>
      </w:r>
      <w:r w:rsidR="00CE5D77">
        <w:fldChar w:fldCharType="begin"/>
      </w:r>
      <w:r w:rsidR="005633FC">
        <w:instrText xml:space="preserve"> ADDIN ZOTERO_ITEM CSL_CITATION {"citationID":"1SD1E9GB","properties":{"formattedCitation":"(Blanchard et al., 2005)","plainCitation":"(Blanchard et al., 2005)","noteIndex":0},"citationItems":[{"id":243,"uris":["http://zotero.org/users/6116610/items/QRJIQ2G9"],"uri":["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chema":"https://github.com/citation-style-language/schema/raw/master/csl-citation.json"} </w:instrText>
      </w:r>
      <w:r w:rsidR="00CE5D77">
        <w:fldChar w:fldCharType="separate"/>
      </w:r>
      <w:r w:rsidR="005633FC">
        <w:rPr>
          <w:lang w:val="en-GB"/>
        </w:rPr>
        <w:t>(Blanchard et al., 2005)</w:t>
      </w:r>
      <w:r w:rsidR="00CE5D77">
        <w:fldChar w:fldCharType="end"/>
      </w:r>
      <w:r>
        <w:t xml:space="preserve">, few studies have evaluated warming-effects on the species size-spectrum in larger bodied species </w:t>
      </w:r>
      <w:sdt>
        <w:sdtPr>
          <w:tag w:val="goog_rdk_8"/>
          <w:id w:val="1086888571"/>
        </w:sdtPr>
        <w:sdtContent>
          <w:commentRangeStart w:id="140"/>
        </w:sdtContent>
      </w:sdt>
      <w:r>
        <w:t>(but see</w:t>
      </w:r>
      <w:ins w:id="141" w:author="Max Lindmark" w:date="2022-02-23T10:55:00Z">
        <w:r w:rsidR="00EE37B2">
          <w:t xml:space="preserve"> </w:t>
        </w:r>
      </w:ins>
      <w:ins w:id="142" w:author="Max Lindmark" w:date="2022-02-23T10:56:00Z">
        <w:r w:rsidR="00342B54" w:rsidRPr="00CE5D77">
          <w:rPr>
            <w:lang w:val="en-GB"/>
          </w:rPr>
          <w:t xml:space="preserve">Blanchard </w:t>
        </w:r>
        <w:r w:rsidR="00342B54" w:rsidRPr="00CE5D77">
          <w:rPr>
            <w:i/>
            <w:iCs/>
            <w:lang w:val="en-GB"/>
          </w:rPr>
          <w:t>et al.</w:t>
        </w:r>
        <w:r w:rsidR="00342B54" w:rsidRPr="00CE5D77">
          <w:rPr>
            <w:lang w:val="en-GB"/>
          </w:rPr>
          <w:t xml:space="preserve"> </w:t>
        </w:r>
      </w:ins>
      <w:r w:rsidR="00342B54">
        <w:fldChar w:fldCharType="begin"/>
      </w:r>
      <w:r w:rsidR="005633FC">
        <w:instrText xml:space="preserve"> ADDIN ZOTERO_ITEM CSL_CITATION {"citationID":"isTnpUqW","properties":{"formattedCitation":"(2005)","plainCitation":"(2005)","noteIndex":0},"citationItems":[{"id":243,"uris":["http://zotero.org/users/6116610/items/QRJIQ2G9"],"uri":["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uppress-author":true}],"schema":"https://github.com/citation-style-language/schema/raw/master/csl-citation.json"} </w:instrText>
      </w:r>
      <w:r w:rsidR="00342B54">
        <w:fldChar w:fldCharType="separate"/>
      </w:r>
      <w:r w:rsidR="005633FC">
        <w:rPr>
          <w:lang w:val="en-GB"/>
        </w:rPr>
        <w:t>(2005)</w:t>
      </w:r>
      <w:r w:rsidR="00342B54">
        <w:fldChar w:fldCharType="end"/>
      </w:r>
      <w:r>
        <w:t>)</w:t>
      </w:r>
      <w:commentRangeEnd w:id="140"/>
      <w:r>
        <w:commentReference w:id="140"/>
      </w:r>
      <w:r>
        <w:t xml:space="preserve">. </w:t>
      </w:r>
      <w:r w:rsidR="008F4827">
        <w:t>T</w:t>
      </w:r>
      <w:r>
        <w:t>he</w:t>
      </w:r>
      <w:r w:rsidR="008F4827">
        <w:t xml:space="preserve">re </w:t>
      </w:r>
      <w:r w:rsidR="008F4827">
        <w:lastRenderedPageBreak/>
        <w:t>are</w:t>
      </w:r>
      <w:r>
        <w:t xml:space="preserve"> numerous </w:t>
      </w:r>
      <w:ins w:id="143" w:author="Max Lindmark" w:date="2022-02-21T18:28:00Z">
        <w:r w:rsidR="0080056B">
          <w:t xml:space="preserve">paths </w:t>
        </w:r>
      </w:ins>
      <w:del w:id="144" w:author="Max Lindmark" w:date="2022-02-21T18:28:00Z">
        <w:r w:rsidR="00927478" w:rsidDel="0080056B">
          <w:delText>ways</w:delText>
        </w:r>
        <w:commentRangeStart w:id="145"/>
        <w:commentRangeStart w:id="146"/>
        <w:r w:rsidDel="0080056B">
          <w:delText xml:space="preserve"> </w:delText>
        </w:r>
      </w:del>
      <w:commentRangeEnd w:id="145"/>
      <w:r w:rsidR="001F4275">
        <w:rPr>
          <w:rStyle w:val="Kommentarsreferens"/>
        </w:rPr>
        <w:commentReference w:id="145"/>
      </w:r>
      <w:commentRangeEnd w:id="146"/>
      <w:r w:rsidR="0080056B">
        <w:rPr>
          <w:rStyle w:val="Kommentarsreferens"/>
        </w:rPr>
        <w:commentReference w:id="146"/>
      </w:r>
      <w:r>
        <w:t xml:space="preserve">by which the species size-spectrum could change with warming </w:t>
      </w:r>
      <w:r w:rsidR="007C4BF0">
        <w:fldChar w:fldCharType="begin"/>
      </w:r>
      <w:r w:rsidR="005633FC">
        <w:instrText xml:space="preserve"> ADDIN ZOTERO_ITEM CSL_CITATION {"citationID":"BfPU0IQ4","properties":{"formattedCitation":"(Heneghan et al., 2019)","plainCitation":"(Heneghan et al., 2019)","noteIndex":0},"citationItems":[{"id":2863,"uris":["http://zotero.org/users/6116610/items/UFEI5VMV"],"uri":["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7C4BF0">
        <w:fldChar w:fldCharType="separate"/>
      </w:r>
      <w:r w:rsidR="005633FC">
        <w:rPr>
          <w:lang w:val="en-GB"/>
        </w:rPr>
        <w:t>(Heneghan et al., 2019)</w:t>
      </w:r>
      <w:r w:rsidR="007C4BF0">
        <w:fldChar w:fldCharType="end"/>
      </w:r>
      <w:r>
        <w:t xml:space="preserve">. For instance, the clearest </w:t>
      </w:r>
      <w:r w:rsidR="00927478">
        <w:t xml:space="preserve">consequence </w:t>
      </w:r>
      <w:r>
        <w:t xml:space="preserve">of TSR </w:t>
      </w:r>
      <w:r w:rsidR="00927478">
        <w:t xml:space="preserve">for </w:t>
      </w:r>
      <w:r>
        <w:t xml:space="preserve">the size-spectrum is a decline in maximum size. However, </w:t>
      </w:r>
      <w:r w:rsidR="008F4827">
        <w:t xml:space="preserve">unless </w:t>
      </w:r>
      <w:r w:rsidR="00927478">
        <w:t xml:space="preserve">warming </w:t>
      </w:r>
      <w:r w:rsidR="008F4827">
        <w:t xml:space="preserve">also alters </w:t>
      </w:r>
      <w:r>
        <w:t>the relative abundance</w:t>
      </w:r>
      <w:r w:rsidR="00927478">
        <w:t>s</w:t>
      </w:r>
      <w:r>
        <w:t xml:space="preserve"> of juveniles and adults, the same number of adults </w:t>
      </w:r>
      <w:r w:rsidR="008F4827">
        <w:t>will</w:t>
      </w:r>
      <w:r w:rsidR="00927478">
        <w:t xml:space="preserve"> </w:t>
      </w:r>
      <w:r>
        <w:t xml:space="preserve">accumulate in a smaller size-range, </w:t>
      </w:r>
      <w:r w:rsidR="00927478">
        <w:t>resulting in a less steep</w:t>
      </w:r>
      <w:r>
        <w:t xml:space="preserve"> </w:t>
      </w:r>
      <w:del w:id="147" w:author="Max Lindmark" w:date="2022-02-23T09:44:00Z">
        <w:r w:rsidR="00927478" w:rsidDel="003833A5">
          <w:delText xml:space="preserve">slope </w:delText>
        </w:r>
      </w:del>
      <w:ins w:id="148" w:author="Max Lindmark" w:date="2022-02-23T09:44:00Z">
        <w:r w:rsidR="003833A5">
          <w:t xml:space="preserve">slope </w:t>
        </w:r>
      </w:ins>
      <w:r w:rsidR="00927478">
        <w:t xml:space="preserve">of the </w:t>
      </w:r>
      <w:r>
        <w:t xml:space="preserve">size-spectrum. </w:t>
      </w:r>
      <w:r w:rsidR="00A21F67">
        <w:t xml:space="preserve">Warming can </w:t>
      </w:r>
      <w:r w:rsidR="008F4827">
        <w:t xml:space="preserve">also </w:t>
      </w:r>
      <w:r w:rsidR="00A21F67">
        <w:t>lead to e</w:t>
      </w:r>
      <w:r>
        <w:t>levated mortality</w:t>
      </w:r>
      <w:r w:rsidR="00A21F67">
        <w:t>, which</w:t>
      </w:r>
      <w:r w:rsidR="00927478">
        <w:t xml:space="preserve"> </w:t>
      </w:r>
      <w:r>
        <w:t xml:space="preserve">truncates the age-distribution towards younger individuals </w:t>
      </w:r>
      <w:r w:rsidR="00202178">
        <w:fldChar w:fldCharType="begin"/>
      </w:r>
      <w:r w:rsidR="005633FC">
        <w:instrText xml:space="preserve"> ADDIN ZOTERO_ITEM CSL_CITATION {"citationID":"zoD3z8zo","properties":{"formattedCitation":"(Barnett et al., 2017)","plainCitation":"(Barnett et al., 2017)","noteIndex":0},"citationItems":[{"id":25,"uris":["http://zotero.org/users/6116610/items/94H6EDNW"],"uri":["http://zotero.org/users/6116610/items/94H6EDNW"],"itemData":{"id":25,"type":"article-journal","abstract":"Researchers have long recognized the importance of ecological differences at the species level in structuring natural communities yet until recently have often overlooked the inﬂuence of intraspeciﬁc trait variation, which can profoundly alter community dynamics [1]. Human extraction of living resources can reduce intraspeciﬁ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ﬁed the extent of age truncation in 63 ﬁshed populations across ﬁve ocean regions, as measured by how much the proportions of ﬁsh in the oldest age groups declined over time. The proportion of individuals in the oldest age classes decreased signiﬁcantly in 79% to 97% of populations (compared to historical or unﬁshed values, respectively), and the magnitude of decline was greater than 90% in 32% to 41% of populations. The pervasiveness and intensity of age truncation indicates that ﬁshing is likely reducing the stability of many marine communities. Our ﬁndings suggest that more emphasis should be given to management measures that reduce the impact of ﬁshing on age truncation, including no-take areas, slot limits that prohibit ﬁshing on all except a narrow range of ﬁsh sizes, and rotational harvesting.","container-title":"Current Biology","DOI":"10.1016/j.cub.2017.07.069","ISSN":"09609822","issue":"18","language":"en","page":"2843-2848.e2","source":"Crossref","title":"Old-Growth Fishes Become Scarce under Fishing","volume":"27","author":[{"family":"Barnett","given":"Lewis A.K."},{"family":"Branch","given":"Trevor A."},{"family":"Ranasinghe","given":"R. Anthony"},{"family":"Essington","given":"Timothy E."}],"issued":{"date-parts":[["2017",9]]},"citation-key":"barnettOldGrowthFishesBecome2017"}}],"schema":"https://github.com/citation-style-language/schema/raw/master/csl-citation.json"} </w:instrText>
      </w:r>
      <w:r w:rsidR="00202178">
        <w:fldChar w:fldCharType="separate"/>
      </w:r>
      <w:r w:rsidR="005633FC">
        <w:rPr>
          <w:lang w:val="en-GB"/>
        </w:rPr>
        <w:t>(Barnett et al., 2017)</w:t>
      </w:r>
      <w:r w:rsidR="00202178">
        <w:fldChar w:fldCharType="end"/>
      </w:r>
      <w:r w:rsidR="00A21F67">
        <w:t>. I</w:t>
      </w:r>
      <w:r>
        <w:t>ncreased growth rates can</w:t>
      </w:r>
      <w:r w:rsidR="00A21F67">
        <w:t xml:space="preserve"> however</w:t>
      </w:r>
      <w:r>
        <w:t xml:space="preserve"> counter the effects of mortality on abundance-at-size</w:t>
      </w:r>
      <w:r w:rsidR="008F4827">
        <w:t>,</w:t>
      </w:r>
      <w:r>
        <w:t xml:space="preserve"> unless only small individuals benefit from warming</w:t>
      </w:r>
      <w:ins w:id="149" w:author="Max Lindmark" w:date="2022-02-23T10:57:00Z">
        <w:r w:rsidR="00F26DBE">
          <w:t xml:space="preserve"> </w:t>
        </w:r>
      </w:ins>
      <w:r w:rsidR="00755F9D">
        <w:fldChar w:fldCharType="begin"/>
      </w:r>
      <w:r w:rsidR="005633FC">
        <w:instrText xml:space="preserve"> ADDIN ZOTERO_ITEM CSL_CITATION {"citationID":"KbPeFJ9W","properties":{"formattedCitation":"(Daufresne et al., 2009; Lindmark et al., n.d.)","plainCitation":"(Daufresne et al., 2009; Lindmark et al., n.d.)","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citation-key":"daufresneGlobalWarmingBenefits2009"}},{"id":3086,"uris":["http://zotero.org/users/6116610/items/3TMAWYIC"],"uri":["http://zotero.org/users/6116610/items/3TMAWYIC"],"itemData":{"id":308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n/a","language":"en","note":"_eprint: https://onlinelibrary.wiley.com/doi/pdf/10.1111/gcb.16067","source":"Wiley Online Library","title":"Optimum growth temperature declines with body size within fish species","URL":"https://onlinelibrary.wiley.com/doi/abs/10.1111/gcb.16067","volume":"n/a","author":[{"family":"Lindmark","given":"Max"},{"family":"Ohlberger","given":"Jan"},{"family":"Gårdmark","given":"Anna"}],"accessed":{"date-parts":[["2022",1,27]]},"citation-key":"lindmarkOptimumGrowthTemperature"}}],"schema":"https://github.com/citation-style-language/schema/raw/master/csl-citation.json"} </w:instrText>
      </w:r>
      <w:r w:rsidR="00755F9D">
        <w:fldChar w:fldCharType="separate"/>
      </w:r>
      <w:r w:rsidR="005633FC">
        <w:rPr>
          <w:lang w:val="en-GB"/>
        </w:rPr>
        <w:t xml:space="preserve">(Daufresne et al., 2009; Lindmark et al., </w:t>
      </w:r>
      <w:del w:id="150" w:author="Anna Gårdmark" w:date="2022-04-07T21:23:00Z">
        <w:r w:rsidR="005633FC" w:rsidDel="003E5359">
          <w:rPr>
            <w:lang w:val="en-GB"/>
          </w:rPr>
          <w:delText>n.d.</w:delText>
        </w:r>
      </w:del>
      <w:ins w:id="151" w:author="Anna Gårdmark" w:date="2022-04-07T21:23:00Z">
        <w:r w:rsidR="003E5359">
          <w:rPr>
            <w:lang w:val="en-GB"/>
          </w:rPr>
          <w:t>2022</w:t>
        </w:r>
      </w:ins>
      <w:r w:rsidR="005633FC">
        <w:rPr>
          <w:lang w:val="en-GB"/>
        </w:rPr>
        <w:t>)</w:t>
      </w:r>
      <w:r w:rsidR="00755F9D">
        <w:fldChar w:fldCharType="end"/>
      </w:r>
      <w:r>
        <w:t xml:space="preserve">. </w:t>
      </w:r>
      <w:r w:rsidR="008F4827">
        <w:t xml:space="preserve">Growth rates can increase due to physiological responses to higher temperatures, or reduced density-dependence following warming-induced mortality, or both. </w:t>
      </w:r>
      <w:commentRangeStart w:id="152"/>
      <w:r>
        <w:t>Hence, the effect of warming on the size-spectrum depends on several interlinked processes affecting abundance-at-size and size-at-age.</w:t>
      </w:r>
      <w:commentRangeEnd w:id="152"/>
      <w:r w:rsidR="00A21F67">
        <w:rPr>
          <w:rStyle w:val="Kommentarsreferens"/>
        </w:rPr>
        <w:commentReference w:id="152"/>
      </w:r>
      <w:r w:rsidR="00A21F67">
        <w:t xml:space="preserve"> Yet, while warming effects on ectotherm body growth ha</w:t>
      </w:r>
      <w:ins w:id="153" w:author="Anna Gårdmark" w:date="2022-04-07T21:23:00Z">
        <w:r w:rsidR="003E5359">
          <w:t>ve</w:t>
        </w:r>
      </w:ins>
      <w:del w:id="154" w:author="Anna Gårdmark" w:date="2022-04-07T21:23:00Z">
        <w:r w:rsidR="00A21F67" w:rsidDel="003E5359">
          <w:delText>s</w:delText>
        </w:r>
      </w:del>
      <w:r w:rsidR="00A21F67">
        <w:t xml:space="preserve"> been thoroughly studied</w:t>
      </w:r>
      <w:ins w:id="155" w:author="Max Lindmark" w:date="2022-02-23T10:57:00Z">
        <w:r w:rsidR="00D92C17">
          <w:t xml:space="preserve"> </w:t>
        </w:r>
      </w:ins>
      <w:r w:rsidR="00F064B1">
        <w:fldChar w:fldCharType="begin"/>
      </w:r>
      <w:r w:rsidR="005633FC">
        <w:instrText xml:space="preserve"> ADDIN ZOTERO_ITEM CSL_CITATION {"citationID":"Z7U9MsTu","properties":{"formattedCitation":"(Atkinson, 1994; Brett et al., 1969; Lindmark et al., n.d.)","plainCitation":"(Atkinson, 1994; Brett et al., 1969; Lindmark et al., n.d.)","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id":3086,"uris":["http://zotero.org/users/6116610/items/3TMAWYIC"],"uri":["http://zotero.org/users/6116610/items/3TMAWYIC"],"itemData":{"id":308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n/a","language":"en","note":"_eprint: https://onlinelibrary.wiley.com/doi/pdf/10.1111/gcb.16067","source":"Wiley Online Library","title":"Optimum growth temperature declines with body size within fish species","URL":"https://onlinelibrary.wiley.com/doi/abs/10.1111/gcb.16067","volume":"n/a","author":[{"family":"Lindmark","given":"Max"},{"family":"Ohlberger","given":"Jan"},{"family":"Gårdmark","given":"Anna"}],"accessed":{"date-parts":[["2022",1,27]]},"citation-key":"lindmarkOptimumGrowthTemperature"}}],"schema":"https://github.com/citation-style-language/schema/raw/master/csl-citation.json"} </w:instrText>
      </w:r>
      <w:r w:rsidR="00F064B1">
        <w:fldChar w:fldCharType="separate"/>
      </w:r>
      <w:r w:rsidR="005633FC">
        <w:rPr>
          <w:lang w:val="en-GB"/>
        </w:rPr>
        <w:t xml:space="preserve">(Atkinson, 1994; Brett et al., 1969; Lindmark et al., </w:t>
      </w:r>
      <w:ins w:id="156" w:author="Anna Gårdmark" w:date="2022-04-07T21:23:00Z">
        <w:r w:rsidR="003E5359">
          <w:rPr>
            <w:lang w:val="en-GB"/>
          </w:rPr>
          <w:t>2022</w:t>
        </w:r>
      </w:ins>
      <w:del w:id="157" w:author="Anna Gårdmark" w:date="2022-04-07T21:23:00Z">
        <w:r w:rsidR="005633FC" w:rsidDel="003E5359">
          <w:rPr>
            <w:lang w:val="en-GB"/>
          </w:rPr>
          <w:delText>n.d.</w:delText>
        </w:r>
      </w:del>
      <w:r w:rsidR="005633FC">
        <w:rPr>
          <w:lang w:val="en-GB"/>
        </w:rPr>
        <w:t>)</w:t>
      </w:r>
      <w:r w:rsidR="00F064B1">
        <w:fldChar w:fldCharType="end"/>
      </w:r>
      <w:r w:rsidR="00A21F67">
        <w:t>, those on mortality in wild populations have not, nor their joint consequences for population size-spectra in warming environments.</w:t>
      </w:r>
    </w:p>
    <w:p w14:paraId="00000025" w14:textId="655DF24A" w:rsidR="00037DE8" w:rsidRDefault="008F4827">
      <w:pPr>
        <w:spacing w:line="480" w:lineRule="auto"/>
        <w:ind w:firstLine="284"/>
        <w:jc w:val="both"/>
      </w:pPr>
      <w:r>
        <w:t>W</w:t>
      </w:r>
      <w:r w:rsidR="001B1A85">
        <w:t>e use</w:t>
      </w:r>
      <w:r>
        <w:t>d</w:t>
      </w:r>
      <w:r w:rsidR="001B1A85">
        <w:t xml:space="preserve"> data from </w:t>
      </w:r>
      <w:r w:rsidR="00A21F67">
        <w:t xml:space="preserve">a </w:t>
      </w:r>
      <w:r w:rsidR="001B1A85">
        <w:t>unique</w:t>
      </w:r>
      <w:r w:rsidR="007E4429">
        <w:t xml:space="preserve">, </w:t>
      </w:r>
      <w:r w:rsidR="001B1A85">
        <w:t>large-scale</w:t>
      </w:r>
      <w:r>
        <w:t xml:space="preserve"> 23-year-long</w:t>
      </w:r>
      <w:r w:rsidR="001B1A85">
        <w:t xml:space="preserve"> </w:t>
      </w:r>
      <w:r w:rsidR="00A21F67">
        <w:t>heating</w:t>
      </w:r>
      <w:r w:rsidR="007E4429">
        <w:t>-experiment</w:t>
      </w:r>
      <w:r w:rsidR="00A21F67">
        <w:t xml:space="preserve"> </w:t>
      </w:r>
      <w:r w:rsidR="007E4429">
        <w:t xml:space="preserve">of </w:t>
      </w:r>
      <w:r w:rsidR="00A21F67">
        <w:t>a coastal ecosystem</w:t>
      </w:r>
      <w:commentRangeStart w:id="158"/>
      <w:commentRangeEnd w:id="158"/>
      <w:r w:rsidR="00A21F67">
        <w:rPr>
          <w:rStyle w:val="Kommentarsreferens"/>
        </w:rPr>
        <w:commentReference w:id="158"/>
      </w:r>
      <w:r w:rsidR="00100F78">
        <w:t xml:space="preserve"> </w:t>
      </w:r>
      <w:r w:rsidR="001B1A85">
        <w:t xml:space="preserve">to quantify </w:t>
      </w:r>
      <w:r w:rsidR="00100F78">
        <w:t xml:space="preserve">how warming </w:t>
      </w:r>
      <w:r w:rsidR="001B1A85">
        <w:t>change</w:t>
      </w:r>
      <w:r w:rsidR="00100F78">
        <w:t>d</w:t>
      </w:r>
      <w:r w:rsidR="001B1A85">
        <w:t xml:space="preserve"> </w:t>
      </w:r>
      <w:r w:rsidR="00100F78">
        <w:t xml:space="preserve">fish </w:t>
      </w:r>
      <w:r w:rsidR="001B1A85">
        <w:t>body growth, mortality, and the size structure in a</w:t>
      </w:r>
      <w:r w:rsidR="00320473">
        <w:t>n</w:t>
      </w:r>
      <w:r w:rsidR="001B1A85">
        <w:t xml:space="preserve"> </w:t>
      </w:r>
      <w:r w:rsidR="00100F78">
        <w:t>un</w:t>
      </w:r>
      <w:r w:rsidR="001B1A85">
        <w:t>exploited population of Eurasian perch (</w:t>
      </w:r>
      <w:proofErr w:type="spellStart"/>
      <w:r w:rsidR="001B1A85">
        <w:rPr>
          <w:i/>
        </w:rPr>
        <w:t>Perca</w:t>
      </w:r>
      <w:proofErr w:type="spellEnd"/>
      <w:r w:rsidR="001B1A85">
        <w:rPr>
          <w:i/>
        </w:rPr>
        <w:t xml:space="preserve"> </w:t>
      </w:r>
      <w:proofErr w:type="spellStart"/>
      <w:r w:rsidR="001B1A85">
        <w:rPr>
          <w:i/>
        </w:rPr>
        <w:t>fluviatilis</w:t>
      </w:r>
      <w:proofErr w:type="spellEnd"/>
      <w:r w:rsidR="001B1A85">
        <w:t xml:space="preserve">, </w:t>
      </w:r>
      <w:r w:rsidR="00300E1C">
        <w:t>‘</w:t>
      </w:r>
      <w:r w:rsidR="001B1A85">
        <w:t>perch</w:t>
      </w:r>
      <w:r w:rsidR="00300E1C">
        <w:t>’</w:t>
      </w:r>
      <w:r w:rsidR="001B1A85">
        <w:t>)</w:t>
      </w:r>
      <w:r w:rsidR="00100F78">
        <w:t xml:space="preserve">. We compare fish from this enclosed bay </w:t>
      </w:r>
      <w:r w:rsidR="001B1A85">
        <w:t xml:space="preserve">exposed to temperatures 5-10 </w:t>
      </w:r>
      <m:oMath>
        <m:r>
          <w:rPr>
            <w:rFonts w:ascii="Cambria Math" w:eastAsia="Cambria Math" w:hAnsi="Cambria Math" w:cs="Cambria Math"/>
          </w:rPr>
          <m:t>℃</m:t>
        </m:r>
      </m:oMath>
      <w:r w:rsidR="001B1A85">
        <w:t xml:space="preserve"> above normal </w:t>
      </w:r>
      <w:commentRangeStart w:id="159"/>
      <w:commentRangeStart w:id="160"/>
      <w:r w:rsidR="00100F78">
        <w:t>(‘</w:t>
      </w:r>
      <w:del w:id="161" w:author="Max Lindmark" w:date="2022-02-21T18:34:00Z">
        <w:r w:rsidR="00100F78" w:rsidDel="00320473">
          <w:delText xml:space="preserve">warm </w:delText>
        </w:r>
      </w:del>
      <w:ins w:id="162" w:author="Max Lindmark" w:date="2022-02-21T18:34:00Z">
        <w:r w:rsidR="00320473">
          <w:t xml:space="preserve">heated </w:t>
        </w:r>
      </w:ins>
      <w:r w:rsidR="00100F78">
        <w:t xml:space="preserve">area’) </w:t>
      </w:r>
      <w:commentRangeEnd w:id="159"/>
      <w:r w:rsidR="00300E1C">
        <w:rPr>
          <w:rStyle w:val="Kommentarsreferens"/>
        </w:rPr>
        <w:commentReference w:id="159"/>
      </w:r>
      <w:commentRangeEnd w:id="160"/>
      <w:r w:rsidR="00721680">
        <w:rPr>
          <w:rStyle w:val="Kommentarsreferens"/>
        </w:rPr>
        <w:commentReference w:id="160"/>
      </w:r>
      <w:r w:rsidR="00100F78">
        <w:t xml:space="preserve">with fish from a </w:t>
      </w:r>
      <w:r w:rsidR="001B1A85">
        <w:t xml:space="preserve">reference </w:t>
      </w:r>
      <w:r w:rsidR="00100F78">
        <w:t xml:space="preserve">area </w:t>
      </w:r>
      <w:commentRangeStart w:id="163"/>
      <w:r w:rsidR="00100F78">
        <w:t>(‘cold area’</w:t>
      </w:r>
      <w:commentRangeEnd w:id="163"/>
      <w:r w:rsidR="00CD50EA">
        <w:rPr>
          <w:rStyle w:val="Kommentarsreferens"/>
        </w:rPr>
        <w:commentReference w:id="163"/>
      </w:r>
      <w:r w:rsidR="00100F78">
        <w:t>) in the adjacent</w:t>
      </w:r>
      <w:r w:rsidR="001B1A85">
        <w:t xml:space="preserve"> </w:t>
      </w:r>
      <w:r w:rsidR="001B1A85">
        <w:rPr>
          <w:color w:val="000000"/>
        </w:rPr>
        <w:t>archipelago (Fig. 1)</w:t>
      </w:r>
      <w:r w:rsidR="00100F78">
        <w:rPr>
          <w:color w:val="000000"/>
        </w:rPr>
        <w:t>.</w:t>
      </w:r>
      <w:r w:rsidR="001B1A85">
        <w:t xml:space="preserve"> Using hierarchical Bayesian models, we quantify </w:t>
      </w:r>
      <w:r w:rsidR="00300E1C">
        <w:t xml:space="preserve">differences in </w:t>
      </w:r>
      <w:r w:rsidR="001B1A85">
        <w:t>key individual-</w:t>
      </w:r>
      <w:r w:rsidR="00300E1C">
        <w:t xml:space="preserve"> </w:t>
      </w:r>
      <w:r w:rsidR="001B1A85">
        <w:t>and population level parameters, such as body growth, asymptotic size, mortality rates, and size-spectra</w:t>
      </w:r>
      <w:ins w:id="164" w:author="Anna Gårdmark" w:date="2022-04-07T21:24:00Z">
        <w:r w:rsidR="00CD50EA">
          <w:t>,</w:t>
        </w:r>
      </w:ins>
      <w:r w:rsidR="001B1A85">
        <w:t xml:space="preserve"> between the </w:t>
      </w:r>
      <w:ins w:id="165" w:author="Max Lindmark" w:date="2022-02-21T18:34:00Z">
        <w:r w:rsidR="00320473">
          <w:t>heated</w:t>
        </w:r>
        <w:r w:rsidR="00320473" w:rsidDel="00320473">
          <w:t xml:space="preserve"> </w:t>
        </w:r>
      </w:ins>
      <w:commentRangeStart w:id="166"/>
      <w:commentRangeStart w:id="167"/>
      <w:del w:id="168" w:author="Max Lindmark" w:date="2022-02-21T18:34:00Z">
        <w:r w:rsidR="00300E1C" w:rsidDel="00320473">
          <w:delText xml:space="preserve">warm </w:delText>
        </w:r>
      </w:del>
      <w:r w:rsidR="00300E1C">
        <w:t xml:space="preserve">and </w:t>
      </w:r>
      <w:del w:id="169" w:author="Max Lindmark" w:date="2022-02-21T18:40:00Z">
        <w:r w:rsidR="00300E1C" w:rsidDel="00721680">
          <w:delText xml:space="preserve">cold </w:delText>
        </w:r>
      </w:del>
      <w:commentRangeEnd w:id="166"/>
      <w:ins w:id="170" w:author="Max Lindmark" w:date="2022-02-21T18:40:00Z">
        <w:r w:rsidR="00721680">
          <w:t xml:space="preserve">reference </w:t>
        </w:r>
      </w:ins>
      <w:r w:rsidR="00300E1C">
        <w:rPr>
          <w:rStyle w:val="Kommentarsreferens"/>
        </w:rPr>
        <w:commentReference w:id="166"/>
      </w:r>
      <w:commentRangeEnd w:id="167"/>
      <w:r w:rsidR="00721680">
        <w:rPr>
          <w:rStyle w:val="Kommentarsreferens"/>
        </w:rPr>
        <w:commentReference w:id="167"/>
      </w:r>
      <w:r w:rsidR="00300E1C">
        <w:t xml:space="preserve">coastal </w:t>
      </w:r>
      <w:r w:rsidR="001B1A85">
        <w:t xml:space="preserve">area. </w:t>
      </w:r>
    </w:p>
    <w:p w14:paraId="00000026" w14:textId="77777777" w:rsidR="00037DE8" w:rsidRDefault="00037DE8">
      <w:pPr>
        <w:spacing w:line="480" w:lineRule="auto"/>
        <w:jc w:val="both"/>
        <w:rPr>
          <w:sz w:val="28"/>
          <w:szCs w:val="28"/>
        </w:rPr>
      </w:pPr>
    </w:p>
    <w:p w14:paraId="00000027" w14:textId="77777777" w:rsidR="00037DE8" w:rsidRDefault="00C75D8E">
      <w:pPr>
        <w:spacing w:line="480" w:lineRule="auto"/>
        <w:jc w:val="both"/>
        <w:rPr>
          <w:sz w:val="28"/>
          <w:szCs w:val="28"/>
        </w:rPr>
      </w:pPr>
      <w:sdt>
        <w:sdtPr>
          <w:tag w:val="goog_rdk_13"/>
          <w:id w:val="247478690"/>
        </w:sdtPr>
        <w:sdtContent>
          <w:commentRangeStart w:id="171"/>
        </w:sdtContent>
      </w:sdt>
      <w:sdt>
        <w:sdtPr>
          <w:tag w:val="goog_rdk_14"/>
          <w:id w:val="1100213546"/>
        </w:sdtPr>
        <w:sdtContent>
          <w:commentRangeStart w:id="172"/>
        </w:sdtContent>
      </w:sdt>
      <w:r w:rsidR="001B1A85">
        <w:rPr>
          <w:sz w:val="28"/>
          <w:szCs w:val="28"/>
        </w:rPr>
        <w:t>Results</w:t>
      </w:r>
      <w:commentRangeEnd w:id="171"/>
      <w:r w:rsidR="001B1A85">
        <w:commentReference w:id="171"/>
      </w:r>
      <w:commentRangeEnd w:id="172"/>
      <w:r w:rsidR="001B1A85">
        <w:commentReference w:id="172"/>
      </w:r>
    </w:p>
    <w:p w14:paraId="00000028" w14:textId="455EEC83" w:rsidR="00037DE8" w:rsidRDefault="001B1A85">
      <w:pPr>
        <w:spacing w:line="480" w:lineRule="auto"/>
        <w:jc w:val="both"/>
      </w:pPr>
      <w:r>
        <w:lastRenderedPageBreak/>
        <w:t xml:space="preserve">Analysis of </w:t>
      </w:r>
      <w:r w:rsidR="003A3F81">
        <w:t>fish (</w:t>
      </w:r>
      <w:r w:rsidR="00C00598">
        <w:t>perch</w:t>
      </w:r>
      <w:r w:rsidR="003A3F81">
        <w:t>)</w:t>
      </w:r>
      <w:r w:rsidR="00C00598">
        <w:t xml:space="preserve"> </w:t>
      </w:r>
      <w:r>
        <w:t xml:space="preserve">size-at-age using the von </w:t>
      </w:r>
      <w:proofErr w:type="spellStart"/>
      <w:r>
        <w:t>Bertalanffy</w:t>
      </w:r>
      <w:proofErr w:type="spellEnd"/>
      <w:r>
        <w:t xml:space="preserve"> growth equation (VBGE) revealed that </w:t>
      </w:r>
      <w:r w:rsidR="003A3F81">
        <w:t xml:space="preserve">fish </w:t>
      </w:r>
      <w:commentRangeStart w:id="173"/>
      <w:commentRangeStart w:id="174"/>
      <w:r>
        <w:t>cohorts</w:t>
      </w:r>
      <w:ins w:id="175" w:author="Max Lindmark" w:date="2022-02-23T10:59:00Z">
        <w:r w:rsidR="00356D83">
          <w:t xml:space="preserve"> (</w:t>
        </w:r>
        <w:r w:rsidR="00565A8A">
          <w:t>year classes</w:t>
        </w:r>
        <w:r w:rsidR="00356D83">
          <w:t>)</w:t>
        </w:r>
      </w:ins>
      <w:r>
        <w:t xml:space="preserve"> </w:t>
      </w:r>
      <w:commentRangeEnd w:id="173"/>
      <w:r w:rsidR="003A3F81">
        <w:rPr>
          <w:rStyle w:val="Kommentarsreferens"/>
        </w:rPr>
        <w:commentReference w:id="173"/>
      </w:r>
      <w:commentRangeEnd w:id="174"/>
      <w:r w:rsidR="005E5A84">
        <w:rPr>
          <w:rStyle w:val="Kommentarsreferens"/>
        </w:rPr>
        <w:commentReference w:id="174"/>
      </w:r>
      <w:r>
        <w:t xml:space="preserve">in the </w:t>
      </w:r>
      <w:r w:rsidR="00320473">
        <w:t>heated</w:t>
      </w:r>
      <w:r w:rsidR="00320473" w:rsidDel="00320473">
        <w:t xml:space="preserve"> </w:t>
      </w:r>
      <w:r>
        <w:t xml:space="preserve">area </w:t>
      </w:r>
      <w:r w:rsidR="00C00598">
        <w:t>both</w:t>
      </w:r>
      <w:r>
        <w:t xml:space="preserve"> grew faster initially (larger size-at-age </w:t>
      </w:r>
      <w:r w:rsidR="00C00598">
        <w:t>and</w:t>
      </w:r>
      <w:r>
        <w:t xml:space="preserve"> VBGE </w:t>
      </w:r>
      <m:oMath>
        <m:r>
          <w:rPr>
            <w:rFonts w:ascii="Cambria Math" w:eastAsia="Cambria Math" w:hAnsi="Cambria Math" w:cs="Cambria Math"/>
          </w:rPr>
          <m:t>K</m:t>
        </m:r>
      </m:oMath>
      <w:r>
        <w:t xml:space="preserve"> parameter) </w:t>
      </w:r>
      <w:r w:rsidR="00C00598">
        <w:t xml:space="preserve">and </w:t>
      </w:r>
      <w:r>
        <w:t>reached larger predicted asymptotic sizes</w:t>
      </w:r>
      <w:r w:rsidR="00C00598">
        <w:t xml:space="preserve"> than those in the </w:t>
      </w:r>
      <w:r w:rsidR="00721680">
        <w:t>reference</w:t>
      </w:r>
      <w:r w:rsidR="00721680" w:rsidDel="00721680">
        <w:t xml:space="preserve"> </w:t>
      </w:r>
      <w:r w:rsidR="00C00598">
        <w:t>area</w:t>
      </w:r>
      <w:r>
        <w:t xml:space="preserve"> (Fig. 2). The model with </w:t>
      </w:r>
      <w:r w:rsidR="00C00598">
        <w:t>area-</w:t>
      </w:r>
      <w:r>
        <w:t>specific VBGE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w:t>
      </w:r>
      <m:oMath>
        <m:r>
          <w:rPr>
            <w:rFonts w:ascii="Cambria Math" w:eastAsia="Cambria Math" w:hAnsi="Cambria Math" w:cs="Cambria Math"/>
          </w:rPr>
          <m:t>K</m:t>
        </m:r>
      </m:oMath>
      <w:r>
        <w:t xml:space="preserve"> </w:t>
      </w:r>
      <w:proofErr w:type="gramStart"/>
      <w:r>
        <w:t xml:space="preserve">and </w:t>
      </w:r>
      <w:proofErr w:type="gramEnd"/>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t xml:space="preserve">) </w:t>
      </w:r>
      <w:commentRangeStart w:id="176"/>
      <w:r>
        <w:t>had</w:t>
      </w:r>
      <w:ins w:id="177" w:author="Anna Gårdmark" w:date="2022-04-07T21:25:00Z">
        <w:r w:rsidR="00CD50EA">
          <w:t xml:space="preserve"> best predictive power</w:t>
        </w:r>
        <w:commentRangeEnd w:id="176"/>
        <w:r w:rsidR="00CD50EA">
          <w:rPr>
            <w:rStyle w:val="Kommentarsreferens"/>
          </w:rPr>
          <w:commentReference w:id="176"/>
        </w:r>
        <w:r w:rsidR="00CD50EA">
          <w:t xml:space="preserve"> (</w:t>
        </w:r>
      </w:ins>
      <w:del w:id="178" w:author="Anna Gårdmark" w:date="2022-04-07T21:25:00Z">
        <w:r w:rsidDel="00CD50EA">
          <w:delText xml:space="preserve"> </w:delText>
        </w:r>
      </w:del>
      <w:r>
        <w:t xml:space="preserve">the largest </w:t>
      </w:r>
      <w:commentRangeStart w:id="179"/>
      <w:commentRangeStart w:id="180"/>
      <w:r>
        <w:t>expected log pointwise predictive density</w:t>
      </w:r>
      <w:commentRangeEnd w:id="179"/>
      <w:r w:rsidR="00C00598">
        <w:rPr>
          <w:rStyle w:val="Kommentarsreferens"/>
        </w:rPr>
        <w:commentReference w:id="179"/>
      </w:r>
      <w:commentRangeEnd w:id="180"/>
      <w:r w:rsidR="00FB42D9">
        <w:rPr>
          <w:rStyle w:val="Kommentarsreferens"/>
        </w:rPr>
        <w:commentReference w:id="180"/>
      </w:r>
      <w:r>
        <w:t xml:space="preserve"> </w:t>
      </w:r>
      <w:ins w:id="181" w:author="Max Lindmark" w:date="2022-02-23T11:40:00Z">
        <w:r w:rsidR="0097774D">
          <w:t>for a new observation</w:t>
        </w:r>
      </w:ins>
      <w:ins w:id="182" w:author="Anna Gårdmark" w:date="2022-04-07T21:25:00Z">
        <w:r w:rsidR="00CD50EA">
          <w:t>;</w:t>
        </w:r>
      </w:ins>
      <w:ins w:id="183" w:author="Max Lindmark" w:date="2022-02-23T11:40:00Z">
        <w:r w:rsidR="0097774D">
          <w:t xml:space="preserve"> </w:t>
        </w:r>
      </w:ins>
      <w:del w:id="184" w:author="Anna Gårdmark" w:date="2022-04-07T21:25:00Z">
        <w:r w:rsidDel="00CD50EA">
          <w:delText>(</w:delText>
        </w:r>
      </w:del>
      <w:r>
        <w:t xml:space="preserve">Table S1), and there is a clear difference </w:t>
      </w:r>
      <w:r w:rsidR="00C00598">
        <w:t xml:space="preserve">in both </w:t>
      </w:r>
      <w:r>
        <w:t>the estimated values for</w:t>
      </w:r>
      <w:r w:rsidR="008164C6">
        <w:t xml:space="preserve"> fish </w:t>
      </w:r>
      <w:r w:rsidR="00B70C58">
        <w:t xml:space="preserve">asymptotic </w:t>
      </w:r>
      <w:r w:rsidR="008164C6">
        <w:t>leng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rsidR="008164C6">
        <w:t>)</w:t>
      </w:r>
      <w:r>
        <w:t xml:space="preserve"> </w:t>
      </w:r>
      <w:r w:rsidR="008164C6">
        <w:t>and growth rate (</w:t>
      </w:r>
      <m:oMath>
        <m:r>
          <w:rPr>
            <w:rFonts w:ascii="Cambria Math" w:eastAsia="Cambria Math" w:hAnsi="Cambria Math" w:cs="Cambria Math"/>
          </w:rPr>
          <m:t>K</m:t>
        </m:r>
      </m:oMath>
      <w:r w:rsidR="008164C6">
        <w:t>)</w:t>
      </w:r>
      <w:r>
        <w:t xml:space="preserve"> </w:t>
      </w:r>
      <w:r w:rsidR="00C00598">
        <w:t xml:space="preserve">between the </w:t>
      </w:r>
      <w:r w:rsidR="00320473">
        <w:t>heated</w:t>
      </w:r>
      <w:r w:rsidR="00320473" w:rsidDel="00320473">
        <w:t xml:space="preserve"> </w:t>
      </w:r>
      <w:r w:rsidR="00C00598">
        <w:t xml:space="preserve">and </w:t>
      </w:r>
      <w:r w:rsidR="00721680">
        <w:t>reference</w:t>
      </w:r>
      <w:r w:rsidR="00721680" w:rsidDel="00721680">
        <w:t xml:space="preserve"> </w:t>
      </w:r>
      <w:r w:rsidR="00C00598">
        <w:t xml:space="preserve">area </w:t>
      </w:r>
      <w:r>
        <w:t xml:space="preserve">(Fig. </w:t>
      </w:r>
      <w:r w:rsidR="00C00598">
        <w:t>2</w:t>
      </w:r>
      <w:r w:rsidR="00DF1DD3">
        <w:t>B-E</w:t>
      </w:r>
      <w:r>
        <w:t xml:space="preserve">). For instance, the distribution of differences </w:t>
      </w:r>
      <w:r w:rsidR="00DF1DD3">
        <w:t xml:space="preserve">between the </w:t>
      </w:r>
      <w:r w:rsidR="00320473">
        <w:t>heated</w:t>
      </w:r>
      <w:r w:rsidR="00320473" w:rsidDel="00320473">
        <w:t xml:space="preserve"> </w:t>
      </w:r>
      <w:r w:rsidR="00DF1DD3">
        <w:t xml:space="preserve">and </w:t>
      </w:r>
      <w:r w:rsidR="00721680">
        <w:t>reference</w:t>
      </w:r>
      <w:r w:rsidR="00721680" w:rsidDel="00721680">
        <w:t xml:space="preserve"> </w:t>
      </w:r>
      <w:r w:rsidR="00DF1DD3">
        <w:t xml:space="preserve">area </w:t>
      </w:r>
      <w:r>
        <w:t xml:space="preserve">of the posterior samples for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and </w:t>
      </w:r>
      <m:oMath>
        <m:r>
          <w:rPr>
            <w:rFonts w:ascii="Cambria Math" w:eastAsia="Cambria Math" w:hAnsi="Cambria Math" w:cs="Cambria Math"/>
          </w:rPr>
          <m:t>K</m:t>
        </m:r>
      </m:oMath>
      <w:r>
        <w:t xml:space="preserve"> </w:t>
      </w:r>
      <w:del w:id="185" w:author="Anna Gårdmark" w:date="2022-04-07T21:27:00Z">
        <w:r w:rsidDel="00CD50EA">
          <w:delText xml:space="preserve"> </w:delText>
        </w:r>
      </w:del>
      <w:r>
        <w:t>only had 11% and 2%</w:t>
      </w:r>
      <w:r w:rsidR="00DF1DD3">
        <w:t>,</w:t>
      </w:r>
      <w:r>
        <w:t xml:space="preserve"> respectively</w:t>
      </w:r>
      <w:r w:rsidR="00DF1DD3">
        <w:t>,</w:t>
      </w:r>
      <w:r>
        <w:t xml:space="preserve"> of the density below 0, illustrat</w:t>
      </w:r>
      <w:r w:rsidR="0032100D">
        <w:t>ing</w:t>
      </w:r>
      <w:r>
        <w:t xml:space="preserve"> that it is unlikely that the parameters are larger in the </w:t>
      </w:r>
      <w:r w:rsidR="00721680">
        <w:t>reference</w:t>
      </w:r>
      <w:r w:rsidR="00721680" w:rsidDel="00721680">
        <w:t xml:space="preserve"> </w:t>
      </w:r>
      <w:r>
        <w:t xml:space="preserve">area </w:t>
      </w:r>
      <w:r w:rsidR="00DF1DD3">
        <w:t xml:space="preserve">or similar in the two areas </w:t>
      </w:r>
      <w:r>
        <w:t>(Fig. 2</w:t>
      </w:r>
      <w:r w:rsidR="00DF1DD3">
        <w:t>C, E</w:t>
      </w:r>
      <w:r>
        <w:t>).</w:t>
      </w:r>
      <w:r w:rsidR="003A3F81">
        <w:t xml:space="preserve"> </w:t>
      </w:r>
      <w:r w:rsidR="00C126A5">
        <w:t>W</w:t>
      </w:r>
      <w:r>
        <w:t xml:space="preserve">e estimated </w:t>
      </w:r>
      <w:r w:rsidR="00C126A5">
        <w:t xml:space="preserve">that fish in the </w:t>
      </w:r>
      <w:r w:rsidR="00320473">
        <w:t>heated</w:t>
      </w:r>
      <w:r w:rsidR="00320473" w:rsidDel="00320473">
        <w:t xml:space="preserve"> </w:t>
      </w:r>
      <w:r w:rsidR="00C126A5">
        <w:t>area had a</w:t>
      </w:r>
      <w:r w:rsidR="00B70C58">
        <w:t>n asymptotic</w:t>
      </w:r>
      <w:r w:rsidR="00C126A5">
        <w:t xml:space="preserve"> length that was </w:t>
      </w:r>
      <w:r w:rsidR="003A3F81">
        <w:t>16</w:t>
      </w:r>
      <w:r w:rsidR="00C126A5">
        <w:t xml:space="preserve">% greater than fish in the </w:t>
      </w:r>
      <w:r w:rsidR="00721680">
        <w:t>reference</w:t>
      </w:r>
      <w:r w:rsidR="00721680" w:rsidDel="00721680">
        <w:t xml:space="preserve"> </w:t>
      </w:r>
      <w:r w:rsidR="00C126A5">
        <w:t>area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r>
          <w:rPr>
            <w:rFonts w:ascii="Cambria Math" w:eastAsia="Cambria Math" w:hAnsi="Cambria Math" w:cs="Cambria Math"/>
          </w:rPr>
          <m:t>=45.7[36.8, 56.3]</m:t>
        </m:r>
      </m:oMath>
      <w:proofErr w:type="gramStart"/>
      <w:r>
        <w:t xml:space="preserve">, </w:t>
      </w:r>
      <w:proofErr w:type="gramEnd"/>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r>
          <w:rPr>
            <w:rFonts w:ascii="Cambria Math" w:eastAsia="Cambria Math" w:hAnsi="Cambria Math" w:cs="Cambria Math"/>
          </w:rPr>
          <m:t>=39.4</m:t>
        </m:r>
        <m:d>
          <m:dPr>
            <m:begChr m:val="["/>
            <m:endChr m:val="]"/>
            <m:ctrlPr>
              <w:rPr>
                <w:rFonts w:ascii="Cambria Math" w:eastAsia="Cambria Math" w:hAnsi="Cambria Math" w:cs="Cambria Math"/>
                <w:i/>
              </w:rPr>
            </m:ctrlPr>
          </m:dPr>
          <m:e>
            <m:r>
              <w:rPr>
                <w:rFonts w:ascii="Cambria Math" w:eastAsia="Cambria Math" w:hAnsi="Cambria Math" w:cs="Cambria Math"/>
              </w:rPr>
              <m:t>35.4, 43.9</m:t>
            </m:r>
          </m:e>
        </m:d>
      </m:oMath>
      <w:r w:rsidR="00C126A5">
        <w:t>, given as posterior median</w:t>
      </w:r>
      <w:r w:rsidR="003A3F81">
        <w:t xml:space="preserve"> with </w:t>
      </w:r>
      <w:r w:rsidR="00C126A5">
        <w:t>95% credible interval) and</w:t>
      </w:r>
      <w:ins w:id="186" w:author="Max Lindmark" w:date="2022-02-21T18:44:00Z">
        <w:r w:rsidR="009C5925">
          <w:t xml:space="preserve"> </w:t>
        </w:r>
        <w:commentRangeStart w:id="187"/>
        <w:commentRangeStart w:id="188"/>
        <w:del w:id="189" w:author="Anna Gårdmark" w:date="2022-04-07T21:28:00Z">
          <w:r w:rsidR="009C5925" w:rsidDel="00CD50EA">
            <w:delText xml:space="preserve">had </w:delText>
          </w:r>
        </w:del>
      </w:ins>
      <w:del w:id="190" w:author="Anna Gårdmark" w:date="2022-04-07T21:28:00Z">
        <w:r w:rsidR="00C126A5" w:rsidDel="00CD50EA">
          <w:delText xml:space="preserve"> </w:delText>
        </w:r>
      </w:del>
      <w:del w:id="191" w:author="Max Lindmark" w:date="2022-02-21T18:44:00Z">
        <w:r w:rsidR="003A3F81" w:rsidDel="009C5925">
          <w:delText xml:space="preserve">grew with </w:delText>
        </w:r>
      </w:del>
      <w:r w:rsidR="003A3F81">
        <w:t>27</w:t>
      </w:r>
      <w:r w:rsidR="00C126A5">
        <w:t xml:space="preserve">% </w:t>
      </w:r>
      <w:del w:id="192" w:author="Max Lindmark" w:date="2022-02-21T18:44:00Z">
        <w:r w:rsidR="00C126A5" w:rsidDel="009C5925">
          <w:delText xml:space="preserve">faster </w:delText>
        </w:r>
      </w:del>
      <w:ins w:id="193" w:author="Max Lindmark" w:date="2022-02-21T18:44:00Z">
        <w:r w:rsidR="009C5925">
          <w:t>larger</w:t>
        </w:r>
      </w:ins>
      <w:ins w:id="194" w:author="Max Lindmark" w:date="2022-02-21T18:45:00Z">
        <w:r w:rsidR="009C5925">
          <w:t xml:space="preserve"> growth coefficients, i.e. </w:t>
        </w:r>
      </w:ins>
      <m:oMath>
        <m:r>
          <w:ins w:id="195" w:author="Anna Gårdmark" w:date="2022-02-10T08:42:00Z">
            <w:del w:id="196" w:author="Max Lindmark" w:date="2022-02-21T18:44:00Z">
              <w:rPr>
                <w:rFonts w:ascii="Cambria Math" w:hAnsi="Cambria Math"/>
              </w:rPr>
              <m:t>growth rate</m:t>
            </w:del>
          </w:ins>
        </m:r>
        <m:r>
          <w:ins w:id="197" w:author="Max Lindmark" w:date="2022-02-21T18:44:00Z">
            <w:rPr>
              <w:rFonts w:ascii="Cambria Math" w:hAnsi="Cambria Math"/>
            </w:rPr>
            <m:t>K</m:t>
          </w:ins>
        </m:r>
      </m:oMath>
      <w:ins w:id="198" w:author="Max Lindmark" w:date="2022-02-21T18:44:00Z">
        <w:r w:rsidR="009C5925">
          <w:t xml:space="preserve"> </w:t>
        </w:r>
      </w:ins>
      <w:r w:rsidR="009C5925">
        <w:t>parameters</w:t>
      </w:r>
      <w:r w:rsidR="00C126A5">
        <w:t xml:space="preserve"> </w:t>
      </w:r>
      <w:commentRangeEnd w:id="187"/>
      <w:r w:rsidR="009C5925">
        <w:rPr>
          <w:rStyle w:val="Kommentarsreferens"/>
        </w:rPr>
        <w:commentReference w:id="187"/>
      </w:r>
      <w:commentRangeEnd w:id="188"/>
      <w:r w:rsidR="00C75D8E">
        <w:rPr>
          <w:rStyle w:val="Kommentarsreferens"/>
        </w:rPr>
        <w:commentReference w:id="188"/>
      </w:r>
      <w:r w:rsidR="00C126A5">
        <w:t>(</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r>
          <w:rPr>
            <w:rFonts w:ascii="Cambria Math" w:eastAsia="Cambria Math" w:hAnsi="Cambria Math" w:cs="Cambria Math"/>
          </w:rPr>
          <m:t>=0.19</m:t>
        </m:r>
        <m:d>
          <m:dPr>
            <m:begChr m:val="["/>
            <m:endChr m:val="]"/>
            <m:ctrlPr>
              <w:rPr>
                <w:rFonts w:ascii="Cambria Math" w:eastAsia="Cambria Math" w:hAnsi="Cambria Math" w:cs="Cambria Math"/>
                <w:i/>
              </w:rPr>
            </m:ctrlPr>
          </m:dPr>
          <m:e>
            <m:r>
              <w:rPr>
                <w:rFonts w:ascii="Cambria Math" w:eastAsia="Cambria Math" w:hAnsi="Cambria Math" w:cs="Cambria Math"/>
              </w:rPr>
              <m:t>0.15, 0.23</m:t>
            </m:r>
          </m:e>
        </m:d>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r>
          <w:rPr>
            <w:rFonts w:ascii="Cambria Math" w:eastAsia="Cambria Math" w:hAnsi="Cambria Math" w:cs="Cambria Math"/>
          </w:rPr>
          <m:t>=0.15[0.12, 0.17]</m:t>
        </m:r>
      </m:oMath>
      <w:r w:rsidR="00C126A5">
        <w:t xml:space="preserve">). </w:t>
      </w:r>
      <w:commentRangeStart w:id="199"/>
      <w:r w:rsidR="00C126A5">
        <w:t>Corresponding estimates of the third parameter in the V</w:t>
      </w:r>
      <w:r w:rsidR="003A3F81">
        <w:t xml:space="preserve">BGE </w:t>
      </w:r>
      <w:proofErr w:type="gramStart"/>
      <w:r w:rsidR="003A3F81">
        <w:t>were</w:t>
      </w:r>
      <w:r>
        <w:t xml:space="preserve"> </w:t>
      </w:r>
      <w:proofErr w:type="gramEnd"/>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r>
              <w:rPr>
                <w:rFonts w:ascii="Cambria Math" w:eastAsia="Cambria Math" w:hAnsi="Cambria Math" w:cs="Cambria Math"/>
              </w:rPr>
              <m:t>heat</m:t>
            </m:r>
          </m:sub>
        </m:sSub>
        <m:r>
          <w:rPr>
            <w:rFonts w:ascii="Cambria Math" w:eastAsia="Cambria Math" w:hAnsi="Cambria Math" w:cs="Cambria Math"/>
          </w:rPr>
          <m:t>=-0.16[-0.21, -0.11]</m:t>
        </m:r>
      </m:oMath>
      <w:r>
        <w:t>,</w:t>
      </w:r>
      <w:r w:rsidR="009C5925">
        <w:t xml:space="preserve">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ef</m:t>
            </m:r>
          </m:sub>
        </m:sSub>
        <m:r>
          <w:rPr>
            <w:rFonts w:ascii="Cambria Math" w:eastAsia="Cambria Math" w:hAnsi="Cambria Math" w:cs="Cambria Math"/>
          </w:rPr>
          <m:t>=-0.44[-0.56, -0.33]</m:t>
        </m:r>
      </m:oMath>
      <w:r>
        <w:t>.</w:t>
      </w:r>
      <w:commentRangeEnd w:id="199"/>
      <w:r w:rsidR="00CD50EA">
        <w:rPr>
          <w:rStyle w:val="Kommentarsreferens"/>
        </w:rPr>
        <w:commentReference w:id="199"/>
      </w:r>
    </w:p>
    <w:p w14:paraId="00000029" w14:textId="27FC8DC8" w:rsidR="00037DE8" w:rsidRDefault="001B1A85">
      <w:pPr>
        <w:spacing w:line="480" w:lineRule="auto"/>
        <w:ind w:firstLine="284"/>
        <w:jc w:val="both"/>
      </w:pPr>
      <w:r>
        <w:t xml:space="preserve">In addition, we found that the initial growth rate (at small size) was higher in the </w:t>
      </w:r>
      <w:ins w:id="200" w:author="Max Lindmark" w:date="2022-02-21T18:35:00Z">
        <w:r w:rsidR="00320473">
          <w:t>heated</w:t>
        </w:r>
        <w:r w:rsidR="00320473" w:rsidDel="00320473">
          <w:t xml:space="preserve"> </w:t>
        </w:r>
      </w:ins>
      <w:del w:id="201" w:author="Max Lindmark" w:date="2022-02-21T18:35:00Z">
        <w:r w:rsidDel="00320473">
          <w:delText xml:space="preserve">warm </w:delText>
        </w:r>
      </w:del>
      <w:r>
        <w:t>are</w:t>
      </w:r>
      <w:ins w:id="202" w:author="Max Lindmark" w:date="2022-02-21T18:47:00Z">
        <w:r w:rsidR="00796AE9">
          <w:t>a</w:t>
        </w:r>
      </w:ins>
      <w:customXmlDelRangeStart w:id="203" w:author="Anna Gårdmark" w:date="2022-02-10T09:18:00Z"/>
      <w:sdt>
        <w:sdtPr>
          <w:tag w:val="goog_rdk_16"/>
          <w:id w:val="842124585"/>
        </w:sdtPr>
        <w:sdtContent>
          <w:customXmlDelRangeEnd w:id="203"/>
          <w:ins w:id="204" w:author="Malin Karlsson" w:date="2021-11-01T10:50:00Z">
            <w:del w:id="205" w:author="Anna Gårdmark" w:date="2022-02-10T09:18:00Z">
              <w:r w:rsidDel="0032100D">
                <w:delText>a</w:delText>
              </w:r>
            </w:del>
          </w:ins>
          <w:customXmlDelRangeStart w:id="206" w:author="Anna Gårdmark" w:date="2022-02-10T09:18:00Z"/>
        </w:sdtContent>
      </w:sdt>
      <w:customXmlDelRangeEnd w:id="206"/>
      <w:r>
        <w:t xml:space="preserve"> and that the decline in growth with length was steeper in the </w:t>
      </w:r>
      <w:ins w:id="207" w:author="Max Lindmark" w:date="2022-02-21T18:40:00Z">
        <w:r w:rsidR="00721680">
          <w:t>reference</w:t>
        </w:r>
        <w:r w:rsidR="00721680" w:rsidDel="00721680">
          <w:t xml:space="preserve"> </w:t>
        </w:r>
      </w:ins>
      <w:r>
        <w:t>area</w:t>
      </w:r>
      <w:r w:rsidR="0032100D">
        <w:t xml:space="preserve"> (Fig. 3)</w:t>
      </w:r>
      <w:r>
        <w:t xml:space="preserve">. </w:t>
      </w:r>
      <w:r w:rsidR="0032100D">
        <w:t>T</w:t>
      </w:r>
      <w:r>
        <w:t xml:space="preserve">he best model </w:t>
      </w:r>
      <w:r w:rsidR="0032100D">
        <w:t>for grow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w:commentRangeStart w:id="208"/>
            <m:r>
              <w:rPr>
                <w:rFonts w:ascii="Cambria Math" w:eastAsia="Cambria Math" w:hAnsi="Cambria Math" w:cs="Cambria Math"/>
              </w:rPr>
              <m:t>θ</m:t>
            </m:r>
            <w:commentRangeEnd w:id="208"/>
            <m:r>
              <m:rPr>
                <m:sty m:val="p"/>
              </m:rPr>
              <w:rPr>
                <w:rStyle w:val="Kommentarsreferens"/>
              </w:rPr>
              <w:commentReference w:id="208"/>
            </m:r>
          </m:sup>
        </m:sSup>
      </m:oMath>
      <w:r w:rsidR="0032100D">
        <w:t xml:space="preserve">) </w:t>
      </w:r>
      <w:r w:rsidR="009B06EB">
        <w:t>had</w:t>
      </w:r>
      <w:r>
        <w:t xml:space="preserve"> area-specific parameters (Table S2), and we </w:t>
      </w:r>
      <w:sdt>
        <w:sdtPr>
          <w:tag w:val="goog_rdk_17"/>
          <w:id w:val="340824732"/>
        </w:sdtPr>
        <w:sdtContent>
          <w:r>
            <w:t>found</w:t>
          </w:r>
        </w:sdtContent>
      </w:sdt>
      <w:ins w:id="209" w:author="Anna Gårdmark" w:date="2022-04-07T21:29:00Z">
        <w:r w:rsidR="00CD50EA">
          <w:t xml:space="preserve"> </w:t>
        </w:r>
      </w:ins>
      <w:customXmlDelRangeStart w:id="210" w:author="Anna Gårdmark" w:date="2022-04-07T21:28:00Z"/>
      <w:sdt>
        <w:sdtPr>
          <w:tag w:val="goog_rdk_18"/>
          <w:id w:val="-968274933"/>
        </w:sdtPr>
        <w:sdtContent>
          <w:customXmlDelRangeEnd w:id="210"/>
          <w:customXmlDelRangeStart w:id="211" w:author="Anna Gårdmark" w:date="2022-04-07T21:28:00Z"/>
        </w:sdtContent>
      </w:sdt>
      <w:customXmlDelRangeEnd w:id="211"/>
      <w:del w:id="212" w:author="Anna Gårdmark" w:date="2022-04-07T21:28:00Z">
        <w:r w:rsidDel="00CD50EA">
          <w:delText xml:space="preserve"> </w:delText>
        </w:r>
      </w:del>
      <w:r>
        <w:t xml:space="preserve">even stronger support for differences in growth parameters between the areas (Fig. 3). </w:t>
      </w:r>
      <w:r w:rsidR="009B06EB">
        <w:t xml:space="preserve">Initial growth was </w:t>
      </w:r>
      <w:r>
        <w:t xml:space="preserve">estimated </w:t>
      </w:r>
      <w:r w:rsidR="009B06EB">
        <w:t xml:space="preserve">to be 18% faster in the </w:t>
      </w:r>
      <w:r w:rsidR="00320473">
        <w:t>heated</w:t>
      </w:r>
      <w:r w:rsidR="00320473" w:rsidDel="00320473">
        <w:t xml:space="preserve"> </w:t>
      </w:r>
      <w:r w:rsidR="009B06EB">
        <w:t xml:space="preserve">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heat</m:t>
            </m:r>
          </m:sub>
        </m:sSub>
        <m:r>
          <w:rPr>
            <w:rFonts w:ascii="Cambria Math" w:eastAsia="Cambria Math" w:hAnsi="Cambria Math" w:cs="Cambria Math"/>
          </w:rPr>
          <m:t>=</m:t>
        </m:r>
        <w:commentRangeStart w:id="213"/>
        <w:commentRangeStart w:id="214"/>
        <m:r>
          <w:rPr>
            <w:rFonts w:ascii="Cambria Math" w:eastAsia="Cambria Math" w:hAnsi="Cambria Math" w:cs="Cambria Math"/>
          </w:rPr>
          <m:t>509.7[460.1,563.5]</m:t>
        </m:r>
      </m:oMath>
      <w:r w:rsidR="009B06EB">
        <w:t>,</w:t>
      </w:r>
      <m:oMath>
        <m:r>
          <m:rPr>
            <m:sty m:val="p"/>
          </m:rP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m:t>
            </m:r>
          </m:sub>
        </m:sSub>
        <m:r>
          <w:rPr>
            <w:rFonts w:ascii="Cambria Math" w:eastAsia="Cambria Math" w:hAnsi="Cambria Math" w:cs="Cambria Math"/>
          </w:rPr>
          <m:t>=433.5[413.3,454.1]</m:t>
        </m:r>
      </m:oMath>
      <w:r w:rsidR="009B06EB">
        <w:t xml:space="preserve">), </w:t>
      </w:r>
      <w:commentRangeEnd w:id="213"/>
      <w:r w:rsidR="00B70C58">
        <w:rPr>
          <w:rStyle w:val="Kommentarsreferens"/>
        </w:rPr>
        <w:commentReference w:id="213"/>
      </w:r>
      <w:commentRangeEnd w:id="214"/>
      <w:r w:rsidR="00D5038D">
        <w:rPr>
          <w:rStyle w:val="Kommentarsreferens"/>
        </w:rPr>
        <w:commentReference w:id="214"/>
      </w:r>
      <w:r w:rsidR="009B06EB">
        <w:t xml:space="preserve">and growth of fish in the </w:t>
      </w:r>
      <w:r w:rsidR="00320473">
        <w:t>heated</w:t>
      </w:r>
      <w:r w:rsidR="00320473" w:rsidDel="00320473">
        <w:t xml:space="preserve"> </w:t>
      </w:r>
      <w:r w:rsidR="009B06EB">
        <w:t xml:space="preserve">area had a 4% lower decline with </w:t>
      </w:r>
      <w:r>
        <w:t>length</w:t>
      </w:r>
      <w:r w:rsidR="009B06EB">
        <w:t xml:space="preserve"> than in the </w:t>
      </w:r>
      <w:r w:rsidR="00721680">
        <w:t>reference</w:t>
      </w:r>
      <w:r w:rsidR="00721680" w:rsidDel="00721680">
        <w:t xml:space="preserve"> </w:t>
      </w:r>
      <w:r w:rsidR="009B06EB">
        <w:t>area (</w:t>
      </w:r>
      <w:commentRangeStart w:id="215"/>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heat</m:t>
            </m:r>
          </m:sub>
        </m:sSub>
        <w:commentRangeEnd w:id="215"/>
        <m:r>
          <m:rPr>
            <m:sty m:val="p"/>
          </m:rPr>
          <w:rPr>
            <w:rStyle w:val="Kommentarsreferens"/>
          </w:rPr>
          <w:commentReference w:id="215"/>
        </m:r>
        <m:r>
          <w:rPr>
            <w:rFonts w:ascii="Cambria Math" w:eastAsia="Cambria Math" w:hAnsi="Cambria Math" w:cs="Cambria Math"/>
          </w:rPr>
          <m:t>=-1.13[-1.16,-1.11]</m:t>
        </m:r>
      </m:oMath>
      <w:proofErr w:type="gramStart"/>
      <w:r>
        <w:t xml:space="preserve">, </w:t>
      </w:r>
      <w:proofErr w:type="gramEnd"/>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m:t>
            </m:r>
          </m:sub>
        </m:sSub>
        <m:r>
          <w:rPr>
            <w:rFonts w:ascii="Cambria Math" w:eastAsia="Cambria Math" w:hAnsi="Cambria Math" w:cs="Cambria Math"/>
          </w:rPr>
          <m:t>=-1.18[-1.19,-1.16]</m:t>
        </m:r>
      </m:oMath>
      <w:r w:rsidR="009B06EB">
        <w:t>)</w:t>
      </w:r>
      <w:r>
        <w:t xml:space="preserve">. The distribution of differences of the posterior samples for </w:t>
      </w:r>
      <w:r w:rsidR="0032100D" w:rsidRPr="00826C17">
        <w:rPr>
          <w:rFonts w:ascii="Cambria Math" w:hAnsi="Cambria Math"/>
        </w:rPr>
        <w:t>𝛼</w:t>
      </w:r>
      <w:r>
        <w:t xml:space="preserve"> </w:t>
      </w:r>
      <w:r>
        <w:lastRenderedPageBreak/>
        <w:t xml:space="preserve">and </w:t>
      </w:r>
      <w:commentRangeStart w:id="216"/>
      <w:r w:rsidR="0032100D" w:rsidRPr="00B41B40">
        <w:rPr>
          <w:rFonts w:ascii="Cambria Math" w:hAnsi="Cambria Math"/>
          <w:i/>
        </w:rPr>
        <w:t>θ</w:t>
      </w:r>
      <w:commentRangeEnd w:id="216"/>
      <w:r w:rsidR="00CD50EA">
        <w:rPr>
          <w:rStyle w:val="Kommentarsreferens"/>
        </w:rPr>
        <w:commentReference w:id="216"/>
      </w:r>
      <w:r>
        <w:t xml:space="preserve"> </w:t>
      </w:r>
      <w:r w:rsidR="009B06EB">
        <w:t xml:space="preserve"> </w:t>
      </w:r>
      <w:r>
        <w:t>both only had 0.3% of the density below 0</w:t>
      </w:r>
      <w:r w:rsidR="009B06EB">
        <w:t xml:space="preserve"> (Fig. 3C, E), indicating </w:t>
      </w:r>
      <w:commentRangeStart w:id="217"/>
      <w:commentRangeStart w:id="218"/>
      <w:ins w:id="219" w:author="Anna Gårdmark" w:date="2022-02-10T09:33:00Z">
        <w:del w:id="220" w:author="Max Lindmark" w:date="2022-02-21T18:48:00Z">
          <w:r w:rsidR="009B06EB" w:rsidDel="00796AE9">
            <w:delText xml:space="preserve">that </w:delText>
          </w:r>
        </w:del>
      </w:ins>
      <w:ins w:id="221" w:author="Max Lindmark" w:date="2022-02-21T18:48:00Z">
        <w:r w:rsidR="00796AE9">
          <w:t>high probability that growth rates have differentiated</w:t>
        </w:r>
      </w:ins>
      <w:ins w:id="222" w:author="Anna Gårdmark" w:date="2022-04-07T21:30:00Z">
        <w:r w:rsidR="00CD50EA">
          <w:t xml:space="preserve"> between the heated and reference area</w:t>
        </w:r>
      </w:ins>
      <w:ins w:id="223" w:author="Anna Gårdmark" w:date="2022-02-10T09:33:00Z">
        <w:del w:id="224" w:author="Max Lindmark" w:date="2022-02-21T18:49:00Z">
          <w:r w:rsidR="009B06EB" w:rsidDel="00796AE9">
            <w:delText xml:space="preserve">identical growth in the </w:delText>
          </w:r>
        </w:del>
        <w:del w:id="225" w:author="Max Lindmark" w:date="2022-02-21T18:35:00Z">
          <w:r w:rsidR="009B06EB" w:rsidDel="00320473">
            <w:delText xml:space="preserve">warm </w:delText>
          </w:r>
        </w:del>
        <w:del w:id="226" w:author="Max Lindmark" w:date="2022-02-21T18:49:00Z">
          <w:r w:rsidR="009B06EB" w:rsidDel="00796AE9">
            <w:delText xml:space="preserve">and the </w:delText>
          </w:r>
        </w:del>
        <w:del w:id="227" w:author="Max Lindmark" w:date="2022-02-21T18:40:00Z">
          <w:r w:rsidR="009B06EB" w:rsidDel="00721680">
            <w:delText xml:space="preserve">cold </w:delText>
          </w:r>
        </w:del>
        <w:del w:id="228" w:author="Max Lindmark" w:date="2022-02-21T18:49:00Z">
          <w:r w:rsidR="009B06EB" w:rsidDel="00796AE9">
            <w:delText>area is highly unlikely</w:delText>
          </w:r>
        </w:del>
      </w:ins>
      <w:r>
        <w:t xml:space="preserve">. </w:t>
      </w:r>
      <w:commentRangeEnd w:id="217"/>
      <w:r w:rsidR="00D5038D">
        <w:rPr>
          <w:rStyle w:val="Kommentarsreferens"/>
        </w:rPr>
        <w:commentReference w:id="217"/>
      </w:r>
      <w:commentRangeEnd w:id="218"/>
      <w:r w:rsidR="00CD50EA">
        <w:rPr>
          <w:rStyle w:val="Kommentarsreferens"/>
        </w:rPr>
        <w:commentReference w:id="218"/>
      </w:r>
    </w:p>
    <w:p w14:paraId="0000002A" w14:textId="3EFA0721" w:rsidR="00037DE8" w:rsidRDefault="001B1A85">
      <w:pPr>
        <w:spacing w:line="480" w:lineRule="auto"/>
        <w:ind w:firstLine="284"/>
        <w:jc w:val="both"/>
      </w:pPr>
      <w:r>
        <w:t xml:space="preserve">By analyzing the decline in catch-per-unit-effort over age, we found that the instantaneous mortality rate </w:t>
      </w:r>
      <m:oMath>
        <m:r>
          <w:rPr>
            <w:rFonts w:ascii="Cambria Math" w:eastAsia="Cambria Math" w:hAnsi="Cambria Math" w:cs="Cambria Math"/>
          </w:rPr>
          <m:t>Z</m:t>
        </m:r>
      </m:oMath>
      <w:r>
        <w:t xml:space="preserve"> (rate at which log abundance declines with age) is higher in the </w:t>
      </w:r>
      <w:r w:rsidR="00320473">
        <w:t>heated</w:t>
      </w:r>
      <w:r w:rsidR="00320473" w:rsidDel="00320473">
        <w:t xml:space="preserve"> </w:t>
      </w:r>
      <w:r>
        <w:t xml:space="preserve">area (Fig. 4). </w:t>
      </w:r>
      <w:r w:rsidR="009B06EB">
        <w:t xml:space="preserve">The overlap with zero is 0.1% for the distribution of differences of posterior samples of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rsidR="009B06EB">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rsidR="009B06EB">
        <w:t xml:space="preserve"> (Fig. 4C). </w:t>
      </w:r>
      <w:r>
        <w:t>We estimate</w:t>
      </w:r>
      <w:r w:rsidR="009B06EB">
        <w:t>d</w:t>
      </w:r>
      <w:r>
        <w:t xml:space="preserv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to be </w:t>
      </w:r>
      <m:oMath>
        <m:r>
          <w:rPr>
            <w:rFonts w:ascii="Cambria Math" w:eastAsia="Cambria Math" w:hAnsi="Cambria Math" w:cs="Cambria Math"/>
          </w:rPr>
          <m:t>0.76[0.63,0.88]</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t xml:space="preserve"> to </w:t>
      </w:r>
      <w:proofErr w:type="gramStart"/>
      <w:r>
        <w:t xml:space="preserve">be </w:t>
      </w:r>
      <w:proofErr w:type="gramEnd"/>
      <m:oMath>
        <m:r>
          <w:rPr>
            <w:rFonts w:ascii="Cambria Math" w:eastAsia="Cambria Math" w:hAnsi="Cambria Math" w:cs="Cambria Math"/>
          </w:rPr>
          <m:t>0.63[0.58,0.69]</m:t>
        </m:r>
      </m:oMath>
      <w:r>
        <w:t>, which correspond</w:t>
      </w:r>
      <w:ins w:id="229" w:author="Anna Gårdmark" w:date="2022-04-07T21:31:00Z">
        <w:r w:rsidR="00CD50EA">
          <w:t>s</w:t>
        </w:r>
      </w:ins>
      <w:r>
        <w:t xml:space="preserve"> to annual mortality rates of 53% </w:t>
      </w:r>
      <w:r w:rsidR="009B06EB">
        <w:t xml:space="preserve">in the </w:t>
      </w:r>
      <w:r w:rsidR="00320473">
        <w:t>heated</w:t>
      </w:r>
      <w:r w:rsidR="00320473" w:rsidDel="00320473">
        <w:t xml:space="preserve"> </w:t>
      </w:r>
      <w:r w:rsidR="009B06EB">
        <w:t xml:space="preserve">area </w:t>
      </w:r>
      <w:r>
        <w:t xml:space="preserve">and </w:t>
      </w:r>
      <w:sdt>
        <w:sdtPr>
          <w:tag w:val="goog_rdk_19"/>
          <w:id w:val="978731663"/>
        </w:sdtPr>
        <w:sdtContent>
          <w:r>
            <w:t>47%</w:t>
          </w:r>
        </w:sdtContent>
      </w:sdt>
      <w:r w:rsidR="009B06EB">
        <w:t xml:space="preserve"> in the </w:t>
      </w:r>
      <w:r w:rsidR="00721680">
        <w:t>reference</w:t>
      </w:r>
      <w:ins w:id="230" w:author="Max Lindmark" w:date="2022-02-21T18:51:00Z">
        <w:r w:rsidR="004D703A">
          <w:t xml:space="preserve"> </w:t>
        </w:r>
      </w:ins>
      <w:r w:rsidR="00721680">
        <w:t>area</w:t>
      </w:r>
      <w:r>
        <w:t xml:space="preserve">. </w:t>
      </w:r>
    </w:p>
    <w:p w14:paraId="0000002B" w14:textId="51085C0C" w:rsidR="00037DE8" w:rsidRDefault="001B1A85">
      <w:pPr>
        <w:spacing w:line="480" w:lineRule="auto"/>
        <w:ind w:firstLine="284"/>
        <w:jc w:val="both"/>
      </w:pPr>
      <w:r>
        <w:t xml:space="preserve">Lastly, analysis of the </w:t>
      </w:r>
      <w:ins w:id="231" w:author="Anna Gårdmark" w:date="2022-02-10T09:37:00Z">
        <w:del w:id="232" w:author="Max Lindmark" w:date="2022-02-21T18:51:00Z">
          <w:r w:rsidR="00C70D21" w:rsidDel="004D703A">
            <w:delText xml:space="preserve">population </w:delText>
          </w:r>
        </w:del>
      </w:ins>
      <w:r>
        <w:t>size-structure</w:t>
      </w:r>
      <w:ins w:id="233" w:author="Max Lindmark" w:date="2022-02-21T18:51:00Z">
        <w:r w:rsidR="004D703A">
          <w:t xml:space="preserve"> in the two areas </w:t>
        </w:r>
      </w:ins>
      <w:ins w:id="234" w:author="Anna Gårdmark" w:date="2022-02-10T09:40:00Z">
        <w:del w:id="235" w:author="Max Lindmark" w:date="2022-02-21T18:51:00Z">
          <w:r w:rsidR="00C70D21" w:rsidDel="004D703A">
            <w:delText>s</w:delText>
          </w:r>
        </w:del>
      </w:ins>
      <w:del w:id="236" w:author="Max Lindmark" w:date="2022-02-21T18:51:00Z">
        <w:r w:rsidDel="004D703A">
          <w:delText xml:space="preserve"> </w:delText>
        </w:r>
      </w:del>
      <w:r>
        <w:t xml:space="preserve">revealed that the faster growth rates for </w:t>
      </w:r>
      <w:r w:rsidR="00C70D21">
        <w:t xml:space="preserve">fish of </w:t>
      </w:r>
      <w:r>
        <w:t>all sizes</w:t>
      </w:r>
      <w:ins w:id="237" w:author="Max Lindmark" w:date="2022-02-23T13:55:00Z">
        <w:r w:rsidR="000D3DA3">
          <w:t xml:space="preserve">, which </w:t>
        </w:r>
      </w:ins>
      <w:del w:id="238" w:author="Max Lindmark" w:date="2022-02-23T13:55:00Z">
        <w:r w:rsidDel="000D3DA3">
          <w:delText xml:space="preserve"> </w:delText>
        </w:r>
      </w:del>
      <w:r>
        <w:t>lead</w:t>
      </w:r>
      <w:del w:id="239" w:author="Max Lindmark" w:date="2022-02-23T13:55:00Z">
        <w:r w:rsidDel="000D3DA3">
          <w:delText>ing</w:delText>
        </w:r>
      </w:del>
      <w:r>
        <w:t xml:space="preserve"> to a larger size-at-age</w:t>
      </w:r>
      <w:ins w:id="240" w:author="Max Lindmark" w:date="2022-02-23T13:55:00Z">
        <w:r w:rsidR="000D3DA3">
          <w:t>,</w:t>
        </w:r>
      </w:ins>
      <w:r>
        <w:t xml:space="preserve"> outweigh the higher mortality rates in the </w:t>
      </w:r>
      <w:r w:rsidR="00320473">
        <w:t>heated</w:t>
      </w:r>
      <w:r w:rsidR="00320473" w:rsidDel="00320473">
        <w:t xml:space="preserve"> </w:t>
      </w:r>
      <w:r>
        <w:t>area</w:t>
      </w:r>
      <w:r w:rsidR="00C70D21">
        <w:t xml:space="preserve">, such that the size-spectrum </w:t>
      </w:r>
      <w:del w:id="241" w:author="Max Lindmark" w:date="2022-02-23T09:45:00Z">
        <w:r w:rsidR="00C70D21" w:rsidDel="00354D76">
          <w:delText xml:space="preserve">slope </w:delText>
        </w:r>
      </w:del>
      <w:ins w:id="242" w:author="Max Lindmark" w:date="2022-02-23T09:45:00Z">
        <w:r w:rsidR="00354D76">
          <w:t xml:space="preserve">exponent </w:t>
        </w:r>
      </w:ins>
      <w:r w:rsidR="00C70D21">
        <w:t xml:space="preserve">is </w:t>
      </w:r>
      <w:ins w:id="243" w:author="Max Lindmark" w:date="2022-02-23T09:45:00Z">
        <w:r w:rsidR="00E57AAC">
          <w:t xml:space="preserve">larger </w:t>
        </w:r>
      </w:ins>
      <w:ins w:id="244" w:author="Max Lindmark" w:date="2022-02-23T13:55:00Z">
        <w:del w:id="245" w:author="Anna Gårdmark" w:date="2022-04-07T21:31:00Z">
          <w:r w:rsidR="00A522EC" w:rsidDel="00CD50EA">
            <w:delText>there</w:delText>
          </w:r>
        </w:del>
      </w:ins>
      <w:ins w:id="246" w:author="Anna Gårdmark" w:date="2022-04-07T21:31:00Z">
        <w:r w:rsidR="00CD50EA">
          <w:t>in the heated area</w:t>
        </w:r>
      </w:ins>
      <w:ins w:id="247" w:author="Max Lindmark" w:date="2022-02-23T13:55:00Z">
        <w:r w:rsidR="00A522EC">
          <w:t xml:space="preserve"> </w:t>
        </w:r>
      </w:ins>
      <w:del w:id="248" w:author="Max Lindmark" w:date="2022-02-23T09:45:00Z">
        <w:r w:rsidR="00C70D21" w:rsidDel="00E57AAC">
          <w:delText xml:space="preserve">less steep </w:delText>
        </w:r>
      </w:del>
      <w:del w:id="249" w:author="Max Lindmark" w:date="2022-02-23T13:55:00Z">
        <w:r w:rsidR="00C70D21" w:rsidDel="00A522EC">
          <w:delText xml:space="preserve">in the </w:delText>
        </w:r>
        <w:r w:rsidR="00320473" w:rsidDel="00A522EC">
          <w:delText xml:space="preserve">heated </w:delText>
        </w:r>
        <w:r w:rsidR="00C70D21" w:rsidDel="00A522EC">
          <w:delText xml:space="preserve">area </w:delText>
        </w:r>
      </w:del>
      <w:r w:rsidR="00C70D21">
        <w:t xml:space="preserve">(Fig. 5A). </w:t>
      </w:r>
      <w:ins w:id="250" w:author="Max Lindmark" w:date="2022-02-23T13:55:00Z">
        <w:r w:rsidR="004F6D6E">
          <w:t>However, in contrast to the results on size-at-age, growth and mor</w:t>
        </w:r>
      </w:ins>
      <w:ins w:id="251" w:author="Max Lindmark" w:date="2022-02-23T13:56:00Z">
        <w:r w:rsidR="004F6D6E">
          <w:t xml:space="preserve">tality, the differentiation is not as strong statistically, as the 95% confidence intervals overlap. </w:t>
        </w:r>
        <w:r w:rsidR="00E724AE">
          <w:t xml:space="preserve">That said, </w:t>
        </w:r>
      </w:ins>
      <w:del w:id="252" w:author="Max Lindmark" w:date="2022-02-23T09:45:00Z">
        <w:r w:rsidR="00C70D21" w:rsidDel="002C7E4D">
          <w:delText>As a consequence of</w:delText>
        </w:r>
      </w:del>
      <w:ins w:id="253" w:author="Max Lindmark" w:date="2022-02-23T13:56:00Z">
        <w:r w:rsidR="001818DE">
          <w:t>b</w:t>
        </w:r>
      </w:ins>
      <w:ins w:id="254" w:author="Max Lindmark" w:date="2022-02-23T09:45:00Z">
        <w:r w:rsidR="002C7E4D">
          <w:t>ecause of</w:t>
        </w:r>
      </w:ins>
      <w:r w:rsidR="00C70D21">
        <w:t xml:space="preserve"> this faster growth</w:t>
      </w:r>
      <w:r>
        <w:t xml:space="preserve">, the </w:t>
      </w:r>
      <w:r w:rsidR="00320473">
        <w:t>heated</w:t>
      </w:r>
      <w:r w:rsidR="00320473" w:rsidDel="00320473">
        <w:t xml:space="preserve"> </w:t>
      </w:r>
      <w:r>
        <w:t xml:space="preserve">area both </w:t>
      </w:r>
      <w:sdt>
        <w:sdtPr>
          <w:tag w:val="goog_rdk_21"/>
          <w:id w:val="-252588962"/>
        </w:sdtPr>
        <w:sdtContent>
          <w:r>
            <w:t>has</w:t>
          </w:r>
        </w:sdtContent>
      </w:sdt>
      <w:sdt>
        <w:sdtPr>
          <w:tag w:val="goog_rdk_22"/>
          <w:id w:val="-1759354473"/>
        </w:sdtPr>
        <w:sdtContent>
          <w:del w:id="255" w:author="Malin Karlsson" w:date="2021-11-04T19:30:00Z">
            <w:r>
              <w:delText>have</w:delText>
            </w:r>
          </w:del>
        </w:sdtContent>
      </w:sdt>
      <w:r>
        <w:t xml:space="preserve"> the largest individuals </w:t>
      </w:r>
      <w:del w:id="256" w:author="Max Lindmark" w:date="2022-02-21T18:52:00Z">
        <w:r w:rsidDel="00354CF6">
          <w:delText xml:space="preserve">as well as </w:delText>
        </w:r>
      </w:del>
      <w:r>
        <w:t>an</w:t>
      </w:r>
      <w:ins w:id="257" w:author="Max Lindmark" w:date="2022-02-21T18:52:00Z">
        <w:r w:rsidR="00354CF6">
          <w:t>d an</w:t>
        </w:r>
      </w:ins>
      <w:r>
        <w:t xml:space="preserve"> overall larger proportion of large individuals (Fig. </w:t>
      </w:r>
      <w:del w:id="258" w:author="Max Lindmark" w:date="2022-02-23T09:46:00Z">
        <w:r w:rsidDel="002C7E4D">
          <w:delText>5D</w:delText>
        </w:r>
      </w:del>
      <w:ins w:id="259" w:author="Max Lindmark" w:date="2022-02-23T09:46:00Z">
        <w:r w:rsidR="002C7E4D">
          <w:t>5C</w:t>
        </w:r>
      </w:ins>
      <w:r>
        <w:t xml:space="preserve">). </w:t>
      </w:r>
      <w:del w:id="260" w:author="Max Lindmark" w:date="2022-02-23T09:46:00Z">
        <w:r w:rsidDel="00C075DC">
          <w:delText xml:space="preserve">This is evident in the analyses of size-spectrum slopes over time, where we found that the intercept </w:delText>
        </w:r>
        <w:r w:rsidR="00C70D21" w:rsidDel="00C075DC">
          <w:delText>(</w:delText>
        </w:r>
        <m:oMath>
          <m:r>
            <w:rPr>
              <w:rFonts w:ascii="Cambria Math" w:hAnsi="Cambria Math"/>
            </w:rPr>
            <m:t>α</m:t>
          </m:r>
        </m:oMath>
        <w:r w:rsidR="00C70D21" w:rsidDel="00C075DC">
          <w:delText xml:space="preserve">) </w:delText>
        </w:r>
        <w:r w:rsidDel="00C075DC">
          <w:delText xml:space="preserve">is larger in the </w:delText>
        </w:r>
        <w:r w:rsidR="00320473" w:rsidDel="00C075DC">
          <w:delText xml:space="preserve">heated </w:delText>
        </w:r>
        <w:r w:rsidDel="00C075DC">
          <w:delText>area (</w:delText>
        </w:r>
        <w:r w:rsidR="00C70D21" w:rsidDel="00C075DC">
          <w:delText xml:space="preserve">Fig. 5B; </w:delText>
        </w:r>
        <w:r w:rsidDel="00C075DC">
          <w:delText xml:space="preserve">where year is centered to such that the intercept corresponds to the first year, i.e., 1987, and the model without an interaction between year and area was </w:delText>
        </w:r>
        <w:commentRangeStart w:id="261"/>
        <w:r w:rsidDel="00C075DC">
          <w:delText>favored</w:delText>
        </w:r>
        <w:commentRangeEnd w:id="261"/>
        <w:r w:rsidR="00C70D21" w:rsidDel="00C075DC">
          <w:rPr>
            <w:rStyle w:val="Kommentarsreferens"/>
          </w:rPr>
          <w:commentReference w:id="261"/>
        </w:r>
        <w:r w:rsidDel="00C075DC">
          <w:delText>). The overlap with zero was 2% for the distribution of differences of posterior samples of</w:delText>
        </w:r>
        <w:r w:rsidR="00C70D21" w:rsidDel="00C075DC">
          <w:delText xml:space="preserve"> the size-spectrum intercepts of the </w:delText>
        </w:r>
        <w:r w:rsidR="00320473" w:rsidDel="00C075DC">
          <w:delText xml:space="preserve">heated </w:delText>
        </w:r>
        <w:r w:rsidR="00C70D21" w:rsidDel="00C075DC">
          <w:delText xml:space="preserve">and the </w:delText>
        </w:r>
        <w:r w:rsidR="00793EAE" w:rsidDel="00C075DC">
          <w:delText xml:space="preserve">reference </w:delText>
        </w:r>
        <w:r w:rsidR="00C70D21" w:rsidDel="00C075DC">
          <w:delText>area,</w:delText>
        </w:r>
        <w:r w:rsidDel="00C075DC">
          <w:delText xml:space="preserve"> </w:delText>
        </w:r>
        <w:commentRangeStart w:id="262"/>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warm</m:t>
              </m:r>
            </m:sub>
          </m:sSub>
        </m:oMath>
        <w:r w:rsidDel="00C075DC">
          <w:delText xml:space="preserve"> and </w:delTex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cold</m:t>
              </m:r>
            </m:sub>
          </m:sSub>
        </m:oMath>
        <w:r w:rsidDel="00C075DC">
          <w:delText xml:space="preserve"> </w:delText>
        </w:r>
        <w:commentRangeEnd w:id="262"/>
        <w:r w:rsidR="00C70D21" w:rsidDel="00C075DC">
          <w:rPr>
            <w:rStyle w:val="Kommentarsreferens"/>
          </w:rPr>
          <w:commentReference w:id="262"/>
        </w:r>
        <w:r w:rsidDel="00C075DC">
          <w:delText xml:space="preserve">(Fig. </w:delText>
        </w:r>
        <w:r w:rsidR="00C70D21" w:rsidDel="00C075DC">
          <w:delText>5C</w:delText>
        </w:r>
        <w:r w:rsidDel="00C075DC">
          <w:delText>).</w:delText>
        </w:r>
      </w:del>
    </w:p>
    <w:p w14:paraId="0000002C" w14:textId="77777777" w:rsidR="00037DE8" w:rsidRDefault="00037DE8">
      <w:pPr>
        <w:spacing w:line="480" w:lineRule="auto"/>
        <w:ind w:firstLine="284"/>
        <w:jc w:val="both"/>
      </w:pPr>
    </w:p>
    <w:p w14:paraId="0000002D" w14:textId="77777777" w:rsidR="00037DE8" w:rsidRDefault="00C75D8E">
      <w:pPr>
        <w:spacing w:line="480" w:lineRule="auto"/>
        <w:jc w:val="both"/>
        <w:rPr>
          <w:sz w:val="28"/>
          <w:szCs w:val="28"/>
        </w:rPr>
      </w:pPr>
      <w:sdt>
        <w:sdtPr>
          <w:tag w:val="goog_rdk_23"/>
          <w:id w:val="-2108262415"/>
        </w:sdtPr>
        <w:sdtContent>
          <w:commentRangeStart w:id="263"/>
        </w:sdtContent>
      </w:sdt>
      <w:sdt>
        <w:sdtPr>
          <w:tag w:val="goog_rdk_24"/>
          <w:id w:val="-1285574110"/>
        </w:sdtPr>
        <w:sdtContent>
          <w:commentRangeStart w:id="264"/>
        </w:sdtContent>
      </w:sdt>
      <w:sdt>
        <w:sdtPr>
          <w:tag w:val="goog_rdk_25"/>
          <w:id w:val="727271571"/>
        </w:sdtPr>
        <w:sdtContent>
          <w:commentRangeStart w:id="265"/>
        </w:sdtContent>
      </w:sdt>
      <w:r w:rsidR="001B1A85">
        <w:rPr>
          <w:sz w:val="28"/>
          <w:szCs w:val="28"/>
        </w:rPr>
        <w:t>Discussion</w:t>
      </w:r>
      <w:commentRangeEnd w:id="263"/>
      <w:r w:rsidR="001B1A85">
        <w:commentReference w:id="263"/>
      </w:r>
      <w:commentRangeEnd w:id="264"/>
      <w:r w:rsidR="001B1A85">
        <w:commentReference w:id="264"/>
      </w:r>
      <w:commentRangeEnd w:id="265"/>
      <w:r w:rsidR="001B1A85">
        <w:commentReference w:id="265"/>
      </w:r>
    </w:p>
    <w:p w14:paraId="0000002E" w14:textId="4E0DB43B" w:rsidR="00037DE8" w:rsidRDefault="001B1A85" w:rsidP="00D75471">
      <w:pPr>
        <w:spacing w:line="480" w:lineRule="auto"/>
        <w:jc w:val="both"/>
      </w:pPr>
      <w:r>
        <w:t xml:space="preserve">Our study provides strong evidence for </w:t>
      </w:r>
      <w:r w:rsidR="00E46EE6">
        <w:t xml:space="preserve">warming-induced </w:t>
      </w:r>
      <w:r>
        <w:t xml:space="preserve">differentiation in growth, mortality, and size-structure in a natural population of a </w:t>
      </w:r>
      <w:commentRangeStart w:id="266"/>
      <w:r>
        <w:t>non-exploited</w:t>
      </w:r>
      <w:commentRangeEnd w:id="266"/>
      <w:r w:rsidR="00CD50EA">
        <w:rPr>
          <w:rStyle w:val="Kommentarsreferens"/>
        </w:rPr>
        <w:commentReference w:id="266"/>
      </w:r>
      <w:r>
        <w:t>, temperate fish species exposed</w:t>
      </w:r>
      <w:r w:rsidR="00C70D21">
        <w:t xml:space="preserve"> to</w:t>
      </w:r>
      <w:r>
        <w:t xml:space="preserve"> 5-10 </w:t>
      </w:r>
      <m:oMath>
        <m:r>
          <w:rPr>
            <w:rFonts w:ascii="Cambria Math" w:eastAsia="Cambria Math" w:hAnsi="Cambria Math" w:cs="Cambria Math"/>
          </w:rPr>
          <m:t>℃</m:t>
        </m:r>
      </m:oMath>
      <w:r>
        <w:t xml:space="preserve"> above normal temperatures for </w:t>
      </w:r>
      <w:r w:rsidR="00C70D21">
        <w:t xml:space="preserve">more than </w:t>
      </w:r>
      <w:r>
        <w:t xml:space="preserve">two decades. While it is a study on only a single species, these features make it a unique climate change experiment, as </w:t>
      </w:r>
      <w:commentRangeStart w:id="267"/>
      <w:r>
        <w:t>most</w:t>
      </w:r>
      <w:r w:rsidR="00E46EE6">
        <w:t xml:space="preserve"> warming</w:t>
      </w:r>
      <w:r>
        <w:t xml:space="preserve"> studies on natural populations of fish to date are </w:t>
      </w:r>
      <w:ins w:id="268" w:author="Anna Gårdmark" w:date="2022-04-07T21:32:00Z">
        <w:r w:rsidR="00CD50EA">
          <w:t xml:space="preserve">both much shorter and </w:t>
        </w:r>
      </w:ins>
      <w:r>
        <w:t xml:space="preserve">on commercially exploited fish species (and fisheries exploitation affects size-structure </w:t>
      </w:r>
      <w:r w:rsidR="00C70D21">
        <w:t xml:space="preserve">both </w:t>
      </w:r>
      <w:r>
        <w:t xml:space="preserve">directly </w:t>
      </w:r>
      <w:r w:rsidR="00C70D21">
        <w:t>and</w:t>
      </w:r>
      <w:r>
        <w:t xml:space="preserve"> indirectly by selecting </w:t>
      </w:r>
      <w:r w:rsidR="00C70D21">
        <w:t xml:space="preserve">for </w:t>
      </w:r>
      <w:r>
        <w:t xml:space="preserve">fast growing individuals). </w:t>
      </w:r>
      <w:commentRangeEnd w:id="267"/>
      <w:r w:rsidR="00CD50EA">
        <w:rPr>
          <w:rStyle w:val="Kommentarsreferens"/>
        </w:rPr>
        <w:commentReference w:id="267"/>
      </w:r>
      <w:r w:rsidR="00B70C58">
        <w:t xml:space="preserve">While factors other than temperature could have contributed to the elevated growth and mortality, </w:t>
      </w:r>
      <w:commentRangeStart w:id="269"/>
      <w:commentRangeStart w:id="270"/>
      <w:commentRangeStart w:id="271"/>
      <w:r w:rsidR="00B70C58">
        <w:t xml:space="preserve">the </w:t>
      </w:r>
      <w:r>
        <w:t xml:space="preserve">temperature contrast </w:t>
      </w:r>
      <w:r w:rsidR="00B70C58">
        <w:t xml:space="preserve">is unusually </w:t>
      </w:r>
      <w:r w:rsidR="00B70C58">
        <w:lastRenderedPageBreak/>
        <w:t>large for</w:t>
      </w:r>
      <w:r>
        <w:t xml:space="preserve"> natural systems</w:t>
      </w:r>
      <w:ins w:id="272" w:author="Max Lindmark" w:date="2022-02-21T18:58:00Z">
        <w:r w:rsidR="002F2D16">
          <w:t xml:space="preserve"> (i.e., 5-10</w:t>
        </w:r>
      </w:ins>
      <w:ins w:id="273" w:author="Max Lindmark" w:date="2022-02-21T18:59:00Z">
        <w:r w:rsidR="002F2D16">
          <w:t xml:space="preserve"> </w:t>
        </w:r>
        <m:oMath>
          <m:r>
            <w:rPr>
              <w:rFonts w:ascii="Cambria Math" w:hAnsi="Cambria Math"/>
            </w:rPr>
            <m:t>℃</m:t>
          </m:r>
        </m:oMath>
        <w:r w:rsidR="002F2D16">
          <w:t>, which can</w:t>
        </w:r>
        <w:r w:rsidR="00296C3B">
          <w:t xml:space="preserve"> be</w:t>
        </w:r>
        <w:r w:rsidR="002F2D16">
          <w:t xml:space="preserve"> </w:t>
        </w:r>
      </w:ins>
      <w:ins w:id="274" w:author="Max Lindmark" w:date="2022-02-21T18:58:00Z">
        <w:r w:rsidR="002F2D16">
          <w:t xml:space="preserve">compared </w:t>
        </w:r>
      </w:ins>
      <w:ins w:id="275" w:author="Max Lindmark" w:date="2022-02-21T19:11:00Z">
        <w:r w:rsidR="00D75471">
          <w:t xml:space="preserve">to the </w:t>
        </w:r>
      </w:ins>
      <w:ins w:id="276" w:author="Max Lindmark" w:date="2022-02-21T19:12:00Z">
        <w:r w:rsidR="00A771EF">
          <w:t>1.35</w:t>
        </w:r>
        <w:del w:id="277" w:author="Anna Gårdmark" w:date="2022-04-07T21:33:00Z">
          <w:r w:rsidR="00A771EF" w:rsidDel="00CD50EA">
            <w:delText xml:space="preserve"> </w:delText>
          </w:r>
        </w:del>
        <w:r w:rsidR="00A771EF">
          <w:t xml:space="preserve"> </w:t>
        </w:r>
        <m:oMath>
          <m:r>
            <w:rPr>
              <w:rFonts w:ascii="Cambria Math" w:hAnsi="Cambria Math"/>
            </w:rPr>
            <m:t>℃</m:t>
          </m:r>
        </m:oMath>
        <w:r w:rsidR="00A771EF">
          <w:t xml:space="preserve"> change in the Baltic </w:t>
        </w:r>
        <w:r w:rsidR="005B2073">
          <w:t xml:space="preserve">Sea </w:t>
        </w:r>
        <w:r w:rsidR="00072C77">
          <w:t>between 1982 and 2006</w:t>
        </w:r>
      </w:ins>
      <w:ins w:id="278" w:author="Max Lindmark" w:date="2022-02-23T11:01:00Z">
        <w:r w:rsidR="006718CD">
          <w:t xml:space="preserve"> </w:t>
        </w:r>
      </w:ins>
      <w:r w:rsidR="00643101">
        <w:fldChar w:fldCharType="begin"/>
      </w:r>
      <w:r w:rsidR="005633FC">
        <w:instrText xml:space="preserve"> ADDIN ZOTERO_ITEM CSL_CITATION {"citationID":"BzHIy7G7","properties":{"formattedCitation":"(Belkin, 2009)","plainCitation":"(Belkin, 2009)","noteIndex":0},"citationItems":[{"id":502,"uris":["http://zotero.org/users/6116610/items/NV7I3QEW"],"uri":["http://zotero.org/users/6116610/items/NV7I3QEW"],"itemData":{"id":502,"type":"article-journal","container-title":"Progress in Oceanography","issue":"1","page":"207–213","title":"Rapid warming of large marine ecosystems","volume":"81","author":[{"family":"Belkin","given":"Igor M"}],"issued":{"date-parts":[["2009"]]},"citation-key":"belkinRapidWarmingLarge2009"}}],"schema":"https://github.com/citation-style-language/schema/raw/master/csl-citation.json"} </w:instrText>
      </w:r>
      <w:r w:rsidR="00643101">
        <w:fldChar w:fldCharType="separate"/>
      </w:r>
      <w:r w:rsidR="005633FC">
        <w:rPr>
          <w:lang w:val="en-GB"/>
        </w:rPr>
        <w:t>(Belkin, 2009)</w:t>
      </w:r>
      <w:r w:rsidR="00643101">
        <w:fldChar w:fldCharType="end"/>
      </w:r>
      <w:ins w:id="279" w:author="Max Lindmark" w:date="2022-02-21T18:58:00Z">
        <w:r w:rsidR="002F2D16">
          <w:t>)</w:t>
        </w:r>
      </w:ins>
      <w:r w:rsidR="00B70C58">
        <w:t>. Moreover,</w:t>
      </w:r>
      <w:r w:rsidR="00E46EE6">
        <w:t xml:space="preserve"> heating </w:t>
      </w:r>
      <w:r w:rsidR="00B70C58">
        <w:t xml:space="preserve">occurred </w:t>
      </w:r>
      <w:r w:rsidR="00E46EE6">
        <w:t>at the scale of a whole ecosystem</w:t>
      </w:r>
      <w:commentRangeEnd w:id="270"/>
      <w:commentRangeEnd w:id="271"/>
      <w:r w:rsidR="00B70C58">
        <w:t>, which makes the findings highly relevant in the context of global warming</w:t>
      </w:r>
      <w:commentRangeEnd w:id="269"/>
      <w:r w:rsidR="002470E8">
        <w:rPr>
          <w:rStyle w:val="Kommentarsreferens"/>
        </w:rPr>
        <w:commentReference w:id="269"/>
      </w:r>
      <w:r w:rsidR="00B70C58">
        <w:t>.</w:t>
      </w:r>
      <w:r w:rsidR="00E46EE6">
        <w:rPr>
          <w:rStyle w:val="Kommentarsreferens"/>
        </w:rPr>
        <w:commentReference w:id="270"/>
      </w:r>
      <w:r w:rsidR="00136D0F">
        <w:rPr>
          <w:rStyle w:val="Kommentarsreferens"/>
        </w:rPr>
        <w:commentReference w:id="271"/>
      </w:r>
      <w:r w:rsidR="00B70C58">
        <w:t xml:space="preserve"> I</w:t>
      </w:r>
      <w:r>
        <w:t>nteresting</w:t>
      </w:r>
      <w:r w:rsidR="00B70C58">
        <w:t>ly,</w:t>
      </w:r>
      <w:r>
        <w:t xml:space="preserve"> our findings contrast with both broader predictions about declining mean body sizes</w:t>
      </w:r>
      <w:ins w:id="280" w:author="Max Lindmark" w:date="2022-02-21T19:15:00Z">
        <w:r w:rsidR="00CE2390">
          <w:t xml:space="preserve"> based on the GOLT hypothesis</w:t>
        </w:r>
      </w:ins>
      <w:r w:rsidR="00B70C58">
        <w:t xml:space="preserve"> </w:t>
      </w:r>
      <w:del w:id="281" w:author="Max Lindmark" w:date="2022-02-21T19:14:00Z">
        <w:r w:rsidR="00B70C58" w:rsidDel="00CE2390">
          <w:delText>(</w:delText>
        </w:r>
      </w:del>
      <w:r w:rsidR="00CE2390">
        <w:fldChar w:fldCharType="begin"/>
      </w:r>
      <w:r w:rsidR="005633FC">
        <w:instrText xml:space="preserve"> ADDIN ZOTERO_ITEM CSL_CITATION {"citationID":"PmaFCzJD","properties":{"formattedCitation":"(Cheung et al., 2013; Pauly, 2021)","plainCitation":"(Cheung et al., 2013; Pauly, 2021)","noteIndex":0},"citationItems":[{"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citation-key":"paulyGilloxygenLimitationTheory2021"}}],"schema":"https://github.com/citation-style-language/schema/raw/master/csl-citation.json"} </w:instrText>
      </w:r>
      <w:r w:rsidR="00CE2390">
        <w:fldChar w:fldCharType="separate"/>
      </w:r>
      <w:r w:rsidR="005633FC">
        <w:rPr>
          <w:lang w:val="en-GB"/>
        </w:rPr>
        <w:t>(Cheung et al., 2013; Pauly, 2021)</w:t>
      </w:r>
      <w:r w:rsidR="00CE2390">
        <w:fldChar w:fldCharType="end"/>
      </w:r>
      <w:del w:id="282" w:author="Max Lindmark" w:date="2022-02-21T19:14:00Z">
        <w:r w:rsidR="00B70C58" w:rsidDel="00CE2390">
          <w:delText>)</w:delText>
        </w:r>
      </w:del>
      <w:r>
        <w:t>,</w:t>
      </w:r>
      <w:ins w:id="283" w:author="Max Lindmark" w:date="2022-02-21T19:18:00Z">
        <w:r w:rsidR="005749EF">
          <w:t xml:space="preserve"> and</w:t>
        </w:r>
      </w:ins>
      <w:r>
        <w:t xml:space="preserve"> </w:t>
      </w:r>
      <w:ins w:id="284" w:author="Max Lindmark" w:date="2022-02-21T19:16:00Z">
        <w:r w:rsidR="00CE2390">
          <w:t xml:space="preserve">with </w:t>
        </w:r>
      </w:ins>
      <w:del w:id="285" w:author="Max Lindmark" w:date="2022-02-21T19:15:00Z">
        <w:r w:rsidDel="00CE2390">
          <w:delText>and, more specifically,</w:delText>
        </w:r>
      </w:del>
      <w:ins w:id="286" w:author="Anna Gårdmark" w:date="2022-02-10T10:33:00Z">
        <w:del w:id="287" w:author="Max Lindmark" w:date="2022-02-21T19:15:00Z">
          <w:r w:rsidR="0016529A" w:rsidDel="00CE2390">
            <w:delText xml:space="preserve"> on</w:delText>
          </w:r>
        </w:del>
      </w:ins>
      <w:del w:id="288" w:author="Max Lindmark" w:date="2022-02-21T19:15:00Z">
        <w:r w:rsidDel="00CE2390">
          <w:delText xml:space="preserve"> </w:delText>
        </w:r>
      </w:del>
      <w:r>
        <w:t xml:space="preserve">intraspecific </w:t>
      </w:r>
      <w:del w:id="289" w:author="Max Lindmark" w:date="2022-02-21T19:16:00Z">
        <w:r w:rsidDel="00DB7DD9">
          <w:delText xml:space="preserve">responses </w:delText>
        </w:r>
      </w:del>
      <w:ins w:id="290" w:author="Max Lindmark" w:date="2022-02-21T19:16:00Z">
        <w:r w:rsidR="00DB7DD9">
          <w:t xml:space="preserve">patterns </w:t>
        </w:r>
      </w:ins>
      <w:r>
        <w:t>such as the TSR (temperature-size rule</w:t>
      </w:r>
      <w:r w:rsidR="00B70C58">
        <w:t>;</w:t>
      </w:r>
      <w:ins w:id="291" w:author="Max Lindmark" w:date="2022-02-23T10:49:00Z">
        <w:r w:rsidR="007C2531">
          <w:t xml:space="preserve"> Atkinson</w:t>
        </w:r>
      </w:ins>
      <w:ins w:id="292" w:author="Max Lindmark" w:date="2022-02-21T19:16:00Z">
        <w:r w:rsidR="00DB7DD9">
          <w:t xml:space="preserve"> </w:t>
        </w:r>
      </w:ins>
      <w:ins w:id="293" w:author="Anna Gårdmark" w:date="2022-02-10T10:25:00Z">
        <w:del w:id="294" w:author="Max Lindmark" w:date="2022-02-21T19:14:00Z">
          <w:r w:rsidR="00B70C58" w:rsidDel="00CE2390">
            <w:delText xml:space="preserve"> </w:delText>
          </w:r>
        </w:del>
      </w:ins>
      <w:r w:rsidR="00CE2390">
        <w:fldChar w:fldCharType="begin"/>
      </w:r>
      <w:r w:rsidR="005633FC">
        <w:instrText xml:space="preserve"> ADDIN ZOTERO_ITEM CSL_CITATION {"citationID":"xwMVDMtY","properties":{"formattedCitation":"(1994)","plainCitation":"(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uppress-author":true}],"schema":"https://github.com/citation-style-language/schema/raw/master/csl-citation.json"} </w:instrText>
      </w:r>
      <w:r w:rsidR="00CE2390">
        <w:fldChar w:fldCharType="separate"/>
      </w:r>
      <w:r w:rsidR="005633FC">
        <w:rPr>
          <w:lang w:val="en-GB"/>
        </w:rPr>
        <w:t>(1994)</w:t>
      </w:r>
      <w:r w:rsidR="00CE2390">
        <w:fldChar w:fldCharType="end"/>
      </w:r>
      <w:ins w:id="295" w:author="Anna Gårdmark" w:date="2022-02-10T10:25:00Z">
        <w:del w:id="296" w:author="Max Lindmark" w:date="2022-02-21T19:14:00Z">
          <w:r w:rsidR="00B70C58" w:rsidDel="00CE2390">
            <w:delText>ref</w:delText>
          </w:r>
        </w:del>
      </w:ins>
      <w:r>
        <w:t>)</w:t>
      </w:r>
      <w:del w:id="297" w:author="Max Lindmark" w:date="2022-02-21T19:18:00Z">
        <w:r w:rsidDel="005749EF">
          <w:delText xml:space="preserve"> </w:delText>
        </w:r>
        <w:r w:rsidR="00B510B0" w:rsidDel="005749EF">
          <w:fldChar w:fldCharType="begin"/>
        </w:r>
        <w:r w:rsidR="00B510B0" w:rsidDel="005749EF">
          <w:delInstrText xml:space="preserve"> ADDIN ZOTERO_ITEM CSL_CITATION {"citationID":"Xvwdvk1X","properties":{"formattedCitation":"(Lindmark {\\i{}et al.} n.d.)","plainCitation":"(Lindmark et al. n.d.)","noteIndex":0},"citationItems":[{"id":3086,"uris":["http://zotero.org/users/6116610/items/3TMAWYIC"],"uri":["http://zotero.org/users/6116610/items/3TMAWYIC"],"itemData":{"id":308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n/a","language":"en","note":"_eprint: https://onlinelibrary.wiley.com/doi/pdf/10.1111/gcb.16067","source":"Wiley Online Library","title":"Optimum growth temperature declines with body size within fish species","URL":"https://onlinelibrary.wiley.com/doi/abs/10.1111/gcb.16067","volume":"n/a","author":[{"family":"Lindmark","given":"Max"},{"family":"Ohlberger","given":"Jan"},{"family":"Gårdmark","given":"Anna"}],"accessed":{"date-parts":[["2022",1,27]]},"citation-key":"lindmarkOptimumGrowthTemperature"}}],"schema":"https://github.com/citation-style-language/schema/raw/master/csl-citation.json"} </w:delInstrText>
        </w:r>
        <w:r w:rsidR="00B510B0" w:rsidDel="005749EF">
          <w:fldChar w:fldCharType="separate"/>
        </w:r>
        <w:r w:rsidR="00B510B0" w:rsidRPr="00B510B0" w:rsidDel="005749EF">
          <w:rPr>
            <w:lang w:val="en-GB"/>
          </w:rPr>
          <w:delText xml:space="preserve">(Lindmark </w:delText>
        </w:r>
        <w:r w:rsidR="00B510B0" w:rsidRPr="00B510B0" w:rsidDel="005749EF">
          <w:rPr>
            <w:i/>
            <w:iCs/>
            <w:lang w:val="en-GB"/>
          </w:rPr>
          <w:delText>et al.</w:delText>
        </w:r>
        <w:r w:rsidR="00B510B0" w:rsidRPr="00B510B0" w:rsidDel="005749EF">
          <w:rPr>
            <w:lang w:val="en-GB"/>
          </w:rPr>
          <w:delText xml:space="preserve"> n.d.)</w:delText>
        </w:r>
        <w:r w:rsidR="00B510B0" w:rsidDel="005749EF">
          <w:fldChar w:fldCharType="end"/>
        </w:r>
      </w:del>
      <w:r w:rsidR="00DB7DD9">
        <w:t xml:space="preserve">. </w:t>
      </w:r>
      <w:commentRangeStart w:id="298"/>
      <w:r>
        <w:t xml:space="preserve">The contrasts lie in that both asymptotic size and size-at-age of mature individuals, as well as the proportion of larger individuals </w:t>
      </w:r>
      <w:r w:rsidR="00B70C58">
        <w:t xml:space="preserve">were </w:t>
      </w:r>
      <w:r>
        <w:t xml:space="preserve">larger and higher in the </w:t>
      </w:r>
      <w:r w:rsidR="00320473">
        <w:t>heated</w:t>
      </w:r>
      <w:r w:rsidR="00320473" w:rsidDel="00320473">
        <w:t xml:space="preserve"> </w:t>
      </w:r>
      <w:r>
        <w:t xml:space="preserve">area – despite the elevated mortality rates. </w:t>
      </w:r>
      <w:commentRangeEnd w:id="298"/>
      <w:r w:rsidR="00CD50EA">
        <w:rPr>
          <w:rStyle w:val="Kommentarsreferens"/>
        </w:rPr>
        <w:commentReference w:id="298"/>
      </w:r>
      <w:r w:rsidR="0016529A">
        <w:t>S</w:t>
      </w:r>
      <w:r>
        <w:t xml:space="preserve">ince optimum growth temperatures decline with size within species generally </w:t>
      </w:r>
      <w:del w:id="299" w:author="Max Lindmark" w:date="2022-02-23T10:08:00Z">
        <w:r w:rsidDel="004B5DCD">
          <w:delText xml:space="preserve">even </w:delText>
        </w:r>
      </w:del>
      <w:r>
        <w:t>under food satiation in experimental studies</w:t>
      </w:r>
      <w:r w:rsidR="00547F85">
        <w:t xml:space="preserve"> </w:t>
      </w:r>
      <w:r w:rsidR="005749EF">
        <w:fldChar w:fldCharType="begin"/>
      </w:r>
      <w:r w:rsidR="005633FC">
        <w:instrText xml:space="preserve"> ADDIN ZOTERO_ITEM CSL_CITATION {"citationID":"JnvM1GdJ","properties":{"formattedCitation":"(Lindmark et al., n.d.)","plainCitation":"(Lindmark et al., n.d.)","noteIndex":0},"citationItems":[{"id":3086,"uris":["http://zotero.org/users/6116610/items/3TMAWYIC"],"uri":["http://zotero.org/users/6116610/items/3TMAWYIC"],"itemData":{"id":308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n/a","language":"en","note":"_eprint: https://onlinelibrary.wiley.com/doi/pdf/10.1111/gcb.16067","source":"Wiley Online Library","title":"Optimum growth temperature declines with body size within fish species","URL":"https://onlinelibrary.wiley.com/doi/abs/10.1111/gcb.16067","volume":"n/a","author":[{"family":"Lindmark","given":"Max"},{"family":"Ohlberger","given":"Jan"},{"family":"Gårdmark","given":"Anna"}],"accessed":{"date-parts":[["2022",1,27]]},"citation-key":"lindmarkOptimumGrowthTemperature"}}],"schema":"https://github.com/citation-style-language/schema/raw/master/csl-citation.json"} </w:instrText>
      </w:r>
      <w:r w:rsidR="005749EF">
        <w:fldChar w:fldCharType="separate"/>
      </w:r>
      <w:r w:rsidR="005633FC">
        <w:rPr>
          <w:lang w:val="en-GB"/>
        </w:rPr>
        <w:t xml:space="preserve">(Lindmark et al., </w:t>
      </w:r>
      <w:ins w:id="300" w:author="Anna Gårdmark" w:date="2022-04-07T21:34:00Z">
        <w:r w:rsidR="00E40B76">
          <w:rPr>
            <w:lang w:val="en-GB"/>
          </w:rPr>
          <w:t>2022</w:t>
        </w:r>
      </w:ins>
      <w:del w:id="301" w:author="Anna Gårdmark" w:date="2022-04-07T21:34:00Z">
        <w:r w:rsidR="005633FC" w:rsidDel="00E40B76">
          <w:rPr>
            <w:lang w:val="en-GB"/>
          </w:rPr>
          <w:delText>n.d.</w:delText>
        </w:r>
      </w:del>
      <w:r w:rsidR="005633FC">
        <w:rPr>
          <w:lang w:val="en-GB"/>
        </w:rPr>
        <w:t>)</w:t>
      </w:r>
      <w:r w:rsidR="005749EF">
        <w:fldChar w:fldCharType="end"/>
      </w:r>
      <w:r>
        <w:t xml:space="preserve">, the finding that </w:t>
      </w:r>
      <w:ins w:id="302" w:author="Max Lindmark" w:date="2022-02-23T10:45:00Z">
        <w:r w:rsidR="00310356">
          <w:t xml:space="preserve">the asymptotic size and </w:t>
        </w:r>
      </w:ins>
      <w:r>
        <w:t xml:space="preserve">the largest individuals </w:t>
      </w:r>
      <w:ins w:id="303" w:author="Max Lindmark" w:date="2022-02-23T10:45:00Z">
        <w:r w:rsidR="00271130">
          <w:t xml:space="preserve">were found in </w:t>
        </w:r>
      </w:ins>
      <w:del w:id="304" w:author="Max Lindmark" w:date="2022-02-23T10:45:00Z">
        <w:r w:rsidDel="00271130">
          <w:delText xml:space="preserve">inhabited </w:delText>
        </w:r>
      </w:del>
      <w:r>
        <w:t xml:space="preserve">the </w:t>
      </w:r>
      <w:r w:rsidR="00320473">
        <w:t>heated</w:t>
      </w:r>
      <w:r w:rsidR="00320473" w:rsidDel="00320473">
        <w:t xml:space="preserve"> </w:t>
      </w:r>
      <w:r>
        <w:t>area was unexpected</w:t>
      </w:r>
      <w:commentRangeStart w:id="305"/>
      <w:commentRangeStart w:id="306"/>
      <w:r>
        <w:t>.</w:t>
      </w:r>
      <w:commentRangeEnd w:id="305"/>
      <w:r w:rsidR="00B70C58">
        <w:rPr>
          <w:rStyle w:val="Kommentarsreferens"/>
        </w:rPr>
        <w:commentReference w:id="305"/>
      </w:r>
      <w:commentRangeEnd w:id="306"/>
      <w:r w:rsidR="007F5B61">
        <w:rPr>
          <w:rStyle w:val="Kommentarsreferens"/>
        </w:rPr>
        <w:commentReference w:id="306"/>
      </w:r>
      <w:r w:rsidR="0016529A">
        <w:t xml:space="preserve"> </w:t>
      </w:r>
      <w:ins w:id="307" w:author="Max Lindmark" w:date="2022-02-23T10:08:00Z">
        <w:r w:rsidR="002564A5">
          <w:t xml:space="preserve">This </w:t>
        </w:r>
      </w:ins>
      <w:ins w:id="308" w:author="Max Lindmark" w:date="2022-02-23T10:45:00Z">
        <w:r w:rsidR="00FB33F8">
          <w:t xml:space="preserve">suggests that growth dynamics under food satiation may not be directly </w:t>
        </w:r>
      </w:ins>
      <w:ins w:id="309" w:author="Max Lindmark" w:date="2022-02-23T10:46:00Z">
        <w:r w:rsidR="00FB33F8">
          <w:t>proportional to those under natural feeding conditions</w:t>
        </w:r>
      </w:ins>
      <w:ins w:id="310" w:author="Max Lindmark" w:date="2022-02-23T10:47:00Z">
        <w:r w:rsidR="00E71D43">
          <w:t xml:space="preserve"> </w:t>
        </w:r>
      </w:ins>
      <w:r w:rsidR="007C2531">
        <w:fldChar w:fldCharType="begin"/>
      </w:r>
      <w:r w:rsidR="005633FC">
        <w:instrText xml:space="preserve"> ADDIN ZOTERO_ITEM CSL_CITATION {"citationID":"QOqVuhv5","properties":{"formattedCitation":"(Railsback, 2022)","plainCitation":"(Railsback, 2022)","noteIndex":0},"citationItems":[{"id":3168,"uris":["http://zotero.org/users/6116610/items/BUVEKM8M"],"uri":["http://zotero.org/users/6116610/items/BUVEKM8M"],"itemData":{"id":3168,"type":"article-journal","abstract":"Salmonid biologists use both mental models—simple assumptions—and bioenergetics-based mathematical models to understand and predict effects of temperature regime on growth. Bioenergetics model results, however, sometimes conflict with common assumptions. Previous studies plus “Wisconsin model” bioenergetics simulations lead to four conclusions that conflict with some management assumptions. The first conclusion is that food consumption is at least as important as temperature in explaining growth; we cannot understand temperature effects without understanding food consumption. Second, at natural food consumption rates, there is no “optimal temperature for growth”; growth peaks in model results are artifacts of food consumption assumptions, and growth peaks in laboratory studies are (apparently) artifacts of ad libitum feeding. Third, effects of temperature on growth can be stronger during cooler seasons than in summer; traditional temperature criteria are not useful for managing such effects. Fourth, salmonid populations that are adapted to survive higher temperatures may be more, not less, vulnerable to temperature effects on growth due to their higher metabolic rates. Temperature–growth relations observed under ad libitum feeding seem risky for managing wild populations. Model predictions of growth need to carefully consider assumptions about food consumption. For predicting effects of increased temperature, the traditional assumption that consumption is a constant fraction of maximum consumption rate appears especially uncertain and incautious, with its hidden assumption that consumption increases with temperature; assuming a constant ration is simpler and more cautious. Growth can be predicted more reliably with feeding models and individual-based population models that consider how consumption and energetic costs depend on processes such as habitat selection, competition, and adaptive behaviors involving tradeoffs between food intake and predation risk. Two research needs are clear: empirical observations for parameterizing and testing the Wisconsin model comprehensively under natural conditions (which we lack despite the extensive energetics literature), and methods for predicting salmonid food production responses to temperature and flow regimes.","container-title":"Transactions of the American Fisheries Society","DOI":"10.1002/tafs.10338","ISSN":"1548-8659","issue":"1","language":"en","note":"_eprint: https://onlinelibrary.wiley.com/doi/pdf/10.1002/tafs.10338","page":"3-12","source":"Wiley Online Library","title":"What We Don’t Know About the Effects of Temperature on Salmonid Growth","volume":"151","author":[{"family":"Railsback","given":"Steven F."}],"issued":{"date-parts":[["2022"]]},"citation-key":"railsbackWhatWeDon2022"}}],"schema":"https://github.com/citation-style-language/schema/raw/master/csl-citation.json"} </w:instrText>
      </w:r>
      <w:r w:rsidR="007C2531">
        <w:fldChar w:fldCharType="separate"/>
      </w:r>
      <w:r w:rsidR="005633FC">
        <w:rPr>
          <w:lang w:val="en-GB"/>
        </w:rPr>
        <w:t>(Railsback, 2022)</w:t>
      </w:r>
      <w:r w:rsidR="007C2531">
        <w:fldChar w:fldCharType="end"/>
      </w:r>
      <w:ins w:id="311" w:author="Max Lindmark" w:date="2022-02-23T10:46:00Z">
        <w:r w:rsidR="00FB33F8">
          <w:t xml:space="preserve">. </w:t>
        </w:r>
      </w:ins>
      <w:commentRangeStart w:id="312"/>
      <w:r w:rsidR="0016529A">
        <w:t xml:space="preserve">Our results suggest </w:t>
      </w:r>
      <w:del w:id="313" w:author="Max Lindmark" w:date="2022-02-23T10:46:00Z">
        <w:r w:rsidR="0016529A" w:rsidDel="00FB33F8">
          <w:delText xml:space="preserve">that organisms respond differently to warming of whole ecosystems than </w:delText>
        </w:r>
        <w:r w:rsidR="00CC6788" w:rsidDel="00FB33F8">
          <w:delText xml:space="preserve">to direct warming </w:delText>
        </w:r>
        <w:r w:rsidR="0016529A" w:rsidDel="00FB33F8">
          <w:delText xml:space="preserve">of individuals, and </w:delText>
        </w:r>
      </w:del>
      <w:r w:rsidR="0016529A">
        <w:t>that growth (and mortality) changes emerge not only from direct physiological responses to increased temperatures, but also from warming-induced changes in the food web, e.g.</w:t>
      </w:r>
      <w:ins w:id="314" w:author="Max Lindmark" w:date="2022-02-23T10:47:00Z">
        <w:r w:rsidR="00FB33F8">
          <w:t>,</w:t>
        </w:r>
      </w:ins>
      <w:r w:rsidR="0016529A">
        <w:t xml:space="preserve"> prey productivity, diet composition and trophic transfer efficiencies </w:t>
      </w:r>
      <w:r w:rsidR="000B6084">
        <w:fldChar w:fldCharType="begin"/>
      </w:r>
      <w:r w:rsidR="005633FC">
        <w:instrText xml:space="preserve"> ADDIN ZOTERO_ITEM CSL_CITATION {"citationID":"zciBLpkK","properties":{"formattedCitation":"(G\\uc0\\u229{}rdmark &amp; Huss, 2020)","plainCitation":"(Gårdmark &amp; Huss, 2020)","noteIndex":0},"citationItems":[{"id":2532,"uris":["http://zotero.org/users/6116610/items/GX42BZK6"],"uri":["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0B6084">
        <w:fldChar w:fldCharType="separate"/>
      </w:r>
      <w:r w:rsidR="005633FC" w:rsidRPr="005633FC">
        <w:rPr>
          <w:lang w:val="en-GB"/>
        </w:rPr>
        <w:t>(Gårdmark &amp; Huss, 2020)</w:t>
      </w:r>
      <w:r w:rsidR="000B6084">
        <w:fldChar w:fldCharType="end"/>
      </w:r>
      <w:ins w:id="315" w:author="Max Lindmark" w:date="2022-02-23T11:02:00Z">
        <w:r w:rsidR="005503A6">
          <w:t>.</w:t>
        </w:r>
      </w:ins>
      <w:commentRangeEnd w:id="312"/>
      <w:r w:rsidR="00E40B76">
        <w:rPr>
          <w:rStyle w:val="Kommentarsreferens"/>
        </w:rPr>
        <w:commentReference w:id="312"/>
      </w:r>
    </w:p>
    <w:p w14:paraId="0000002F" w14:textId="12274B16" w:rsidR="00037DE8" w:rsidRDefault="001B1A85">
      <w:pPr>
        <w:spacing w:line="480" w:lineRule="auto"/>
        <w:ind w:firstLine="284"/>
        <w:jc w:val="both"/>
      </w:pPr>
      <w:commentRangeStart w:id="316"/>
      <w:commentRangeStart w:id="317"/>
      <w:commentRangeStart w:id="318"/>
      <w:r w:rsidRPr="007F5B61">
        <w:rPr>
          <w:highlight w:val="yellow"/>
        </w:rPr>
        <w:t>A</w:t>
      </w:r>
      <w:commentRangeEnd w:id="316"/>
      <w:r w:rsidR="00E0077A" w:rsidRPr="007F5B61">
        <w:rPr>
          <w:rStyle w:val="Kommentarsreferens"/>
          <w:highlight w:val="yellow"/>
        </w:rPr>
        <w:commentReference w:id="316"/>
      </w:r>
      <w:commentRangeEnd w:id="317"/>
      <w:r w:rsidR="007F5B61">
        <w:rPr>
          <w:rStyle w:val="Kommentarsreferens"/>
        </w:rPr>
        <w:commentReference w:id="317"/>
      </w:r>
      <w:commentRangeEnd w:id="318"/>
      <w:r w:rsidR="00E40B76">
        <w:rPr>
          <w:rStyle w:val="Kommentarsreferens"/>
        </w:rPr>
        <w:commentReference w:id="318"/>
      </w:r>
      <w:r w:rsidRPr="007F5B61">
        <w:rPr>
          <w:highlight w:val="yellow"/>
        </w:rPr>
        <w:t xml:space="preserve"> key question for understanding the implications of warming on ectotherm populations is if larger individuals in a population become rarer or smaller (Ohlberger 2013; Ohlberger </w:t>
      </w:r>
      <w:r w:rsidRPr="007F5B61">
        <w:rPr>
          <w:i/>
          <w:highlight w:val="yellow"/>
        </w:rPr>
        <w:t>et al.</w:t>
      </w:r>
      <w:r w:rsidRPr="007F5B61">
        <w:rPr>
          <w:highlight w:val="yellow"/>
        </w:rPr>
        <w:t xml:space="preserve"> 2018) – </w:t>
      </w:r>
      <w:r w:rsidR="007F5B61" w:rsidRPr="007F5B61">
        <w:rPr>
          <w:highlight w:val="yellow"/>
        </w:rPr>
        <w:t>i.e.,</w:t>
      </w:r>
      <w:r w:rsidRPr="007F5B61">
        <w:rPr>
          <w:highlight w:val="yellow"/>
        </w:rPr>
        <w:t xml:space="preserve"> how the size- and age-distribution change rather than the mean size. </w:t>
      </w:r>
      <w:ins w:id="319" w:author="Anna Gårdmark" w:date="2022-04-07T21:36:00Z">
        <w:r w:rsidR="00E40B76">
          <w:rPr>
            <w:highlight w:val="yellow"/>
          </w:rPr>
          <w:t>This is essential</w:t>
        </w:r>
      </w:ins>
      <w:ins w:id="320" w:author="Anna Gårdmark" w:date="2022-04-07T21:37:00Z">
        <w:r w:rsidR="00E40B76">
          <w:rPr>
            <w:highlight w:val="yellow"/>
          </w:rPr>
          <w:t>,</w:t>
        </w:r>
      </w:ins>
      <w:del w:id="321" w:author="Anna Gårdmark" w:date="2022-04-07T21:36:00Z">
        <w:r w:rsidRPr="007F5B61" w:rsidDel="00E40B76">
          <w:rPr>
            <w:highlight w:val="yellow"/>
          </w:rPr>
          <w:delText>Not only</w:delText>
        </w:r>
      </w:del>
      <w:r w:rsidRPr="007F5B61">
        <w:rPr>
          <w:highlight w:val="yellow"/>
        </w:rPr>
        <w:t xml:space="preserve"> for evaluating </w:t>
      </w:r>
      <w:del w:id="322" w:author="Anna Gårdmark" w:date="2022-04-07T21:37:00Z">
        <w:r w:rsidRPr="007F5B61" w:rsidDel="00E40B76">
          <w:rPr>
            <w:highlight w:val="yellow"/>
          </w:rPr>
          <w:delText>population-level</w:delText>
        </w:r>
      </w:del>
      <w:ins w:id="323" w:author="Anna Gårdmark" w:date="2022-04-07T21:37:00Z">
        <w:r w:rsidR="00E40B76">
          <w:rPr>
            <w:highlight w:val="yellow"/>
          </w:rPr>
          <w:t>how warming</w:t>
        </w:r>
      </w:ins>
      <w:r w:rsidRPr="007F5B61">
        <w:rPr>
          <w:highlight w:val="yellow"/>
        </w:rPr>
        <w:t xml:space="preserve"> changes </w:t>
      </w:r>
      <w:del w:id="324" w:author="Anna Gårdmark" w:date="2022-04-07T21:37:00Z">
        <w:r w:rsidRPr="007F5B61" w:rsidDel="00E40B76">
          <w:rPr>
            <w:highlight w:val="yellow"/>
          </w:rPr>
          <w:delText xml:space="preserve">in </w:delText>
        </w:r>
      </w:del>
      <w:ins w:id="325" w:author="Anna Gårdmark" w:date="2022-04-07T21:37:00Z">
        <w:r w:rsidR="00E40B76">
          <w:rPr>
            <w:highlight w:val="yellow"/>
          </w:rPr>
          <w:t xml:space="preserve">species </w:t>
        </w:r>
      </w:ins>
      <w:r w:rsidRPr="007F5B61">
        <w:rPr>
          <w:highlight w:val="yellow"/>
        </w:rPr>
        <w:t xml:space="preserve">functions and ecological roles </w:t>
      </w:r>
      <w:del w:id="326" w:author="Anna Gårdmark" w:date="2022-04-07T21:37:00Z">
        <w:r w:rsidRPr="007F5B61" w:rsidDel="00E40B76">
          <w:rPr>
            <w:highlight w:val="yellow"/>
          </w:rPr>
          <w:delText xml:space="preserve">due to the allometric scaling of vital rates </w:delText>
        </w:r>
      </w:del>
      <w:r w:rsidRPr="007F5B61">
        <w:rPr>
          <w:highlight w:val="yellow"/>
        </w:rPr>
        <w:t>(</w:t>
      </w:r>
      <w:proofErr w:type="spellStart"/>
      <w:r w:rsidRPr="007F5B61">
        <w:rPr>
          <w:highlight w:val="yellow"/>
        </w:rPr>
        <w:t>Fritschie</w:t>
      </w:r>
      <w:proofErr w:type="spellEnd"/>
      <w:r w:rsidRPr="007F5B61">
        <w:rPr>
          <w:highlight w:val="yellow"/>
        </w:rPr>
        <w:t xml:space="preserve"> &amp; Olden 2016; Audzijonyte </w:t>
      </w:r>
      <w:r w:rsidRPr="007F5B61">
        <w:rPr>
          <w:i/>
          <w:highlight w:val="yellow"/>
        </w:rPr>
        <w:t>et al.</w:t>
      </w:r>
      <w:r w:rsidRPr="007F5B61">
        <w:rPr>
          <w:highlight w:val="yellow"/>
        </w:rPr>
        <w:t xml:space="preserve"> 2020</w:t>
      </w:r>
      <w:ins w:id="327" w:author="Anna Gårdmark" w:date="2022-04-07T21:37:00Z">
        <w:r w:rsidR="00E40B76">
          <w:rPr>
            <w:highlight w:val="yellow"/>
          </w:rPr>
          <w:t>, Gårdmark &amp; Huss 2020</w:t>
        </w:r>
      </w:ins>
      <w:r w:rsidRPr="007F5B61">
        <w:rPr>
          <w:highlight w:val="yellow"/>
        </w:rPr>
        <w:t xml:space="preserve">), </w:t>
      </w:r>
      <w:del w:id="328" w:author="Anna Gårdmark" w:date="2022-04-07T21:37:00Z">
        <w:r w:rsidRPr="007F5B61" w:rsidDel="00E40B76">
          <w:rPr>
            <w:highlight w:val="yellow"/>
          </w:rPr>
          <w:delText>but also</w:delText>
        </w:r>
      </w:del>
      <w:ins w:id="329" w:author="Anna Gårdmark" w:date="2022-04-07T21:37:00Z">
        <w:r w:rsidR="00E40B76">
          <w:rPr>
            <w:highlight w:val="yellow"/>
          </w:rPr>
          <w:t>and</w:t>
        </w:r>
      </w:ins>
      <w:r w:rsidRPr="007F5B61">
        <w:rPr>
          <w:highlight w:val="yellow"/>
        </w:rPr>
        <w:t xml:space="preserve"> because age-truncated populations tend to have less stable dynamics (Anderson </w:t>
      </w:r>
      <w:r w:rsidRPr="007F5B61">
        <w:rPr>
          <w:i/>
          <w:highlight w:val="yellow"/>
        </w:rPr>
        <w:t>et al.</w:t>
      </w:r>
      <w:r w:rsidRPr="007F5B61">
        <w:rPr>
          <w:highlight w:val="yellow"/>
        </w:rPr>
        <w:t xml:space="preserve"> 2008). </w:t>
      </w:r>
      <w:del w:id="330" w:author="Anna Gårdmark" w:date="2022-04-07T21:38:00Z">
        <w:r w:rsidRPr="007F5B61" w:rsidDel="00E40B76">
          <w:rPr>
            <w:highlight w:val="yellow"/>
          </w:rPr>
          <w:delText>Our study contributes to the literature revealing large variations across species in terms of the warming effects on life history traits and demographic parameters</w:delText>
        </w:r>
        <w:commentRangeStart w:id="331"/>
        <w:r w:rsidRPr="007F5B61" w:rsidDel="00E40B76">
          <w:rPr>
            <w:highlight w:val="yellow"/>
          </w:rPr>
          <w:delText>.</w:delText>
        </w:r>
        <w:commentRangeEnd w:id="331"/>
        <w:r w:rsidR="00E46EE6" w:rsidRPr="007F5B61" w:rsidDel="00E40B76">
          <w:rPr>
            <w:rStyle w:val="Kommentarsreferens"/>
            <w:highlight w:val="yellow"/>
          </w:rPr>
          <w:commentReference w:id="331"/>
        </w:r>
        <w:r w:rsidRPr="007F5B61" w:rsidDel="00E40B76">
          <w:rPr>
            <w:highlight w:val="yellow"/>
          </w:rPr>
          <w:delText xml:space="preserve"> A key challenge is to account for </w:delText>
        </w:r>
        <w:commentRangeStart w:id="332"/>
        <w:r w:rsidRPr="007F5B61" w:rsidDel="00E40B76">
          <w:rPr>
            <w:highlight w:val="yellow"/>
          </w:rPr>
          <w:delText>this variation</w:delText>
        </w:r>
        <w:commentRangeEnd w:id="332"/>
        <w:r w:rsidR="00E0077A" w:rsidRPr="007F5B61" w:rsidDel="00E40B76">
          <w:rPr>
            <w:rStyle w:val="Kommentarsreferens"/>
            <w:highlight w:val="yellow"/>
          </w:rPr>
          <w:commentReference w:id="332"/>
        </w:r>
        <w:r w:rsidRPr="007F5B61" w:rsidDel="00E40B76">
          <w:rPr>
            <w:highlight w:val="yellow"/>
          </w:rPr>
          <w:delText xml:space="preserve"> in projections on the impacts of climate change on natural populations.</w:delText>
        </w:r>
      </w:del>
    </w:p>
    <w:p w14:paraId="00000030" w14:textId="77777777" w:rsidR="00037DE8" w:rsidRDefault="00037DE8">
      <w:pPr>
        <w:spacing w:line="480" w:lineRule="auto"/>
        <w:jc w:val="both"/>
        <w:rPr>
          <w:sz w:val="28"/>
          <w:szCs w:val="28"/>
        </w:rPr>
      </w:pPr>
    </w:p>
    <w:p w14:paraId="00000031" w14:textId="199F50EF" w:rsidR="00037DE8" w:rsidRDefault="001B1A85">
      <w:pPr>
        <w:spacing w:line="480" w:lineRule="auto"/>
        <w:jc w:val="both"/>
        <w:rPr>
          <w:sz w:val="28"/>
          <w:szCs w:val="28"/>
        </w:rPr>
      </w:pPr>
      <w:commentRangeStart w:id="333"/>
      <w:r>
        <w:rPr>
          <w:sz w:val="28"/>
          <w:szCs w:val="28"/>
        </w:rPr>
        <w:t>Materials and Methods</w:t>
      </w:r>
      <w:commentRangeEnd w:id="333"/>
      <w:r>
        <w:commentReference w:id="333"/>
      </w:r>
    </w:p>
    <w:p w14:paraId="00000032" w14:textId="77777777" w:rsidR="00037DE8" w:rsidRDefault="001B1A85">
      <w:pPr>
        <w:spacing w:line="480" w:lineRule="auto"/>
        <w:jc w:val="both"/>
        <w:rPr>
          <w:i/>
        </w:rPr>
      </w:pPr>
      <w:r>
        <w:rPr>
          <w:i/>
        </w:rPr>
        <w:t>Data</w:t>
      </w:r>
    </w:p>
    <w:p w14:paraId="00000033" w14:textId="18562D3F" w:rsidR="00037DE8" w:rsidRDefault="001B1A85">
      <w:pPr>
        <w:spacing w:line="480" w:lineRule="auto"/>
        <w:jc w:val="both"/>
      </w:pPr>
      <w:r>
        <w:lastRenderedPageBreak/>
        <w:t xml:space="preserve">We use </w:t>
      </w:r>
      <w:ins w:id="334" w:author="Anna Gårdmark" w:date="2022-02-10T10:58:00Z">
        <w:del w:id="335" w:author="Max Lindmark" w:date="2022-02-21T19:24:00Z">
          <w:r w:rsidR="00E0077A" w:rsidDel="007F5B61">
            <w:delText>trait</w:delText>
          </w:r>
        </w:del>
      </w:ins>
      <w:ins w:id="336" w:author="Max Lindmark" w:date="2022-02-21T19:24:00Z">
        <w:r w:rsidR="007F5B61">
          <w:t>size-at-age</w:t>
        </w:r>
      </w:ins>
      <w:r w:rsidR="00E0077A">
        <w:t xml:space="preserve"> data from perch sampled annually from the heated enclosed bay (‘the </w:t>
      </w:r>
      <w:proofErr w:type="spellStart"/>
      <w:r w:rsidR="00E0077A">
        <w:t>Biotest</w:t>
      </w:r>
      <w:proofErr w:type="spellEnd"/>
      <w:r w:rsidR="00E0077A">
        <w:t xml:space="preserve"> lake’) and its reference area with natural temperatures in the </w:t>
      </w:r>
      <w:r>
        <w:t>years after the onset of warming (</w:t>
      </w:r>
      <w:r w:rsidR="00E0077A">
        <w:t xml:space="preserve">first </w:t>
      </w:r>
      <w:r>
        <w:t>cohort</w:t>
      </w:r>
      <w:r w:rsidR="00E0077A">
        <w:t xml:space="preserve"> is</w:t>
      </w:r>
      <w:r>
        <w:t xml:space="preserve"> 1981</w:t>
      </w:r>
      <w:ins w:id="337" w:author="Max Lindmark" w:date="2022-02-21T19:38:00Z">
        <w:r w:rsidR="00077EB3">
          <w:t>, and first</w:t>
        </w:r>
      </w:ins>
      <w:r w:rsidR="00E0077A">
        <w:t xml:space="preserve"> and last catch year is </w:t>
      </w:r>
      <w:ins w:id="338" w:author="Max Lindmark" w:date="2022-02-21T19:38:00Z">
        <w:r w:rsidR="00077EB3">
          <w:t xml:space="preserve">1987 and </w:t>
        </w:r>
      </w:ins>
      <w:r w:rsidR="00E0077A">
        <w:t>2003</w:t>
      </w:r>
      <w:ins w:id="339" w:author="Max Lindmark" w:date="2022-02-21T19:38:00Z">
        <w:r w:rsidR="00077EB3">
          <w:t>, respectively</w:t>
        </w:r>
      </w:ins>
      <w:r>
        <w:t>) to omit transient dynamics and acute responses</w:t>
      </w:r>
      <w:r w:rsidR="00E0077A">
        <w:t>,</w:t>
      </w:r>
      <w:r>
        <w:t xml:space="preserve"> and to ensure we use cohorts that only experience</w:t>
      </w:r>
      <w:ins w:id="340" w:author="Anna Gårdmark" w:date="2022-04-07T21:40:00Z">
        <w:r w:rsidR="00E40B76">
          <w:t>d</w:t>
        </w:r>
      </w:ins>
      <w:r>
        <w:t xml:space="preserve"> one of the thermal environments during its life. A grid at the outlet</w:t>
      </w:r>
      <w:r w:rsidR="00E0077A">
        <w:t xml:space="preserve"> of the </w:t>
      </w:r>
      <w:r w:rsidR="00320473">
        <w:t>heated</w:t>
      </w:r>
      <w:r w:rsidR="00320473" w:rsidDel="00320473">
        <w:t xml:space="preserve"> </w:t>
      </w:r>
      <w:r w:rsidR="00E0077A">
        <w:t>area (Fig. 1)</w:t>
      </w:r>
      <w:r>
        <w:t xml:space="preserve"> prevented fish larger than 10 cm from migrating </w:t>
      </w:r>
      <w:r w:rsidR="00E0077A">
        <w:t>between</w:t>
      </w:r>
      <w:r>
        <w:t xml:space="preserve"> the area</w:t>
      </w:r>
      <w:r w:rsidR="00E0077A">
        <w:t>s</w:t>
      </w:r>
      <w:ins w:id="341" w:author="Max Lindmark" w:date="2022-02-23T11:02:00Z">
        <w:r w:rsidR="006618C2">
          <w:t xml:space="preserve"> </w:t>
        </w:r>
      </w:ins>
      <w:r w:rsidR="00FB0A64">
        <w:fldChar w:fldCharType="begin"/>
      </w:r>
      <w:r w:rsidR="005633FC">
        <w:instrText xml:space="preserve"> ADDIN ZOTERO_ITEM CSL_CITATION {"citationID":"zrewKaDq","properties":{"formattedCitation":"(Adill et al., 2013; Huss 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citation-key":"adillBiologiskRecipientkontrollVid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FB0A64">
        <w:fldChar w:fldCharType="separate"/>
      </w:r>
      <w:r w:rsidR="005633FC">
        <w:rPr>
          <w:lang w:val="en-GB"/>
        </w:rPr>
        <w:t>(Adill et al., 2013; Huss et al., 2019)</w:t>
      </w:r>
      <w:r w:rsidR="00FB0A64">
        <w:fldChar w:fldCharType="end"/>
      </w:r>
      <w:r>
        <w:t>, and genetic studies confirm the reproductive isolation between the two populations during th</w:t>
      </w:r>
      <w:ins w:id="342" w:author="Anna Gårdmark" w:date="2022-04-07T21:41:00Z">
        <w:r w:rsidR="00E40B76">
          <w:t>is</w:t>
        </w:r>
      </w:ins>
      <w:del w:id="343" w:author="Anna Gårdmark" w:date="2022-04-07T21:41:00Z">
        <w:r w:rsidDel="00E40B76">
          <w:delText>e</w:delText>
        </w:r>
      </w:del>
      <w:r>
        <w:t xml:space="preserve"> time</w:t>
      </w:r>
      <w:r w:rsidR="007F5B61">
        <w:t>-</w:t>
      </w:r>
      <w:r>
        <w:t>period</w:t>
      </w:r>
      <w:ins w:id="344" w:author="Max Lindmark" w:date="2022-02-23T11:03:00Z">
        <w:r w:rsidR="00DA45D1">
          <w:t xml:space="preserve"> </w:t>
        </w:r>
      </w:ins>
      <w:r w:rsidR="00A87E2A">
        <w:fldChar w:fldCharType="begin"/>
      </w:r>
      <w:r w:rsidR="005633FC">
        <w:instrText xml:space="preserve"> ADDIN ZOTERO_ITEM CSL_CITATION {"citationID":"DWILbFiR","properties":{"formattedCitation":"(Bj\\uc0\\u246{}rklund et al., 2015)","plainCitation":"(Björklund et al., 2015)","noteIndex":0},"citationItems":[{"id":2883,"uris":["http://zotero.org/users/6116610/items/N3364EJJ"],"uri":["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citation-key":"bjorklundIsolation35Years2015"}}],"schema":"https://github.com/citation-style-language/schema/raw/master/csl-citation.json"} </w:instrText>
      </w:r>
      <w:r w:rsidR="00A87E2A">
        <w:fldChar w:fldCharType="separate"/>
      </w:r>
      <w:r w:rsidR="005633FC" w:rsidRPr="005633FC">
        <w:rPr>
          <w:lang w:val="en-GB"/>
        </w:rPr>
        <w:t>(Björklund et al., 2015)</w:t>
      </w:r>
      <w:r w:rsidR="00A87E2A">
        <w:fldChar w:fldCharType="end"/>
      </w:r>
      <w:r>
        <w:t xml:space="preserve">. However, since the grid removal in 2004, </w:t>
      </w:r>
      <w:commentRangeStart w:id="345"/>
      <w:r>
        <w:t xml:space="preserve">fish growing up in the </w:t>
      </w:r>
      <w:r w:rsidR="00E0077A">
        <w:t xml:space="preserve">heated </w:t>
      </w:r>
      <w:proofErr w:type="spellStart"/>
      <w:r>
        <w:t>Biotest</w:t>
      </w:r>
      <w:proofErr w:type="spellEnd"/>
      <w:r>
        <w:t xml:space="preserve"> </w:t>
      </w:r>
      <w:proofErr w:type="gramStart"/>
      <w:r>
        <w:t>lake</w:t>
      </w:r>
      <w:proofErr w:type="gramEnd"/>
      <w:r>
        <w:t xml:space="preserve"> can easily swim out, meaning we cannot be sure fish in the reference area did not recently arrive from the </w:t>
      </w:r>
      <w:proofErr w:type="spellStart"/>
      <w:r>
        <w:t>Biotest</w:t>
      </w:r>
      <w:proofErr w:type="spellEnd"/>
      <w:r>
        <w:t xml:space="preserve"> lake</w:t>
      </w:r>
      <w:commentRangeEnd w:id="345"/>
      <w:r w:rsidR="00E40B76">
        <w:rPr>
          <w:rStyle w:val="Kommentarsreferens"/>
        </w:rPr>
        <w:commentReference w:id="345"/>
      </w:r>
      <w:r>
        <w:t>. Hence, we use data up until</w:t>
      </w:r>
      <w:r w:rsidR="00E0077A">
        <w:t xml:space="preserve"> </w:t>
      </w:r>
      <w:commentRangeStart w:id="346"/>
      <w:r>
        <w:t>2003</w:t>
      </w:r>
      <w:commentRangeEnd w:id="346"/>
      <w:r>
        <w:commentReference w:id="346"/>
      </w:r>
      <w:r>
        <w:t xml:space="preserve">. This resulted in </w:t>
      </w:r>
      <w:r>
        <w:rPr>
          <w:color w:val="000000"/>
        </w:rPr>
        <w:t>12658 length-at-age measurements from 2426 individuals in 256 net</w:t>
      </w:r>
      <w:ins w:id="347" w:author="Anna Gårdmark" w:date="2022-04-07T21:42:00Z">
        <w:r w:rsidR="00E40B76">
          <w:rPr>
            <w:color w:val="000000"/>
          </w:rPr>
          <w:t xml:space="preserve"> deployments</w:t>
        </w:r>
      </w:ins>
      <w:del w:id="348" w:author="Anna Gårdmark" w:date="2022-04-07T21:42:00Z">
        <w:r w:rsidDel="00E40B76">
          <w:rPr>
            <w:color w:val="000000"/>
          </w:rPr>
          <w:delText>s</w:delText>
        </w:r>
      </w:del>
      <w:r>
        <w:rPr>
          <w:color w:val="000000"/>
        </w:rPr>
        <w:t>.</w:t>
      </w:r>
      <w:r>
        <w:t xml:space="preserve"> </w:t>
      </w:r>
    </w:p>
    <w:p w14:paraId="00000034" w14:textId="54818271" w:rsidR="00037DE8" w:rsidRDefault="001B1A85">
      <w:pPr>
        <w:spacing w:line="480" w:lineRule="auto"/>
        <w:ind w:firstLine="284"/>
        <w:jc w:val="both"/>
      </w:pPr>
      <w:r>
        <w:t xml:space="preserve">We use data from fishing events </w:t>
      </w:r>
      <w:r w:rsidR="00E0077A">
        <w:t xml:space="preserve">using survey-gillnets </w:t>
      </w:r>
      <w:r>
        <w:t xml:space="preserve">that took place in October in the </w:t>
      </w:r>
      <w:r w:rsidR="00932624">
        <w:t xml:space="preserve">heated </w:t>
      </w:r>
      <w:proofErr w:type="spellStart"/>
      <w:r>
        <w:t>Biotest</w:t>
      </w:r>
      <w:proofErr w:type="spellEnd"/>
      <w:r>
        <w:t xml:space="preserve"> lake and in August in the reference area when temperatures are most comparable between the two areas</w:t>
      </w:r>
      <w:ins w:id="349" w:author="Max Lindmark" w:date="2022-02-23T11:03:00Z">
        <w:r w:rsidR="00FB7184">
          <w:t xml:space="preserve"> </w:t>
        </w:r>
      </w:ins>
      <w:r w:rsidR="00585B8C">
        <w:fldChar w:fldCharType="begin"/>
      </w:r>
      <w:r w:rsidR="005633FC">
        <w:instrText xml:space="preserve"> ADDIN ZOTERO_ITEM CSL_CITATION {"citationID":"jf9k0zeu","properties":{"formattedCitation":"(Huss et al., 2019)","plainCitation":"(Huss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585B8C">
        <w:fldChar w:fldCharType="separate"/>
      </w:r>
      <w:r w:rsidR="005633FC">
        <w:rPr>
          <w:lang w:val="en-GB"/>
        </w:rPr>
        <w:t>(Huss et al., 2019)</w:t>
      </w:r>
      <w:r w:rsidR="00585B8C">
        <w:fldChar w:fldCharType="end"/>
      </w:r>
      <w:r w:rsidR="00635CA0">
        <w:t>, because temperature affect catchability</w:t>
      </w:r>
      <w:r w:rsidR="00D66B67">
        <w:t xml:space="preserve"> in static gears</w:t>
      </w:r>
      <w:r>
        <w:t xml:space="preserve">. The catch was recorded by 2.5 cm length classes during 1987-2000, and into 1 cm length groups </w:t>
      </w:r>
      <w:proofErr w:type="gramStart"/>
      <w:r>
        <w:t>between 2001-2003</w:t>
      </w:r>
      <w:proofErr w:type="gramEnd"/>
      <w:r>
        <w:t xml:space="preserve">. To express lengths in a common length standard, 1 cm intervals were converted into 2.5 cm intervals. The unit of catch data is hence </w:t>
      </w:r>
      <w:sdt>
        <w:sdtPr>
          <w:tag w:val="goog_rdk_29"/>
          <w:id w:val="-1528638155"/>
        </w:sdtPr>
        <w:sdtContent>
          <w:r>
            <w:t xml:space="preserve">the </w:t>
          </w:r>
        </w:sdtContent>
      </w:sdt>
      <w:r>
        <w:t xml:space="preserve">number of fish caught per 2.5 cm size class per night per net (i.e., a catch-per-unit-effort [CPUE] variable). All data from fishing events with disturbance affecting the catch (e.g., seal damage, strong algal growth on the gears, clogging by drifting algae) were removed (years 1996 and 1999 from the </w:t>
      </w:r>
      <w:r w:rsidR="00320473">
        <w:t>heated</w:t>
      </w:r>
      <w:r w:rsidR="00320473" w:rsidDel="00320473">
        <w:t xml:space="preserve"> </w:t>
      </w:r>
      <w:r>
        <w:t xml:space="preserve">area in the catch data). </w:t>
      </w:r>
    </w:p>
    <w:p w14:paraId="00000035" w14:textId="7F13B5F7" w:rsidR="00037DE8" w:rsidDel="00CF1985" w:rsidRDefault="001B1A85">
      <w:pPr>
        <w:spacing w:line="480" w:lineRule="auto"/>
        <w:ind w:firstLine="284"/>
        <w:jc w:val="both"/>
        <w:rPr>
          <w:del w:id="350" w:author="Max Lindmark" w:date="2022-02-22T10:08:00Z"/>
        </w:rPr>
      </w:pPr>
      <w:r>
        <w:t xml:space="preserve">Age and length-at-age </w:t>
      </w:r>
      <w:del w:id="351" w:author="Anna Gårdmark" w:date="2022-04-07T21:43:00Z">
        <w:r w:rsidDel="00E40B76">
          <w:delText xml:space="preserve">was </w:delText>
        </w:r>
      </w:del>
      <w:ins w:id="352" w:author="Anna Gårdmark" w:date="2022-04-07T21:43:00Z">
        <w:r w:rsidR="00E40B76">
          <w:t>were</w:t>
        </w:r>
        <w:r w:rsidR="00E40B76">
          <w:t xml:space="preserve"> </w:t>
        </w:r>
      </w:ins>
      <w:r>
        <w:t xml:space="preserve">reconstructed for a semi-random length-stratified subset of individuals each year. This was done using annuli rings on the operculum bones </w:t>
      </w:r>
      <w:commentRangeStart w:id="353"/>
      <w:commentRangeStart w:id="354"/>
      <w:commentRangeStart w:id="355"/>
      <w:r>
        <w:t>(with control counts done on otoliths)</w:t>
      </w:r>
      <w:commentRangeEnd w:id="353"/>
      <w:r w:rsidR="00D66B67">
        <w:rPr>
          <w:rStyle w:val="Kommentarsreferens"/>
        </w:rPr>
        <w:commentReference w:id="353"/>
      </w:r>
      <w:commentRangeEnd w:id="354"/>
      <w:r w:rsidR="00932624">
        <w:rPr>
          <w:rStyle w:val="Kommentarsreferens"/>
        </w:rPr>
        <w:commentReference w:id="354"/>
      </w:r>
      <w:commentRangeEnd w:id="355"/>
      <w:r w:rsidR="00C75D8E">
        <w:rPr>
          <w:rStyle w:val="Kommentarsreferens"/>
        </w:rPr>
        <w:commentReference w:id="355"/>
      </w:r>
      <w:r>
        <w:t xml:space="preserve">, and an established power-law relationship between the distance of </w:t>
      </w:r>
      <w:r>
        <w:lastRenderedPageBreak/>
        <w:t xml:space="preserve">annual rings and fish length: </w:t>
      </w:r>
      <m:oMath>
        <m:r>
          <w:rPr>
            <w:rFonts w:ascii="Cambria Math" w:eastAsia="Cambria Math" w:hAnsi="Cambria Math" w:cs="Cambria Math"/>
          </w:rPr>
          <m:t>L=κ</m:t>
        </m:r>
        <m:sSup>
          <m:sSupPr>
            <m:ctrlPr>
              <w:rPr>
                <w:rFonts w:ascii="Cambria Math" w:eastAsia="Cambria Math" w:hAnsi="Cambria Math" w:cs="Cambria Math"/>
              </w:rPr>
            </m:ctrlPr>
          </m:sSupPr>
          <m:e>
            <m:r>
              <w:rPr>
                <w:rFonts w:ascii="Cambria Math" w:eastAsia="Cambria Math" w:hAnsi="Cambria Math" w:cs="Cambria Math"/>
              </w:rPr>
              <m:t>R</m:t>
            </m:r>
          </m:e>
          <m:sup>
            <m:r>
              <w:del w:id="356" w:author="Max Lindmark" w:date="2022-02-23T09:47:00Z">
                <w:rPr>
                  <w:rFonts w:ascii="Cambria Math" w:eastAsia="Cambria Math" w:hAnsi="Cambria Math" w:cs="Cambria Math"/>
                </w:rPr>
                <m:t>θ</m:t>
              </w:del>
            </m:r>
            <m:r>
              <w:ins w:id="357" w:author="Max Lindmark" w:date="2022-02-23T09:47:00Z">
                <w:rPr>
                  <w:rFonts w:ascii="Cambria Math" w:eastAsia="Cambria Math" w:hAnsi="Cambria Math" w:cs="Cambria Math"/>
                </w:rPr>
                <m:t>s</m:t>
              </w:ins>
            </m:r>
          </m:sup>
        </m:sSup>
      </m:oMath>
      <w:r>
        <w:t xml:space="preserve">, where </w:t>
      </w:r>
      <m:oMath>
        <m:r>
          <w:rPr>
            <w:rFonts w:ascii="Cambria Math" w:eastAsia="Cambria Math" w:hAnsi="Cambria Math" w:cs="Cambria Math"/>
          </w:rPr>
          <m:t>L</m:t>
        </m:r>
      </m:oMath>
      <w:r>
        <w:rPr>
          <w:rFonts w:ascii="Arial" w:eastAsia="Arial" w:hAnsi="Arial" w:cs="Arial"/>
          <w:i/>
        </w:rPr>
        <w:t xml:space="preserve"> </w:t>
      </w:r>
      <w:r>
        <w:t xml:space="preserve">is the length of the fish, </w:t>
      </w:r>
      <m:oMath>
        <m:r>
          <w:rPr>
            <w:rFonts w:ascii="Cambria Math" w:eastAsia="Cambria Math" w:hAnsi="Cambria Math" w:cs="Cambria Math"/>
          </w:rPr>
          <m:t>R</m:t>
        </m:r>
      </m:oMath>
      <w:r>
        <w:rPr>
          <w:rFonts w:ascii="Arial" w:eastAsia="Arial" w:hAnsi="Arial" w:cs="Arial"/>
          <w:i/>
        </w:rPr>
        <w:t xml:space="preserve"> </w:t>
      </w:r>
      <w:r>
        <w:t xml:space="preserve">the operculum radius, </w:t>
      </w:r>
      <m:oMath>
        <m:r>
          <w:rPr>
            <w:rFonts w:ascii="Cambria Math" w:hAnsi="Cambria Math"/>
          </w:rPr>
          <m:t>κ</m:t>
        </m:r>
      </m:oMath>
      <w:r>
        <w:rPr>
          <w:rFonts w:ascii="Arial" w:eastAsia="Arial" w:hAnsi="Arial" w:cs="Arial"/>
          <w:i/>
        </w:rPr>
        <w:t xml:space="preserve"> </w:t>
      </w:r>
      <w:r>
        <w:t xml:space="preserve">the intercept, and </w:t>
      </w:r>
      <m:oMath>
        <m:r>
          <w:del w:id="358" w:author="Max Lindmark" w:date="2022-02-23T09:47:00Z">
            <w:rPr>
              <w:rFonts w:ascii="Cambria Math" w:hAnsi="Cambria Math"/>
            </w:rPr>
            <m:t>θ</m:t>
          </w:del>
        </m:r>
        <m:r>
          <w:ins w:id="359" w:author="Max Lindmark" w:date="2022-02-23T09:47:00Z">
            <w:rPr>
              <w:rFonts w:ascii="Cambria Math" w:hAnsi="Cambria Math"/>
            </w:rPr>
            <m:t>s</m:t>
          </w:ins>
        </m:r>
      </m:oMath>
      <w:r>
        <w:rPr>
          <w:rFonts w:ascii="Arial" w:eastAsia="Arial" w:hAnsi="Arial" w:cs="Arial"/>
          <w:i/>
        </w:rPr>
        <w:t xml:space="preserve"> </w:t>
      </w:r>
      <w:r>
        <w:t>the slope of the line for the regression of log-fish length on log-operculum radius</w:t>
      </w:r>
      <w:r w:rsidR="00D66B67">
        <w:t xml:space="preserve"> from a large reference data set for perch </w:t>
      </w:r>
      <w:r w:rsidR="009E7BC3">
        <w:fldChar w:fldCharType="begin"/>
      </w:r>
      <w:r w:rsidR="005633FC">
        <w:instrText xml:space="preserve"> ADDIN ZOTERO_ITEM CSL_CITATION {"citationID":"89Gx6Dc0","properties":{"formattedCitation":"(Thoresson, 1996)","plainCitation":"(Thoresson, 1996)","noteIndex":0},"citationItems":[{"id":2870,"uris":["http://zotero.org/users/6116610/items/PFUFSY5D"],"uri":["http://zotero.org/users/6116610/items/PFUFSY5D"],"itemData":{"id":2870,"type":"report","collection-title":"Kustrapport","event-place":"Öregrund","language":"Swe","number":"3","publisher":"Kustlaboratoriet, Fiskeriverket","publisher-place":"Öregrund","source":"www.diva-portal.org","title":"Metoder för övervakning av kustfiskbestånd","URL":"http://urn.kb.se/resolve?urn=urn:nbn:se:havochvatten:diva-317","author":[{"family":"Thoresson","given":"Gunnar"}],"accessed":{"date-parts":[["2021",9,28]]},"issued":{"date-parts":[["1996"]]},"citation-key":"thoressonMetoderOvervakningAv1996"}}],"schema":"https://github.com/citation-style-language/schema/raw/master/csl-citation.json"} </w:instrText>
      </w:r>
      <w:r w:rsidR="009E7BC3">
        <w:fldChar w:fldCharType="separate"/>
      </w:r>
      <w:r w:rsidR="005633FC">
        <w:rPr>
          <w:lang w:val="en-GB"/>
        </w:rPr>
        <w:t>(Thoresson, 1996)</w:t>
      </w:r>
      <w:r w:rsidR="009E7BC3">
        <w:fldChar w:fldCharType="end"/>
      </w:r>
      <w:r>
        <w:t xml:space="preserve">. Back-calculated length-at-age were obtained from the relationship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w:commentRangeStart w:id="360"/>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sSup>
          <m:sSupPr>
            <m:ctrlPr>
              <w:rPr>
                <w:rFonts w:ascii="Cambria Math" w:eastAsia="Cambria Math" w:hAnsi="Cambria Math" w:cs="Cambria Math"/>
              </w:rPr>
            </m:ctrlPr>
          </m:sSupPr>
          <m:e>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num>
              <m:den>
                <m:r>
                  <w:rPr>
                    <w:rFonts w:ascii="Cambria Math" w:eastAsia="Cambria Math" w:hAnsi="Cambria Math" w:cs="Cambria Math"/>
                  </w:rPr>
                  <m:t>R</m:t>
                </m:r>
              </m:den>
            </m:f>
            <m:r>
              <w:rPr>
                <w:rFonts w:ascii="Cambria Math" w:eastAsia="Cambria Math" w:hAnsi="Cambria Math" w:cs="Cambria Math"/>
              </w:rPr>
              <m:t>)</m:t>
            </m:r>
          </m:e>
          <m:sup>
            <w:commentRangeStart w:id="361"/>
            <m:r>
              <w:del w:id="362" w:author="Max Lindmark" w:date="2022-02-22T10:28:00Z">
                <w:rPr>
                  <w:rFonts w:ascii="Cambria Math" w:eastAsia="Cambria Math" w:hAnsi="Cambria Math" w:cs="Cambria Math"/>
                </w:rPr>
                <m:t>θ</m:t>
              </w:del>
            </m:r>
            <w:commentRangeEnd w:id="361"/>
            <m:r>
              <w:ins w:id="363" w:author="Max Lindmark" w:date="2022-02-22T10:28:00Z">
                <w:rPr>
                  <w:rFonts w:ascii="Cambria Math" w:eastAsia="Cambria Math" w:hAnsi="Cambria Math" w:cs="Cambria Math"/>
                </w:rPr>
                <m:t>s</m:t>
              </w:ins>
            </m:r>
            <m:r>
              <m:rPr>
                <m:sty m:val="p"/>
              </m:rPr>
              <w:rPr>
                <w:rStyle w:val="Kommentarsreferens"/>
              </w:rPr>
              <w:commentReference w:id="361"/>
            </m:r>
          </m:sup>
        </m:sSup>
      </m:oMath>
      <w:r>
        <w:t xml:space="preserve">, </w:t>
      </w:r>
      <w:commentRangeEnd w:id="360"/>
      <w:r w:rsidR="00825F3D">
        <w:rPr>
          <w:rStyle w:val="Kommentarsreferens"/>
        </w:rPr>
        <w:commentReference w:id="360"/>
      </w:r>
      <w:r>
        <w:t xml:space="preserve">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oMath>
      <w:r>
        <w:rPr>
          <w:i/>
        </w:rPr>
        <w:t xml:space="preserve"> </w:t>
      </w:r>
      <w:r>
        <w:t xml:space="preserve">is the back-calculated body length at </w:t>
      </w:r>
      <w:r w:rsidR="00D66B67">
        <w:t xml:space="preserve">age </w:t>
      </w:r>
      <m:oMath>
        <m:r>
          <w:rPr>
            <w:rFonts w:ascii="Cambria Math" w:eastAsia="Cambria Math" w:hAnsi="Cambria Math" w:cs="Cambria Math"/>
          </w:rPr>
          <m:t>a</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oMath>
      <w:r>
        <w:t xml:space="preserve"> is the final body length (body length at catch)</w:t>
      </w:r>
      <w:r w:rsidR="00D66B67">
        <w:t>,</w:t>
      </w:r>
      <w:r>
        <w:t xml:space="preserve">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oMath>
      <w:r>
        <w:rPr>
          <w:i/>
        </w:rPr>
        <w:t xml:space="preserve"> </w:t>
      </w:r>
      <w:r>
        <w:t xml:space="preserve">is the distance from the </w:t>
      </w:r>
      <w:r w:rsidR="000537CE">
        <w:t>center</w:t>
      </w:r>
      <w:r>
        <w:t xml:space="preserve"> to the annual ring corresponding to age </w:t>
      </w:r>
      <m:oMath>
        <m:r>
          <w:rPr>
            <w:rFonts w:ascii="Cambria Math" w:eastAsia="Cambria Math" w:hAnsi="Cambria Math" w:cs="Cambria Math"/>
          </w:rPr>
          <m:t>a</m:t>
        </m:r>
      </m:oMath>
      <w:r w:rsidR="00D66B67">
        <w:t xml:space="preserve"> and </w:t>
      </w:r>
      <m:oMath>
        <m:r>
          <w:del w:id="364" w:author="Max Lindmark" w:date="2022-02-22T10:29:00Z">
            <w:rPr>
              <w:rFonts w:ascii="Cambria Math" w:hAnsi="Cambria Math"/>
            </w:rPr>
            <m:t>θ</m:t>
          </w:del>
        </m:r>
        <m:r>
          <w:ins w:id="365" w:author="Max Lindmark" w:date="2022-02-22T10:29:00Z">
            <w:rPr>
              <w:rFonts w:ascii="Cambria Math" w:hAnsi="Cambria Math"/>
            </w:rPr>
            <m:t>s</m:t>
          </w:ins>
        </m:r>
        <m:r>
          <w:rPr>
            <w:rFonts w:ascii="Cambria Math" w:hAnsi="Cambria Math"/>
          </w:rPr>
          <m:t>=0.861</m:t>
        </m:r>
      </m:oMath>
      <w:r w:rsidR="00D66B67">
        <w:t xml:space="preserve"> for perch</w:t>
      </w:r>
      <w:r w:rsidR="00932624">
        <w:t xml:space="preserve"> </w:t>
      </w:r>
      <w:r w:rsidR="000537CE">
        <w:fldChar w:fldCharType="begin"/>
      </w:r>
      <w:r w:rsidR="005633FC">
        <w:instrText xml:space="preserve"> ADDIN ZOTERO_ITEM CSL_CITATION {"citationID":"pTQMGar0","properties":{"formattedCitation":"(Thoresson, 1996)","plainCitation":"(Thoresson, 1996)","noteIndex":0},"citationItems":[{"id":2870,"uris":["http://zotero.org/users/6116610/items/PFUFSY5D"],"uri":["http://zotero.org/users/6116610/items/PFUFSY5D"],"itemData":{"id":2870,"type":"report","collection-title":"Kustrapport","event-place":"Öregrund","language":"Swe","number":"3","publisher":"Kustlaboratoriet, Fiskeriverket","publisher-place":"Öregrund","source":"www.diva-portal.org","title":"Metoder för övervakning av kustfiskbestånd","URL":"http://urn.kb.se/resolve?urn=urn:nbn:se:havochvatten:diva-317","author":[{"family":"Thoresson","given":"Gunnar"}],"accessed":{"date-parts":[["2021",9,28]]},"issued":{"date-parts":[["1996"]]},"citation-key":"thoressonMetoderOvervakningAv1996"}}],"schema":"https://github.com/citation-style-language/schema/raw/master/csl-citation.json"} </w:instrText>
      </w:r>
      <w:r w:rsidR="000537CE">
        <w:fldChar w:fldCharType="separate"/>
      </w:r>
      <w:r w:rsidR="005633FC">
        <w:rPr>
          <w:lang w:val="en-GB"/>
        </w:rPr>
        <w:t>(Thoresson, 1996)</w:t>
      </w:r>
      <w:r w:rsidR="000537CE">
        <w:fldChar w:fldCharType="end"/>
      </w:r>
      <w:r>
        <w:t>. Since perch exhibit</w:t>
      </w:r>
      <w:r w:rsidR="00D66B67">
        <w:t>s</w:t>
      </w:r>
      <w:r>
        <w:t xml:space="preserve"> sexual size-dimorphism, and age-determination </w:t>
      </w:r>
      <w:sdt>
        <w:sdtPr>
          <w:tag w:val="goog_rdk_31"/>
          <w:id w:val="-1204398286"/>
        </w:sdtPr>
        <w:sdtContent>
          <w:r>
            <w:t>together with</w:t>
          </w:r>
        </w:sdtContent>
      </w:sdt>
      <w:ins w:id="366" w:author="Anna Gårdmark" w:date="2022-04-07T21:44:00Z">
        <w:r w:rsidR="00E40B76">
          <w:t xml:space="preserve"> </w:t>
        </w:r>
      </w:ins>
      <w:customXmlDelRangeStart w:id="367" w:author="Anna Gårdmark" w:date="2022-04-07T21:44:00Z"/>
      <w:sdt>
        <w:sdtPr>
          <w:tag w:val="goog_rdk_32"/>
          <w:id w:val="1650390518"/>
        </w:sdtPr>
        <w:sdtContent>
          <w:customXmlDelRangeEnd w:id="367"/>
          <w:customXmlDelRangeStart w:id="368" w:author="Anna Gårdmark" w:date="2022-04-07T21:44:00Z"/>
        </w:sdtContent>
      </w:sdt>
      <w:customXmlDelRangeEnd w:id="368"/>
      <w:del w:id="369" w:author="Anna Gårdmark" w:date="2022-04-07T21:44:00Z">
        <w:r w:rsidDel="00E40B76">
          <w:delText xml:space="preserve"> </w:delText>
        </w:r>
      </w:del>
      <w:r>
        <w:t>back calculation</w:t>
      </w:r>
      <w:r w:rsidR="00D66B67">
        <w:t xml:space="preserve"> of growth</w:t>
      </w:r>
      <w:r>
        <w:t xml:space="preserve"> was </w:t>
      </w:r>
      <w:r w:rsidR="00D66B67">
        <w:t>not</w:t>
      </w:r>
      <w:r>
        <w:t xml:space="preserve"> done for males in </w:t>
      </w:r>
      <w:r w:rsidR="00D66B67">
        <w:t xml:space="preserve">all </w:t>
      </w:r>
      <w:r>
        <w:t>years, we only used females for our analyses</w:t>
      </w:r>
      <w:del w:id="370" w:author="Max Lindmark" w:date="2022-02-22T10:08:00Z">
        <w:r w:rsidDel="00CF1985">
          <w:delText xml:space="preserve">. </w:delText>
        </w:r>
      </w:del>
    </w:p>
    <w:p w14:paraId="75F01AF3" w14:textId="75577C84" w:rsidR="00825F3D" w:rsidDel="00CF1985" w:rsidRDefault="00825F3D">
      <w:pPr>
        <w:spacing w:line="480" w:lineRule="auto"/>
        <w:ind w:firstLine="284"/>
        <w:jc w:val="both"/>
        <w:rPr>
          <w:del w:id="371" w:author="Max Lindmark" w:date="2022-02-22T10:08:00Z"/>
        </w:rPr>
      </w:pPr>
    </w:p>
    <w:p w14:paraId="33B6E5DD" w14:textId="77777777" w:rsidR="004350D2" w:rsidRDefault="001B1A85" w:rsidP="00CF1985">
      <w:pPr>
        <w:spacing w:line="480" w:lineRule="auto"/>
        <w:ind w:firstLine="284"/>
        <w:jc w:val="both"/>
        <w:rPr>
          <w:ins w:id="372" w:author="Max Lindmark" w:date="2022-02-22T10:08:00Z"/>
        </w:rPr>
      </w:pPr>
      <w:del w:id="373" w:author="Max Lindmark" w:date="2022-02-21T19:36:00Z">
        <w:r w:rsidDel="00C40368">
          <w:delText xml:space="preserve">To focus on the </w:delText>
        </w:r>
        <w:r w:rsidR="00B4189E" w:rsidDel="00C40368">
          <w:delText>long-</w:delText>
        </w:r>
        <w:r w:rsidDel="00C40368">
          <w:delText>term differentiation</w:delText>
        </w:r>
        <w:r w:rsidR="00826C17" w:rsidDel="00C40368">
          <w:delText xml:space="preserve"> in mortality</w:delText>
        </w:r>
        <w:r w:rsidDel="00C40368">
          <w:delText xml:space="preserve"> between the </w:delText>
        </w:r>
        <w:r w:rsidR="00D66B67" w:rsidDel="00C40368">
          <w:delText xml:space="preserve">heated and reference </w:delText>
        </w:r>
        <w:r w:rsidDel="00C40368">
          <w:delText xml:space="preserve">area </w:delText>
        </w:r>
        <w:commentRangeStart w:id="374"/>
        <w:commentRangeStart w:id="375"/>
        <w:r w:rsidDel="00C40368">
          <w:delText xml:space="preserve">we avoided the initial years of warming (when mortality rates increased only to decline again (Sandström </w:delText>
        </w:r>
        <w:r w:rsidDel="00C40368">
          <w:rPr>
            <w:i/>
          </w:rPr>
          <w:delText>et al.</w:delText>
        </w:r>
        <w:r w:rsidDel="00C40368">
          <w:delText xml:space="preserve"> 1995)</w:delText>
        </w:r>
        <w:r w:rsidR="00C40368" w:rsidDel="00C40368">
          <w:delText>) and</w:delText>
        </w:r>
        <w:r w:rsidDel="00C40368">
          <w:delText xml:space="preserve"> used data from 1987-2003</w:delText>
        </w:r>
      </w:del>
      <w:r>
        <w:t>.</w:t>
      </w:r>
      <w:commentRangeEnd w:id="374"/>
    </w:p>
    <w:p w14:paraId="00000037" w14:textId="45373948" w:rsidR="00037DE8" w:rsidRDefault="00D66B67" w:rsidP="00410AAA">
      <w:pPr>
        <w:spacing w:line="480" w:lineRule="auto"/>
        <w:ind w:firstLine="284"/>
        <w:jc w:val="both"/>
      </w:pPr>
      <w:r>
        <w:rPr>
          <w:rStyle w:val="Kommentarsreferens"/>
        </w:rPr>
        <w:commentReference w:id="374"/>
      </w:r>
      <w:commentRangeEnd w:id="375"/>
      <w:r w:rsidR="00C40368">
        <w:rPr>
          <w:rStyle w:val="Kommentarsreferens"/>
        </w:rPr>
        <w:commentReference w:id="375"/>
      </w:r>
      <w:commentRangeStart w:id="376"/>
      <w:commentRangeEnd w:id="376"/>
      <w:r w:rsidR="00826C17">
        <w:rPr>
          <w:rStyle w:val="Kommentarsreferens"/>
        </w:rPr>
        <w:commentReference w:id="376"/>
      </w:r>
    </w:p>
    <w:p w14:paraId="00000038" w14:textId="77777777" w:rsidR="00037DE8" w:rsidRDefault="001B1A85">
      <w:pPr>
        <w:spacing w:line="480" w:lineRule="auto"/>
        <w:jc w:val="both"/>
        <w:rPr>
          <w:i/>
        </w:rPr>
      </w:pPr>
      <w:r>
        <w:rPr>
          <w:i/>
        </w:rPr>
        <w:t>Statistical Analysis</w:t>
      </w:r>
    </w:p>
    <w:p w14:paraId="00000039" w14:textId="028761C2" w:rsidR="00037DE8" w:rsidRDefault="001B1A85">
      <w:pPr>
        <w:spacing w:line="480" w:lineRule="auto"/>
        <w:jc w:val="both"/>
      </w:pPr>
      <w:r>
        <w:t xml:space="preserve">The differences in size-at-age, growth, mortality, and size structure between the </w:t>
      </w:r>
      <w:r w:rsidR="00826C17">
        <w:t xml:space="preserve">heated and the reference </w:t>
      </w:r>
      <w:r>
        <w:t>area were quantified using hierarchical linear and non-linear regression models fitted in a Bayesian framework. First, we describe each statistical model and then provide details of model fitting, model diagnostics and comparison.</w:t>
      </w:r>
    </w:p>
    <w:p w14:paraId="0000003A" w14:textId="0B986491" w:rsidR="00037DE8" w:rsidRDefault="001B1A85">
      <w:pPr>
        <w:spacing w:line="480" w:lineRule="auto"/>
        <w:ind w:firstLine="284"/>
        <w:jc w:val="both"/>
      </w:pPr>
      <w:r>
        <w:t xml:space="preserve">We fit the von </w:t>
      </w:r>
      <w:proofErr w:type="spellStart"/>
      <w:r>
        <w:t>Bertalanffy</w:t>
      </w:r>
      <w:proofErr w:type="spellEnd"/>
      <w:r>
        <w:t xml:space="preserve"> growth equation (VBGE) on a </w:t>
      </w:r>
      <m:oMath>
        <m:r>
          <w:rPr>
            <w:rFonts w:ascii="Cambria Math" w:eastAsia="Cambria Math" w:hAnsi="Cambria Math" w:cs="Cambria Math"/>
          </w:rPr>
          <m:t>log</m:t>
        </m:r>
      </m:oMath>
      <w:r>
        <w:t xml:space="preserve"> scale, describing length as a function of age to evaluate differences in size-at-age and asymptotic size</w:t>
      </w:r>
      <w:proofErr w:type="gramStart"/>
      <w:r>
        <w:t xml:space="preserve">: </w:t>
      </w:r>
      <w:proofErr w:type="gramEnd"/>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r>
          <w:rPr>
            <w:rFonts w:ascii="Cambria Math" w:eastAsia="Cambria Math" w:hAnsi="Cambria Math" w:cs="Cambria Math"/>
          </w:rPr>
          <m:t>)</m:t>
        </m:r>
        <m:r>
          <w:rPr>
            <w:rFonts w:ascii="Cambria Math" w:hAnsi="Cambria Math"/>
          </w:rPr>
          <m:t xml:space="preserve"> </m:t>
        </m:r>
        <m:r>
          <w:rPr>
            <w:rFonts w:ascii="Cambria Math" w:eastAsia="Cambria Math" w:hAnsi="Cambria Math" w:cs="Cambria Math"/>
          </w:rPr>
          <m:t>=</m:t>
        </m:r>
        <m:box>
          <m:boxPr>
            <m:opEmu m:val="1"/>
            <m:ctrlPr>
              <w:del w:id="377" w:author="Anna Gårdmark" w:date="2022-02-10T11:33:00Z">
                <w:rPr>
                  <w:rFonts w:ascii="Cambria Math" w:eastAsia="Cambria Math" w:hAnsi="Cambria Math" w:cs="Cambria Math"/>
                </w:rPr>
              </w:del>
            </m:ctrlPr>
          </m:boxPr>
          <m:e>
            <m:r>
              <w:del w:id="378" w:author="Anna Gårdmark" w:date="2022-02-10T11:33:00Z">
                <w:rPr>
                  <w:rFonts w:ascii="Cambria Math" w:eastAsia="Cambria Math" w:hAnsi="Cambria Math" w:cs="Cambria Math"/>
                </w:rPr>
                <m:t>log</m:t>
              </w:del>
            </m:r>
          </m:e>
        </m:box>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K(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r>
              <w:rPr>
                <w:rFonts w:ascii="Cambria Math" w:eastAsia="Cambria Math" w:hAnsi="Cambria Math" w:cs="Cambria Math"/>
              </w:rPr>
              <m:t>))</m:t>
            </m:r>
          </m:sup>
        </m:sSup>
        <m:r>
          <w:rPr>
            <w:rFonts w:ascii="Cambria Math" w:eastAsia="Cambria Math" w:hAnsi="Cambria Math" w:cs="Cambria Math"/>
          </w:rPr>
          <m:t>))</m:t>
        </m:r>
        <m:r>
          <w:rPr>
            <w:rFonts w:ascii="Cambria Math" w:hAnsi="Cambria Math"/>
          </w:rPr>
          <m:t xml:space="preserve"> </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oMath>
      <w:r>
        <w:t xml:space="preserve"> is the length at age (</w:t>
      </w:r>
      <m:oMath>
        <m:r>
          <w:rPr>
            <w:rFonts w:ascii="Cambria Math" w:eastAsia="Cambria Math" w:hAnsi="Cambria Math" w:cs="Cambria Math"/>
          </w:rPr>
          <m:t>t</m:t>
        </m:r>
      </m:oMath>
      <w:r>
        <w:t xml:space="preserve">, yea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is the asymptotic size, </w:t>
      </w:r>
      <m:oMath>
        <m:r>
          <w:rPr>
            <w:rFonts w:ascii="Cambria Math" w:eastAsia="Cambria Math" w:hAnsi="Cambria Math" w:cs="Cambria Math"/>
          </w:rPr>
          <m:t>K</m:t>
        </m:r>
      </m:oMath>
      <w:r>
        <w:t xml:space="preserve"> is the Brody coefficient (</w:t>
      </w:r>
      <m:oMath>
        <m:sSup>
          <m:sSupPr>
            <m:ctrlPr>
              <w:rPr>
                <w:rFonts w:ascii="Cambria Math" w:eastAsia="Cambria Math" w:hAnsi="Cambria Math" w:cs="Cambria Math"/>
              </w:rPr>
            </m:ctrlPr>
          </m:sSupPr>
          <m:e>
            <m:r>
              <w:rPr>
                <w:rFonts w:ascii="Cambria Math" w:eastAsia="Cambria Math" w:hAnsi="Cambria Math" w:cs="Cambria Math"/>
              </w:rPr>
              <m:t>yr</m:t>
            </m:r>
          </m:e>
          <m:sup>
            <m:r>
              <w:rPr>
                <w:rFonts w:ascii="Cambria Math" w:eastAsia="Cambria Math" w:hAnsi="Cambria Math" w:cs="Cambria Math"/>
              </w:rPr>
              <m:t>-1</m:t>
            </m:r>
          </m:sup>
        </m:sSup>
      </m:oMath>
      <w:r>
        <w:t>)</w:t>
      </w:r>
      <w:r w:rsidR="00826C17">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rsidR="00826C17">
        <w:t xml:space="preserve"> is the</w:t>
      </w:r>
      <w:r w:rsidR="002F3E52">
        <w:t xml:space="preserve"> </w:t>
      </w:r>
      <w:r w:rsidR="002F3E52" w:rsidRPr="002F3E52">
        <w:t>age when the average length was zero</w:t>
      </w:r>
      <w:del w:id="379" w:author="Anna Gårdmark" w:date="2022-04-07T21:45:00Z">
        <w:r w:rsidR="002F3E52" w:rsidRPr="002F3E52" w:rsidDel="00094996">
          <w:delText>.</w:delText>
        </w:r>
      </w:del>
      <w:r>
        <w:t>. We used only age-</w:t>
      </w:r>
      <w:r w:rsidR="00826C17">
        <w:t xml:space="preserve"> </w:t>
      </w:r>
      <w:r>
        <w:t>and</w:t>
      </w:r>
      <w:r w:rsidR="00826C17">
        <w:t xml:space="preserve"> </w:t>
      </w:r>
      <w:r>
        <w:t>size</w:t>
      </w:r>
      <w:r w:rsidR="00826C17">
        <w:t>-</w:t>
      </w:r>
      <w:r>
        <w:t>at</w:t>
      </w:r>
      <w:r w:rsidR="00826C17">
        <w:t>-</w:t>
      </w:r>
      <w:r>
        <w:t>catch as the response variables (i.e., not back-calculated length-at-age). This was to have a simpler model and not have to account for parameters varying within individuals as well as cohorts</w:t>
      </w:r>
      <w:r w:rsidR="00826C17">
        <w:t>, as</w:t>
      </w:r>
      <w:r>
        <w:t xml:space="preserve"> mean sample size per individual was only ~5. We let parameters vary among cohorts rather than year of catch, because individuals within cohorts </w:t>
      </w:r>
      <w:sdt>
        <w:sdtPr>
          <w:tag w:val="goog_rdk_34"/>
          <w:id w:val="1599220467"/>
        </w:sdtPr>
        <w:sdtContent>
          <w:r>
            <w:t>share</w:t>
          </w:r>
        </w:sdtContent>
      </w:sdt>
      <w:r w:rsidR="002F3E52">
        <w:t xml:space="preserve"> </w:t>
      </w:r>
      <w:r>
        <w:t>similar environmental conditions and density dependence</w:t>
      </w:r>
      <w:r w:rsidR="00217B65">
        <w:t xml:space="preserve"> </w:t>
      </w:r>
      <w:r w:rsidR="00B069EB">
        <w:fldChar w:fldCharType="begin"/>
      </w:r>
      <w:r w:rsidR="005633FC">
        <w:instrText xml:space="preserve"> ADDIN ZOTERO_ITEM CSL_CITATION {"citationID":"d23uHfj2","properties":{"formattedCitation":"(Morrongiello &amp; Thresher, 2015)","plainCitation":"(Morrongiello &amp; Thresher, 2015)","noteIndex":0},"citationItems":[{"id":2899,"uris":["http://zotero.org/users/6116610/items/CG3E4VQE"],"uri":["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citation-key":"morrongielloStatisticalFrameworkExplore2015"}}],"schema":"https://github.com/citation-style-language/schema/raw/master/csl-citation.json"} </w:instrText>
      </w:r>
      <w:r w:rsidR="00B069EB">
        <w:fldChar w:fldCharType="separate"/>
      </w:r>
      <w:r w:rsidR="005633FC">
        <w:rPr>
          <w:lang w:val="en-GB"/>
        </w:rPr>
        <w:t>(Morrongiello &amp; Thresher, 2015)</w:t>
      </w:r>
      <w:r w:rsidR="00B069EB">
        <w:fldChar w:fldCharType="end"/>
      </w:r>
      <w:r>
        <w:t xml:space="preserve">. Eight models in total were fitted (with area being dummy-coded), with different </w:t>
      </w:r>
      <w:r>
        <w:lastRenderedPageBreak/>
        <w:t xml:space="preserve">combinations of shared and area-specific parameters. We evaluated if models with area-specific parameters led to better fit and quantified the differences in area-specific parameters. The model with all area-specific parameter can be written as: </w:t>
      </w:r>
    </w:p>
    <w:p w14:paraId="398F87A1" w14:textId="77777777" w:rsidR="006A3F31" w:rsidRDefault="00C75D8E" w:rsidP="006A3F31">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52530DF1" w14:textId="28A38208" w:rsidR="006A3F31" w:rsidRPr="008F06C1" w:rsidRDefault="00C75D8E" w:rsidP="006A3F31">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R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R</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m:t>
              </m:r>
              <m:ctrlPr>
                <w:rPr>
                  <w:rFonts w:ascii="Cambria Math" w:eastAsia="Cambria Math" w:hAnsi="Cambria Math" w:cs="Cambria Math"/>
                  <w:i/>
                </w:rPr>
              </m:ctrlP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H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H</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2)</m:t>
              </m:r>
            </m:e>
          </m:eqArr>
        </m:oMath>
      </m:oMathPara>
    </w:p>
    <w:p w14:paraId="574ACA50" w14:textId="269AE75B" w:rsidR="006A3F31" w:rsidRPr="00894076" w:rsidRDefault="00C75D8E" w:rsidP="006A3F31">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Rj</m:t>
                            </m:r>
                          </m:sub>
                        </m:sSub>
                      </m:e>
                    </m:mr>
                    <m:mr>
                      <m:e>
                        <m:sSub>
                          <m:sSubPr>
                            <m:ctrlPr>
                              <w:rPr>
                                <w:rFonts w:ascii="Cambria Math" w:hAnsi="Cambria Math"/>
                                <w:i/>
                              </w:rPr>
                            </m:ctrlPr>
                          </m:sSubPr>
                          <m:e>
                            <m:r>
                              <w:rPr>
                                <w:rFonts w:ascii="Cambria Math" w:hAnsi="Cambria Math"/>
                              </w:rPr>
                              <m:t>L</m:t>
                            </m:r>
                          </m:e>
                          <m:sub>
                            <m:r>
                              <w:rPr>
                                <w:rFonts w:ascii="Cambria Math" w:hAnsi="Cambria Math"/>
                              </w:rPr>
                              <m:t>∞Hj</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R</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R</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b>
                            </m:sSub>
                          </m:e>
                        </m:mr>
                      </m:m>
                    </m:e>
                  </m:d>
                </m:e>
              </m:d>
              <m:r>
                <w:rPr>
                  <w:rFonts w:ascii="Cambria Math" w:eastAsiaTheme="minorEastAsia" w:hAnsi="Cambria Math"/>
                </w:rPr>
                <m:t>#(3)</m:t>
              </m:r>
            </m:e>
          </m:eqArr>
        </m:oMath>
      </m:oMathPara>
    </w:p>
    <w:p w14:paraId="0000003E" w14:textId="2C2773C3" w:rsidR="00037DE8" w:rsidRDefault="001B1A85" w:rsidP="006A3F31">
      <w:pPr>
        <w:spacing w:after="240" w:line="480" w:lineRule="auto"/>
        <w:jc w:val="both"/>
      </w:pPr>
      <w:proofErr w:type="gramStart"/>
      <w:r>
        <w:t>where</w:t>
      </w:r>
      <w:proofErr w:type="gramEnd"/>
      <w:r>
        <w:t xml:space="preserve"> lengths are </w:t>
      </w:r>
      <m:oMath>
        <m:r>
          <w:rPr>
            <w:rFonts w:ascii="Cambria Math" w:eastAsia="Cambria Math" w:hAnsi="Cambria Math" w:cs="Cambria Math"/>
          </w:rPr>
          <m:t>Student-t</m:t>
        </m:r>
      </m:oMath>
      <w:r>
        <w:t xml:space="preserve"> distributed to account for extreme observations, </w:t>
      </w:r>
      <m:oMath>
        <m:r>
          <w:rPr>
            <w:rFonts w:ascii="Cambria Math" w:hAnsi="Cambria Math"/>
          </w:rPr>
          <m:t>υ</m:t>
        </m:r>
      </m:oMath>
      <w:r>
        <w:t xml:space="preserve">, </w:t>
      </w:r>
      <m:oMath>
        <m:r>
          <w:rPr>
            <w:rFonts w:ascii="Cambria Math" w:hAnsi="Cambria Math"/>
          </w:rPr>
          <m:t>μ</m:t>
        </m:r>
      </m:oMath>
      <w:r>
        <w:t xml:space="preserve"> and </w:t>
      </w:r>
      <m:oMath>
        <m:r>
          <w:rPr>
            <w:rFonts w:ascii="Cambria Math" w:hAnsi="Cambria Math"/>
          </w:rPr>
          <m:t>ϕ</m:t>
        </m:r>
      </m:oMath>
      <w:r>
        <w:t xml:space="preserve"> represent the degrees of freedom, mean and the scale parameter</w:t>
      </w:r>
      <w:r w:rsidR="00A23814">
        <w:t>, respectively</w:t>
      </w:r>
      <w:r>
        <w:t xml:space="preserve">. Henceforth, </w:t>
      </w:r>
      <w:commentRangeStart w:id="380"/>
      <w:commentRangeStart w:id="381"/>
      <w:r>
        <w:t xml:space="preserve">subscripts </w:t>
      </w:r>
      <m:oMath>
        <m:r>
          <w:rPr>
            <w:rFonts w:ascii="Cambria Math" w:eastAsia="Cambria Math" w:hAnsi="Cambria Math" w:cs="Cambria Math"/>
          </w:rPr>
          <m:t>H</m:t>
        </m:r>
      </m:oMath>
      <w:r>
        <w:t xml:space="preserve"> and </w:t>
      </w:r>
      <m:oMath>
        <m:r>
          <w:rPr>
            <w:rFonts w:ascii="Cambria Math" w:eastAsia="Cambria Math" w:hAnsi="Cambria Math" w:cs="Cambria Math"/>
          </w:rPr>
          <m:t>R</m:t>
        </m:r>
      </m:oMath>
      <w:r>
        <w:t xml:space="preserve"> are used for the </w:t>
      </w:r>
      <w:r w:rsidR="00320473">
        <w:t>heated</w:t>
      </w:r>
      <w:r w:rsidR="00320473" w:rsidDel="00320473">
        <w:t xml:space="preserve"> </w:t>
      </w:r>
      <w:r>
        <w:t xml:space="preserve">and </w:t>
      </w:r>
      <w:r w:rsidR="00793EAE">
        <w:t>reference</w:t>
      </w:r>
      <w:r w:rsidR="00793EAE" w:rsidDel="00793EAE">
        <w:t xml:space="preserve"> </w:t>
      </w:r>
      <w:r>
        <w:t>area</w:t>
      </w:r>
      <w:commentRangeEnd w:id="380"/>
      <w:r w:rsidR="00A23814">
        <w:rPr>
          <w:rStyle w:val="Kommentarsreferens"/>
        </w:rPr>
        <w:commentReference w:id="380"/>
      </w:r>
      <w:commentRangeEnd w:id="381"/>
      <w:r w:rsidR="00D11B8E">
        <w:rPr>
          <w:rStyle w:val="Kommentarsreferens"/>
        </w:rPr>
        <w:commentReference w:id="381"/>
      </w:r>
      <w:r>
        <w:t>, respectively (except in figures</w:t>
      </w:r>
      <w:r w:rsidR="00A23814">
        <w:t xml:space="preserve"> and main text</w:t>
      </w:r>
      <w:r>
        <w:t xml:space="preserve"> where subscripts are spelled out for clarity).</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oMath>
      <w:r>
        <w:t xml:space="preserve"> </w:t>
      </w:r>
      <w:proofErr w:type="gramStart"/>
      <w:r>
        <w:t>and</w:t>
      </w:r>
      <w:proofErr w:type="gramEnd"/>
      <w:r>
        <w:t xml:space="preserv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oMath>
      <w:r>
        <w:t xml:space="preserve"> are dummy variables such that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r>
          <w:rPr>
            <w:rFonts w:ascii="Cambria Math" w:eastAsia="Cambria Math" w:hAnsi="Cambria Math" w:cs="Cambria Math"/>
          </w:rPr>
          <m:t>=1</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r>
          <w:rPr>
            <w:rFonts w:ascii="Cambria Math" w:eastAsia="Cambria Math" w:hAnsi="Cambria Math" w:cs="Cambria Math"/>
          </w:rPr>
          <m:t>=0</m:t>
        </m:r>
      </m:oMath>
      <w:r>
        <w:t xml:space="preserve"> if it is the </w:t>
      </w:r>
      <w:r w:rsidR="00793EAE">
        <w:t>reference</w:t>
      </w:r>
      <w:r w:rsidR="00793EAE" w:rsidDel="00793EAE">
        <w:t xml:space="preserve"> </w:t>
      </w:r>
      <w:r>
        <w:t>area, and vice</w:t>
      </w:r>
      <w:ins w:id="382" w:author="Anna Gårdmark" w:date="2022-04-07T21:46:00Z">
        <w:r w:rsidR="00094996">
          <w:t xml:space="preserve"> versa</w:t>
        </w:r>
      </w:ins>
      <w:r>
        <w:t xml:space="preserve">. The multivariate normal distribution in Eq. 3 is the prior for the cohort-varying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j</m:t>
            </m:r>
          </m:sub>
        </m:sSub>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j</m:t>
            </m:r>
          </m:sub>
        </m:sSub>
      </m:oMath>
      <w:r>
        <w:t>,</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j</m:t>
            </m:r>
          </m:sub>
        </m:sSub>
      </m:oMath>
      <w:r>
        <w:rPr>
          <w:rFonts w:ascii="Cambria Math" w:eastAsia="Cambria Math" w:hAnsi="Cambria Math" w:cs="Cambria Math"/>
          <w:i/>
        </w:rPr>
        <w:t xml:space="preserve"> </w:t>
      </w:r>
      <w:r>
        <w:t>and</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j</m:t>
            </m:r>
          </m:sub>
        </m:sSub>
      </m:oMath>
      <w:r>
        <w:t xml:space="preserve"> (for cohorts </w:t>
      </w:r>
      <m:oMath>
        <m:r>
          <w:rPr>
            <w:rFonts w:ascii="Cambria Math" w:eastAsia="Cambria Math" w:hAnsi="Cambria Math" w:cs="Cambria Math"/>
          </w:rPr>
          <m:t>j=1981,</m:t>
        </m:r>
      </m:oMath>
      <w:r>
        <w:t xml:space="preserve">…,1997) (note that cohorts extend further back in time than the catch data), with hyper-paramete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m:t>
                </m:r>
              </m:sub>
            </m:sSub>
          </m:sub>
        </m:sSub>
      </m:oMath>
      <w:r>
        <w:rPr>
          <w:rFonts w:ascii="Cambria Math" w:eastAsia="Cambria Math" w:hAnsi="Cambria Math" w:cs="Cambria Math"/>
        </w:rPr>
        <w:t xml:space="preserve"> </w:t>
      </w:r>
      <w:r>
        <w:t>describing the non-varying population means and a covariance matrix with the between-cohort variation along the diagonal (note we did not model a correlation between the parameters</w:t>
      </w:r>
      <w:r w:rsidR="008F7750">
        <w:t>,</w:t>
      </w:r>
      <w:r>
        <w:t xml:space="preserve"> hence off-diagonals are 0). The other seven models include some or all parameters as parameters</w:t>
      </w:r>
      <w:r w:rsidR="008F7750">
        <w:t xml:space="preserve"> common for the two areas</w:t>
      </w:r>
      <w:r>
        <w:t xml:space="preserve">, e.g., substituting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j</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j</m:t>
            </m:r>
          </m:sub>
        </m:sSub>
      </m:oMath>
      <w:r>
        <w:t xml:space="preserve"> </w:t>
      </w:r>
      <w:proofErr w:type="gramStart"/>
      <w:r>
        <w:t xml:space="preserve">with </w:t>
      </w:r>
      <w:proofErr w:type="gramEnd"/>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j</m:t>
            </m:r>
          </m:sub>
        </m:sSub>
      </m:oMath>
      <w:r>
        <w:t>. To aid convergence of this non-linear model, we used informative priors chosen after visualizing draws from prior predictive distributions</w:t>
      </w:r>
      <w:r w:rsidR="00EF7CAE">
        <w:t xml:space="preserve"> </w:t>
      </w:r>
      <w:r w:rsidR="00072E48">
        <w:fldChar w:fldCharType="begin"/>
      </w:r>
      <w:r w:rsidR="005633FC">
        <w:instrText xml:space="preserve"> ADDIN ZOTERO_ITEM CSL_CITATION {"citationID":"ZCVAsG39","properties":{"formattedCitation":"(Wesner &amp; Pomeranz, 2021)","plainCitation":"(Wesner &amp; Pomeranz, 2021)","noteIndex":0},"citationItems":[{"id":2857,"uris":["http://zotero.org/users/6116610/items/SDWI7XHE"],"uri":["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citation-key":"wesnerChoosingPriorsBayesian2021"}}],"schema":"https://github.com/citation-style-language/schema/raw/master/csl-citation.json"} </w:instrText>
      </w:r>
      <w:r w:rsidR="00072E48">
        <w:fldChar w:fldCharType="separate"/>
      </w:r>
      <w:r w:rsidR="005633FC">
        <w:rPr>
          <w:lang w:val="en-GB"/>
        </w:rPr>
        <w:t>(Wesner &amp; Pomeranz, 2021)</w:t>
      </w:r>
      <w:r w:rsidR="00072E48">
        <w:fldChar w:fldCharType="end"/>
      </w:r>
      <w:r>
        <w:t xml:space="preserve"> using probable parameter values (</w:t>
      </w:r>
      <w:r>
        <w:rPr>
          <w:i/>
        </w:rPr>
        <w:t>Supporting Information</w:t>
      </w:r>
      <w:r>
        <w:t>, Fig. S1, S6</w:t>
      </w:r>
      <w:r w:rsidRPr="007D26B6">
        <w:t>)</w:t>
      </w:r>
      <w:r>
        <w:t xml:space="preserve">. We used the same prior distribution for each parameter class for both areas to not introduce any other sources of differences in parameter estimates between areas. We used the following </w:t>
      </w:r>
      <w:r>
        <w:lastRenderedPageBreak/>
        <w:t>priors for the VBGE model</w:t>
      </w:r>
      <w:proofErr w:type="gramStart"/>
      <w:r>
        <w:t xml:space="preserve">: </w:t>
      </w:r>
      <w:proofErr w:type="gramEnd"/>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H</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45,20</m:t>
            </m:r>
          </m:e>
        </m:d>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H</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2, 0.1</m:t>
            </m:r>
          </m:e>
        </m:d>
      </m:oMath>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H</m:t>
            </m:r>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5, 1</m:t>
            </m:r>
          </m:e>
        </m:d>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proofErr w:type="gramStart"/>
      <w:r>
        <w:rPr>
          <w:rFonts w:ascii="Cambria Math" w:eastAsia="Cambria Math" w:hAnsi="Cambria Math" w:cs="Cambria Math"/>
          <w:i/>
        </w:rPr>
        <w:t xml:space="preserve">, </w:t>
      </w:r>
      <w:proofErr w:type="gramEnd"/>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m:t>
                </m:r>
              </m:sub>
            </m:sSub>
          </m:sub>
        </m:sSub>
      </m:oMath>
      <w:r>
        <w:t xml:space="preserve"> were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2.5</m:t>
            </m:r>
          </m:e>
        </m:d>
      </m:oMath>
      <w:r>
        <w:t xml:space="preserve"> prior.</w:t>
      </w:r>
    </w:p>
    <w:p w14:paraId="0000003F" w14:textId="35D9CF52" w:rsidR="00037DE8" w:rsidRDefault="001B1A85">
      <w:pPr>
        <w:spacing w:line="480" w:lineRule="auto"/>
        <w:ind w:firstLine="284"/>
        <w:jc w:val="both"/>
      </w:pPr>
      <w:r>
        <w:t xml:space="preserve">We also compared how growth scales </w:t>
      </w:r>
      <w:r w:rsidRPr="007D26B6">
        <w:t xml:space="preserve">with </w:t>
      </w:r>
      <w:ins w:id="383" w:author="Anna Gårdmark" w:date="2022-04-07T21:46:00Z">
        <w:r w:rsidR="00094996">
          <w:t xml:space="preserve">body </w:t>
        </w:r>
      </w:ins>
      <w:commentRangeStart w:id="384"/>
      <w:commentRangeStart w:id="385"/>
      <w:r w:rsidRPr="007D26B6">
        <w:t xml:space="preserve">size </w:t>
      </w:r>
      <w:commentRangeEnd w:id="384"/>
      <w:r w:rsidR="001B3620" w:rsidRPr="007D26B6">
        <w:rPr>
          <w:rStyle w:val="Kommentarsreferens"/>
        </w:rPr>
        <w:commentReference w:id="384"/>
      </w:r>
      <w:commentRangeEnd w:id="385"/>
      <w:r w:rsidR="007D26B6" w:rsidRPr="007D26B6">
        <w:rPr>
          <w:rStyle w:val="Kommentarsreferens"/>
        </w:rPr>
        <w:commentReference w:id="385"/>
      </w:r>
      <w:r w:rsidRPr="007D26B6">
        <w:t>(in contrast to length</w:t>
      </w:r>
      <w:r>
        <w:t xml:space="preserve"> vs age) in the two areas, by fitting </w:t>
      </w:r>
      <w:proofErr w:type="spellStart"/>
      <w:r>
        <w:t>allometric</w:t>
      </w:r>
      <w:proofErr w:type="spellEnd"/>
      <w:r>
        <w:t xml:space="preserve"> growth models describing how specific growth rate scales with leng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t>, where</w:t>
      </w:r>
      <w:r>
        <w:rPr>
          <w:rFonts w:ascii="Cambria Math" w:eastAsia="Cambria Math" w:hAnsi="Cambria Math" w:cs="Cambria Math"/>
          <w:i/>
        </w:rPr>
        <w:t xml:space="preserve"> </w:t>
      </w:r>
      <m:oMath>
        <m:r>
          <w:rPr>
            <w:rFonts w:ascii="Cambria Math" w:eastAsia="Cambria Math" w:hAnsi="Cambria Math" w:cs="Cambria Math"/>
          </w:rPr>
          <m:t>G</m:t>
        </m:r>
      </m:oMath>
      <w:r>
        <w:rPr>
          <w:rFonts w:ascii="Cambria Math" w:eastAsia="Cambria Math" w:hAnsi="Cambria Math" w:cs="Cambria Math"/>
        </w:rPr>
        <w:t xml:space="preserve">, </w:t>
      </w:r>
      <w:r>
        <w:t xml:space="preserve">the specific growth, is defined as: </w:t>
      </w:r>
      <m:oMath>
        <m:r>
          <w:rPr>
            <w:rFonts w:ascii="Cambria Math" w:eastAsia="Cambria Math" w:hAnsi="Cambria Math" w:cs="Cambria Math"/>
          </w:rPr>
          <m:t>G=100×(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2</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1</m:t>
                </m:r>
              </m:sub>
            </m:sSub>
          </m:e>
        </m:d>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1</m:t>
            </m:r>
          </m:sub>
        </m:sSub>
        <m:r>
          <w:rPr>
            <w:rFonts w:ascii="Cambria Math" w:eastAsia="Cambria Math" w:hAnsi="Cambria Math" w:cs="Cambria Math"/>
          </w:rPr>
          <m:t>)</m:t>
        </m:r>
      </m:oMath>
      <w:r>
        <w:t xml:space="preserve"> and </w:t>
      </w:r>
      <m:oMath>
        <m:r>
          <w:rPr>
            <w:rFonts w:ascii="Cambria Math" w:eastAsia="Cambria Math" w:hAnsi="Cambria Math" w:cs="Cambria Math"/>
          </w:rPr>
          <m:t>L</m:t>
        </m:r>
      </m:oMath>
      <w:r>
        <w:t xml:space="preserve"> is the geometric mean </w:t>
      </w:r>
      <w:r w:rsidR="0077456C">
        <w:t>length</w:t>
      </w:r>
      <w:r>
        <w:t xml:space="preserve">: </w:t>
      </w:r>
      <m:oMath>
        <m:r>
          <w:rPr>
            <w:rFonts w:ascii="Cambria Math" w:eastAsia="Cambria Math" w:hAnsi="Cambria Math" w:cs="Cambria Math"/>
          </w:rPr>
          <m:t>L=</m:t>
        </m:r>
        <m:sSup>
          <m:sSupPr>
            <m:ctrlPr>
              <w:rPr>
                <w:rFonts w:ascii="Cambria Math" w:eastAsia="Cambria Math" w:hAnsi="Cambria Math" w:cs="Cambria Math"/>
              </w:rPr>
            </m:ctrlPr>
          </m:sSupPr>
          <m:e>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2</m:t>
                    </m:r>
                  </m:sub>
                </m:sSub>
              </m:e>
            </m:d>
          </m:e>
          <m:sup>
            <m:r>
              <w:rPr>
                <w:rFonts w:ascii="Cambria Math" w:eastAsia="Cambria Math" w:hAnsi="Cambria Math" w:cs="Cambria Math"/>
              </w:rPr>
              <m:t>0.5</m:t>
            </m:r>
          </m:sup>
        </m:sSup>
      </m:oMath>
      <w:r>
        <w:t xml:space="preserve">. Here we also used back-calculated length-at-age, </w:t>
      </w:r>
      <w:r w:rsidR="0077456C">
        <w:t xml:space="preserve">resulting in </w:t>
      </w:r>
      <w:r>
        <w:t xml:space="preserve">multiple observations </w:t>
      </w:r>
      <w:r w:rsidR="0077456C">
        <w:t xml:space="preserve">for each </w:t>
      </w:r>
      <w:r>
        <w:t xml:space="preserve">individual. As with the VBGE model, we dummy coded area </w:t>
      </w:r>
      <w:r w:rsidR="00BC5A89">
        <w:t>to</w:t>
      </w:r>
      <w:r>
        <w:t xml:space="preserve"> compare models with different combinations of common and shared parameters. We assumed growth rates were </w:t>
      </w:r>
      <m:oMath>
        <m:r>
          <w:rPr>
            <w:rFonts w:ascii="Cambria Math" w:eastAsia="Cambria Math" w:hAnsi="Cambria Math" w:cs="Cambria Math"/>
          </w:rPr>
          <m:t>Student-t</m:t>
        </m:r>
      </m:oMath>
      <w:r>
        <w:t xml:space="preserve"> distributed, and the full model can be written as:</w:t>
      </w:r>
    </w:p>
    <w:p w14:paraId="6372EF6C" w14:textId="77777777" w:rsidR="00A378E6" w:rsidRPr="00A378E6" w:rsidRDefault="00C75D8E">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i</m:t>
                  </m:r>
                </m:sub>
              </m:sSub>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 xml:space="preserve">υ,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i</m:t>
                      </m:r>
                    </m:sub>
                  </m:sSub>
                  <m:r>
                    <w:rPr>
                      <w:rFonts w:ascii="Cambria Math" w:eastAsia="Cambria Math" w:hAnsi="Cambria Math" w:cs="Cambria Math"/>
                    </w:rPr>
                    <m:t>,σ</m:t>
                  </m:r>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4</m:t>
                  </m:r>
                </m:e>
              </m:d>
            </m:e>
          </m:eqArr>
        </m:oMath>
      </m:oMathPara>
    </w:p>
    <w:p w14:paraId="05BB98CF" w14:textId="7A4968BC" w:rsidR="00A378E6" w:rsidRPr="00A378E6" w:rsidRDefault="00C75D8E">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m:t>
                          </m:r>
                        </m:sub>
                      </m:sSub>
                    </m:sup>
                  </m:sSup>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H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H</m:t>
                          </m:r>
                        </m:sub>
                      </m:sSub>
                    </m:sup>
                  </m:sSup>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5</m:t>
                  </m:r>
                </m:e>
              </m:d>
            </m:e>
          </m:eqArr>
        </m:oMath>
      </m:oMathPara>
    </w:p>
    <w:p w14:paraId="38ACCE81" w14:textId="4684FFBC" w:rsidR="00A378E6" w:rsidRDefault="00C75D8E"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6</m:t>
                  </m:r>
                </m:e>
              </m:d>
            </m:e>
          </m:eqArr>
        </m:oMath>
      </m:oMathPara>
    </w:p>
    <w:p w14:paraId="4E33F999" w14:textId="01969250" w:rsidR="00A378E6" w:rsidRDefault="00C75D8E">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7</m:t>
                  </m:r>
                </m:e>
              </m:d>
            </m:e>
          </m:eqArr>
        </m:oMath>
      </m:oMathPara>
    </w:p>
    <w:p w14:paraId="25CBA678" w14:textId="67223C64" w:rsidR="00A378E6" w:rsidRDefault="00C75D8E"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8</m:t>
                  </m:r>
                </m:e>
              </m:d>
            </m:e>
          </m:eqArr>
        </m:oMath>
      </m:oMathPara>
    </w:p>
    <w:p w14:paraId="00000045" w14:textId="0C739F88" w:rsidR="00037DE8" w:rsidRPr="00A378E6" w:rsidRDefault="00C75D8E"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9</m:t>
                  </m:r>
                </m:e>
              </m:d>
            </m:e>
          </m:eqArr>
        </m:oMath>
      </m:oMathPara>
    </w:p>
    <w:p w14:paraId="01E64A09" w14:textId="77777777" w:rsidR="00A378E6" w:rsidRDefault="00A378E6" w:rsidP="00A378E6">
      <w:pPr>
        <w:jc w:val="center"/>
      </w:pPr>
    </w:p>
    <w:p w14:paraId="00000046" w14:textId="44360083" w:rsidR="00037DE8" w:rsidRDefault="001B1A85">
      <w:pPr>
        <w:spacing w:line="480" w:lineRule="auto"/>
        <w:jc w:val="both"/>
      </w:pPr>
      <w:r>
        <w:t xml:space="preserve">We assumed only </w:t>
      </w:r>
      <m:oMath>
        <m:r>
          <w:rPr>
            <w:rFonts w:ascii="Cambria Math" w:hAnsi="Cambria Math"/>
          </w:rPr>
          <m:t>α</m:t>
        </m:r>
      </m:oMath>
      <w:r>
        <w:t xml:space="preserve"> varied across individuals </w:t>
      </w:r>
      <m:oMath>
        <m:r>
          <w:rPr>
            <w:rFonts w:ascii="Cambria Math" w:hAnsi="Cambria Math"/>
          </w:rPr>
          <m:t>j</m:t>
        </m:r>
      </m:oMath>
      <w:r w:rsidR="00A378E6">
        <w:t xml:space="preserve"> within </w:t>
      </w:r>
      <w:r>
        <w:t>cohorts</w:t>
      </w:r>
      <w:r w:rsidR="00A378E6">
        <w:t xml:space="preserve"> k</w:t>
      </w:r>
      <w:r>
        <w:t>, and compared two models</w:t>
      </w:r>
      <w:r w:rsidR="00B25121">
        <w:t>:</w:t>
      </w:r>
      <w:r>
        <w:t xml:space="preserve"> one with </w:t>
      </w:r>
      <m:oMath>
        <m:r>
          <w:rPr>
            <w:rFonts w:ascii="Cambria Math" w:hAnsi="Cambria Math"/>
          </w:rPr>
          <m:t>θ</m:t>
        </m:r>
      </m:oMath>
      <w:r>
        <w:t xml:space="preserve"> common </w:t>
      </w:r>
      <w:r w:rsidR="0077456C">
        <w:t xml:space="preserve">for the </w:t>
      </w:r>
      <w:r w:rsidR="00320473">
        <w:t>heated</w:t>
      </w:r>
      <w:r w:rsidR="00320473" w:rsidDel="00320473">
        <w:t xml:space="preserve"> </w:t>
      </w:r>
      <w:r w:rsidR="0077456C">
        <w:t xml:space="preserve">and </w:t>
      </w:r>
      <w:r w:rsidR="00793EAE">
        <w:t>reference</w:t>
      </w:r>
      <w:r w:rsidR="00793EAE" w:rsidDel="00793EAE">
        <w:t xml:space="preserve"> </w:t>
      </w:r>
      <w:r w:rsidR="0077456C">
        <w:t xml:space="preserve">area, </w:t>
      </w:r>
      <w:r>
        <w:t>and one with an area-</w:t>
      </w:r>
      <w:proofErr w:type="gramStart"/>
      <w:r>
        <w:t xml:space="preserve">specific </w:t>
      </w:r>
      <w:proofErr w:type="gramEnd"/>
      <m:oMath>
        <m:r>
          <w:rPr>
            <w:rFonts w:ascii="Cambria Math" w:hAnsi="Cambria Math"/>
          </w:rPr>
          <m:t>θ</m:t>
        </m:r>
      </m:oMath>
      <w:r>
        <w:t>. We used the following priors, after visual exploration of the prior predictive distribution (</w:t>
      </w:r>
      <w:r>
        <w:rPr>
          <w:i/>
        </w:rPr>
        <w:t>Supporting Information</w:t>
      </w:r>
      <w:r>
        <w:t>, Fig. S7, S9)</w:t>
      </w:r>
      <w:proofErr w:type="gramStart"/>
      <w:r>
        <w:t xml:space="preserve">: </w:t>
      </w:r>
      <w:proofErr w:type="gramEnd"/>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m:t>
            </m:r>
          </m:sub>
        </m:sSub>
        <m:r>
          <w:rPr>
            <w:rFonts w:ascii="Cambria Math" w:eastAsia="Cambria Math" w:hAnsi="Cambria Math" w:cs="Cambria Math"/>
          </w:rPr>
          <m:t>~N(500, 100)</m:t>
        </m:r>
      </m:oMath>
      <w:r>
        <w:t xml:space="preserve">,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m:t>
            </m:r>
          </m:sub>
        </m:sSub>
        <m:r>
          <w:rPr>
            <w:rFonts w:ascii="Cambria Math" w:eastAsia="Cambria Math" w:hAnsi="Cambria Math" w:cs="Cambria Math"/>
          </w:rPr>
          <m:t>~N(-1.2, 0.3)</m:t>
        </m:r>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id:cohort</m:t>
            </m:r>
          </m:sub>
        </m:sSub>
      </m:oMath>
      <w:r>
        <w:t xml:space="preserve"> and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cohort</m:t>
            </m:r>
          </m:sub>
        </m:sSub>
      </m:oMath>
      <w:r>
        <w:t xml:space="preserve"> were all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13.3</m:t>
            </m:r>
          </m:e>
        </m:d>
      </m:oMath>
      <w:r>
        <w:t xml:space="preserve"> prior. </w:t>
      </w:r>
    </w:p>
    <w:p w14:paraId="66572200" w14:textId="51CB9E56" w:rsidR="00727B43" w:rsidRDefault="001B1A85">
      <w:pPr>
        <w:spacing w:line="480" w:lineRule="auto"/>
        <w:ind w:firstLine="284"/>
        <w:jc w:val="both"/>
      </w:pPr>
      <w:r>
        <w:t xml:space="preserve">We estimated total mortality by fitting linear models to the natural log of catch (CPUE) as a function of age (catch curve regression), under the assumption that in a closed population, the exponential decline can be described as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Zt</m:t>
            </m:r>
          </m:sup>
        </m:sSup>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is the population at time </w:t>
      </w:r>
      <m:oMath>
        <m:r>
          <w:rPr>
            <w:rFonts w:ascii="Cambria Math" w:eastAsia="Cambria Math" w:hAnsi="Cambria Math" w:cs="Cambria Math"/>
          </w:rPr>
          <m:t>t</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oMath>
      <w:r>
        <w:t xml:space="preserve"> is the initial population size and </w:t>
      </w:r>
      <m:oMath>
        <m:r>
          <w:rPr>
            <w:rFonts w:ascii="Cambria Math" w:eastAsia="Cambria Math" w:hAnsi="Cambria Math" w:cs="Cambria Math"/>
          </w:rPr>
          <m:t>Z</m:t>
        </m:r>
      </m:oMath>
      <w:r>
        <w:t xml:space="preserve"> is the instantaneous mortality rate. This equation can be rewritten as a linear equation</w:t>
      </w:r>
      <w:proofErr w:type="gramStart"/>
      <w:r>
        <w:t xml:space="preserve">: </w:t>
      </w:r>
      <w:proofErr w:type="gramEnd"/>
      <m:oMath>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eastAsia="Cambria Math" w:hAnsi="Cambria Math" w:cs="Cambria Math"/>
              </w:rPr>
            </m:ctrlPr>
          </m:dPr>
          <m:e>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e>
        </m:d>
        <m:r>
          <w:rPr>
            <w:rFonts w:ascii="Cambria Math" w:hAnsi="Cambria Math"/>
          </w:rPr>
          <m:t xml:space="preserve"> </m:t>
        </m:r>
        <m:r>
          <w:rPr>
            <w:rFonts w:ascii="Cambria Math" w:eastAsia="Cambria Math" w:hAnsi="Cambria Math" w:cs="Cambria Math"/>
          </w:rPr>
          <m:t>-Zt</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oMath>
      <w:r>
        <w:t xml:space="preserve"> is catch-at-age </w:t>
      </w:r>
      <m:oMath>
        <m:r>
          <w:rPr>
            <w:rFonts w:ascii="Cambria Math" w:eastAsia="Cambria Math" w:hAnsi="Cambria Math" w:cs="Cambria Math"/>
          </w:rPr>
          <m:t>t</m:t>
        </m:r>
      </m:oMath>
      <w:r>
        <w:t xml:space="preserve">, if catch </w:t>
      </w:r>
      <w:r>
        <w:lastRenderedPageBreak/>
        <w:t xml:space="preserve">is assumed proportional to the number of fish (i.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Hence, the negative of the slope of the regression </w:t>
      </w:r>
      <w:proofErr w:type="gramStart"/>
      <w:r>
        <w:t xml:space="preserve">is </w:t>
      </w:r>
      <w:proofErr w:type="gramEnd"/>
      <m:oMath>
        <m:r>
          <w:rPr>
            <w:rFonts w:ascii="Cambria Math" w:eastAsia="Cambria Math" w:hAnsi="Cambria Math" w:cs="Cambria Math"/>
          </w:rPr>
          <m:t>Z</m:t>
        </m:r>
      </m:oMath>
      <w:r>
        <w:t xml:space="preserve">. To get catch-at-age data, we constructed area-specific age-length keys </w:t>
      </w:r>
      <w:r w:rsidR="0077456C">
        <w:t xml:space="preserve">using </w:t>
      </w:r>
      <w:r>
        <w:t>the sub-sample of the total catch that was age-determined. Age length-keys describe the age-proportions of each length-category (i.e., a matrix with length category as rows, ages as columns). Age</w:t>
      </w:r>
      <w:ins w:id="386" w:author="Anna Gårdmark" w:date="2022-04-07T21:48:00Z">
        <w:r w:rsidR="00094996">
          <w:t xml:space="preserve"> composition</w:t>
        </w:r>
      </w:ins>
      <w:r>
        <w:t xml:space="preserve"> is then estimated for the total catch based on the “probability” of fish in each length-category being a certain age. With fit this model with and without an </w:t>
      </w:r>
      <m:oMath>
        <m:r>
          <w:rPr>
            <w:rFonts w:ascii="Cambria Math" w:eastAsia="Cambria Math" w:hAnsi="Cambria Math" w:cs="Cambria Math"/>
          </w:rPr>
          <m:t>age</m:t>
        </m:r>
      </m:oMath>
      <w:r>
        <w:t>-</w:t>
      </w:r>
      <m:oMath>
        <m:r>
          <w:rPr>
            <w:rFonts w:ascii="Cambria Math" w:eastAsia="Cambria Math" w:hAnsi="Cambria Math" w:cs="Cambria Math"/>
          </w:rPr>
          <m:t>area</m:t>
        </m:r>
      </m:oMath>
      <w:r>
        <w:t>-interaction, and the former can be written as:</w:t>
      </w:r>
    </w:p>
    <w:p w14:paraId="5594D2B7" w14:textId="77777777" w:rsidR="00A378E6" w:rsidRDefault="00C75D8E" w:rsidP="00A378E6">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commentRangeStart w:id="387"/>
    <w:p w14:paraId="4964A4ED" w14:textId="253859E4" w:rsidR="00A378E6" w:rsidRPr="008F06C1" w:rsidRDefault="00C75D8E" w:rsidP="00A378E6">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r>
                <w:rPr>
                  <w:rFonts w:ascii="Cambria Math" w:eastAsiaTheme="minorEastAsia" w:hAnsi="Cambria Math"/>
                </w:rPr>
                <m:t>)#(11)</m:t>
              </m:r>
            </m:e>
          </m:eqArr>
          <w:commentRangeEnd w:id="387"/>
          <m:r>
            <m:rPr>
              <m:sty m:val="p"/>
            </m:rPr>
            <w:rPr>
              <w:rStyle w:val="Kommentarsreferens"/>
            </w:rPr>
            <w:commentReference w:id="387"/>
          </m:r>
        </m:oMath>
      </m:oMathPara>
    </w:p>
    <w:p w14:paraId="0000004A" w14:textId="74D7D91D" w:rsidR="00037DE8" w:rsidRPr="00A378E6" w:rsidRDefault="00C75D8E">
      <w:pPr>
        <w:jc w:val="cente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r>
            <w:rPr>
              <w:rFonts w:ascii="Cambria Math" w:hAnsi="Cambria Math"/>
            </w:rPr>
            <m:t xml:space="preserve"> </m:t>
          </m:r>
        </m:oMath>
      </m:oMathPara>
    </w:p>
    <w:p w14:paraId="17B13575" w14:textId="77777777" w:rsidR="00A378E6" w:rsidRDefault="00A378E6">
      <w:pPr>
        <w:jc w:val="center"/>
      </w:pPr>
    </w:p>
    <w:p w14:paraId="0000004B" w14:textId="3B32FD17" w:rsidR="00037DE8" w:rsidRDefault="001B1A85">
      <w:pPr>
        <w:spacing w:line="480" w:lineRule="auto"/>
        <w:jc w:val="both"/>
      </w:pPr>
      <w:proofErr w:type="gramStart"/>
      <w:r>
        <w:t>where</w:t>
      </w:r>
      <w:proofErr w:type="gramEnd"/>
      <w:r>
        <w:t xml:space="preserve">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j</m:t>
            </m:r>
          </m:sub>
        </m:sSub>
      </m:oMath>
      <w:r>
        <w:t xml:space="preserve">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1j</m:t>
            </m:r>
          </m:sub>
        </m:sSub>
      </m:oMath>
      <w:r>
        <w:t xml:space="preserve"> are the intercepts for the </w:t>
      </w:r>
      <w:r w:rsidR="00793EAE">
        <w:t>reference</w:t>
      </w:r>
      <w:r w:rsidR="00793EAE" w:rsidDel="00793EAE">
        <w:t xml:space="preserve"> </w:t>
      </w:r>
      <w:r>
        <w:t xml:space="preserve">and </w:t>
      </w:r>
      <w:r w:rsidR="00320473">
        <w:t>heated</w:t>
      </w:r>
      <w:r w:rsidR="00320473" w:rsidDel="00320473">
        <w:t xml:space="preserve"> </w:t>
      </w:r>
      <w:r>
        <w:t xml:space="preserve">areas, respectively,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j</m:t>
            </m:r>
          </m:sub>
        </m:sSub>
      </m:oMath>
      <w:r>
        <w:t xml:space="preserve"> is the age slope for the </w:t>
      </w:r>
      <w:r w:rsidR="00793EAE">
        <w:t>reference</w:t>
      </w:r>
      <w:r w:rsidR="00793EAE" w:rsidDel="00793EAE">
        <w:t xml:space="preserve"> </w:t>
      </w:r>
      <w:r>
        <w:t xml:space="preserve">area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3j</m:t>
            </m:r>
          </m:sub>
        </m:sSub>
      </m:oMath>
      <w:r>
        <w:t xml:space="preserve"> is the interaction between </w:t>
      </w:r>
      <m:oMath>
        <m:r>
          <w:rPr>
            <w:rFonts w:ascii="Cambria Math" w:eastAsia="Cambria Math" w:hAnsi="Cambria Math" w:cs="Cambria Math"/>
          </w:rPr>
          <m:t>age</m:t>
        </m:r>
      </m:oMath>
      <w:r>
        <w:t xml:space="preserve"> and </w:t>
      </w:r>
      <m:oMath>
        <m:r>
          <w:rPr>
            <w:rFonts w:ascii="Cambria Math" w:eastAsia="Cambria Math" w:hAnsi="Cambria Math" w:cs="Cambria Math"/>
          </w:rPr>
          <m:t>area</m:t>
        </m:r>
      </m:oMath>
      <w:r>
        <w:t xml:space="preserve">. All parameters vary by cohort (for </w:t>
      </w:r>
      <w:proofErr w:type="gramStart"/>
      <w:r>
        <w:t xml:space="preserve">cohort </w:t>
      </w:r>
      <w:proofErr w:type="gramEnd"/>
      <m:oMath>
        <m:r>
          <w:rPr>
            <w:rFonts w:ascii="Cambria Math" w:eastAsia="Cambria Math" w:hAnsi="Cambria Math" w:cs="Cambria Math"/>
          </w:rPr>
          <m:t>j=1981,…, 2000</m:t>
        </m:r>
      </m:oMath>
      <w:r>
        <w:t xml:space="preserve">) and their correlation is set to 0 (Eq. 12). We use the following (vague) prio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j</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 10</m:t>
            </m:r>
          </m:e>
        </m:d>
      </m:oMath>
      <w:r>
        <w:t xml:space="preserve"> (wher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m:t>
            </m:r>
          </m:sub>
        </m:sSub>
      </m:oMath>
      <w:r>
        <w:t xml:space="preserve"> and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3</m:t>
                </m:r>
              </m:sub>
            </m:sSub>
          </m:sub>
        </m:sSub>
      </m:oMath>
      <w:r>
        <w:t xml:space="preserve"> is the population-level estimate </w:t>
      </w:r>
      <w:proofErr w:type="gramStart"/>
      <w:r>
        <w:t xml:space="preserve">for </w:t>
      </w:r>
      <w:proofErr w:type="gramEnd"/>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m:t>
            </m:r>
          </m:sub>
        </m:sSub>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w:t>
      </w:r>
      <w:proofErr w:type="gramStart"/>
      <w:r>
        <w:t>and</w:t>
      </w:r>
      <w:proofErr w:type="gramEnd"/>
      <w:r>
        <w:t xml:space="preserve"> </w:t>
      </w:r>
      <m:oMath>
        <m:sSub>
          <m:sSubPr>
            <m:ctrlPr>
              <w:rPr>
                <w:rFonts w:ascii="Cambria Math" w:hAnsi="Cambria Math"/>
              </w:rPr>
            </m:ctrlPr>
          </m:sSubPr>
          <m:e>
            <m:r>
              <w:rPr>
                <w:rFonts w:ascii="Cambria Math" w:hAnsi="Cambria Math"/>
              </w:rPr>
              <m:t>σ</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m:t>
                </m:r>
              </m:sub>
            </m:sSub>
          </m:sub>
        </m:sSub>
      </m:oMath>
      <w:r>
        <w:t xml:space="preserve"> were given a </w:t>
      </w:r>
      <m:oMath>
        <m:r>
          <w:rPr>
            <w:rFonts w:ascii="Cambria Math" w:eastAsia="Cambria Math" w:hAnsi="Cambria Math" w:cs="Cambria Math"/>
          </w:rPr>
          <m:t>Student-t(3,0,2.5)</m:t>
        </m:r>
      </m:oMath>
      <w:r>
        <w:t xml:space="preserve"> prior.</w:t>
      </w:r>
    </w:p>
    <w:p w14:paraId="0000004F" w14:textId="3DF8DB9C" w:rsidR="00037DE8" w:rsidRDefault="001B1A85" w:rsidP="006F1AC7">
      <w:pPr>
        <w:spacing w:line="480" w:lineRule="auto"/>
        <w:ind w:firstLine="284"/>
        <w:jc w:val="both"/>
      </w:pPr>
      <w:r>
        <w:t xml:space="preserve">Lastly, we quantified differences in the size-distributions between the areas using size-spectrum </w:t>
      </w:r>
      <w:del w:id="388" w:author="Max Lindmark" w:date="2022-02-23T09:48:00Z">
        <w:r w:rsidDel="003F0D4B">
          <w:delText>slopes</w:delText>
        </w:r>
      </w:del>
      <w:ins w:id="389" w:author="Max Lindmark" w:date="2022-02-23T09:48:00Z">
        <w:r w:rsidR="003F0D4B">
          <w:t>exponents</w:t>
        </w:r>
      </w:ins>
      <w:r>
        <w:t>. We estimate</w:t>
      </w:r>
      <w:ins w:id="390" w:author="Max Lindmark" w:date="2022-02-23T09:48:00Z">
        <w:r w:rsidR="00385B4A">
          <w:t xml:space="preserve"> </w:t>
        </w:r>
      </w:ins>
      <w:ins w:id="391" w:author="Anna Gårdmark" w:date="2022-04-07T21:48:00Z">
        <w:r w:rsidR="00094996">
          <w:t xml:space="preserve">the </w:t>
        </w:r>
      </w:ins>
      <w:ins w:id="392" w:author="Max Lindmark" w:date="2022-02-23T09:50:00Z">
        <w:r w:rsidR="00822EA1">
          <w:t xml:space="preserve">biomass </w:t>
        </w:r>
      </w:ins>
      <w:ins w:id="393" w:author="Max Lindmark" w:date="2022-02-23T09:48:00Z">
        <w:del w:id="394" w:author="Anna Gårdmark" w:date="2022-04-07T21:48:00Z">
          <w:r w:rsidR="00385B4A" w:rsidDel="00094996">
            <w:delText xml:space="preserve">the </w:delText>
          </w:r>
        </w:del>
        <w:r w:rsidR="00385B4A">
          <w:t>size-spectrum exponent</w:t>
        </w:r>
      </w:ins>
      <w:r>
        <w:t xml:space="preserve"> </w:t>
      </w:r>
      <m:oMath>
        <m:r>
          <w:rPr>
            <w:rFonts w:ascii="Cambria Math" w:hAnsi="Cambria Math"/>
          </w:rPr>
          <m:t>γ</m:t>
        </m:r>
      </m:oMath>
      <w:r>
        <w:t xml:space="preserve"> </w:t>
      </w:r>
      <w:ins w:id="395" w:author="Max Lindmark" w:date="2022-02-23T09:48:00Z">
        <w:r w:rsidR="00385B4A">
          <w:t xml:space="preserve">directly, </w:t>
        </w:r>
      </w:ins>
      <w:r>
        <w:t xml:space="preserve">using the likelihood approach for binned data, i.e., the </w:t>
      </w:r>
      <w:proofErr w:type="spellStart"/>
      <w:r>
        <w:rPr>
          <w:i/>
        </w:rPr>
        <w:t>MLEbin</w:t>
      </w:r>
      <w:proofErr w:type="spellEnd"/>
      <w:r>
        <w:t xml:space="preserve"> method in the R package </w:t>
      </w:r>
      <w:proofErr w:type="spellStart"/>
      <w:r>
        <w:rPr>
          <w:i/>
        </w:rPr>
        <w:t>sizeSpectra</w:t>
      </w:r>
      <w:proofErr w:type="spellEnd"/>
      <w:r w:rsidR="001D1471">
        <w:t xml:space="preserve"> </w:t>
      </w:r>
      <w:r w:rsidR="005E3F19">
        <w:fldChar w:fldCharType="begin"/>
      </w:r>
      <w:r w:rsidR="005633FC">
        <w:instrText xml:space="preserve"> ADDIN ZOTERO_ITEM CSL_CITATION {"citationID":"runtaWtO","properties":{"formattedCitation":"(A. Edwards, 2020; A. M. Edwards et al., 2017, 2020)","plainCitation":"(A. Edwards, 2020; A. M. Edwards et al., 2017, 2020)","noteIndex":0},"citationItems":[{"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id":2869,"uris":["http://zotero.org/users/6116610/items/44B22KNF"],"uri":["http://zotero.org/users/6116610/items/44B22KNF"],"itemData":{"id":2869,"type":"book","title":"sizeSpectra: Fitting Size Spectra to Ecological Data Using Maximum Likelihood","URL":"https://github.com/andrew-edwards/sizeSpectra","version":"R package version 1.0.0.0","author":[{"family":"Edwards","given":"Andrew"}],"issued":{"date-parts":[["2020"]]},"citation-key":"edwardsSizeSpectraFittingSize2020"}}],"schema":"https://github.com/citation-style-language/schema/raw/master/csl-citation.json"} </w:instrText>
      </w:r>
      <w:r w:rsidR="005E3F19">
        <w:fldChar w:fldCharType="separate"/>
      </w:r>
      <w:r w:rsidR="005633FC">
        <w:rPr>
          <w:lang w:val="en-GB"/>
        </w:rPr>
        <w:t>(A. Edwards, 2020; A. M. Edwards et al., 2017, 2020)</w:t>
      </w:r>
      <w:r w:rsidR="005E3F19">
        <w:fldChar w:fldCharType="end"/>
      </w:r>
      <w:r>
        <w:t xml:space="preserve">. This method explicitly accounts for uncertainty in body masses </w:t>
      </w:r>
      <w:r>
        <w:rPr>
          <w:i/>
        </w:rPr>
        <w:t xml:space="preserve">within </w:t>
      </w:r>
      <w:r>
        <w:t>size-classes (bins) in the data and has been shown to be less biased than regression-based methods or the likelihood method based on bin-midpoints</w:t>
      </w:r>
      <w:r w:rsidR="00CB31F2">
        <w:t xml:space="preserve"> </w:t>
      </w:r>
      <w:r w:rsidR="006F1AC7">
        <w:fldChar w:fldCharType="begin"/>
      </w:r>
      <w:r w:rsidR="005633FC">
        <w:instrText xml:space="preserve"> ADDIN ZOTERO_ITEM CSL_CITATION {"citationID":"vbBEmEup","properties":{"formattedCitation":"(A. M. Edwards et al., 2017, 2020)","plainCitation":"(A. M. Edwards et al., 2017, 2020)","noteIndex":0},"citationItems":[{"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schema":"https://github.com/citation-style-language/schema/raw/master/csl-citation.json"} </w:instrText>
      </w:r>
      <w:r w:rsidR="006F1AC7">
        <w:fldChar w:fldCharType="separate"/>
      </w:r>
      <w:r w:rsidR="005633FC">
        <w:rPr>
          <w:lang w:val="en-GB"/>
        </w:rPr>
        <w:t xml:space="preserve">(A. M. </w:t>
      </w:r>
      <w:r w:rsidR="005633FC">
        <w:rPr>
          <w:lang w:val="en-GB"/>
        </w:rPr>
        <w:lastRenderedPageBreak/>
        <w:t>Edwards et al., 2017, 2020)</w:t>
      </w:r>
      <w:r w:rsidR="006F1AC7">
        <w:fldChar w:fldCharType="end"/>
      </w:r>
      <w:r>
        <w:t>.</w:t>
      </w:r>
      <w:r w:rsidR="0042599F">
        <w:t xml:space="preserve"> </w:t>
      </w:r>
      <w:ins w:id="396" w:author="Max Lindmark" w:date="2022-02-23T09:49:00Z">
        <w:r w:rsidR="0042599F">
          <w:t xml:space="preserve">We pooled all years to </w:t>
        </w:r>
        <w:r w:rsidR="00741676">
          <w:t xml:space="preserve">ensure </w:t>
        </w:r>
        <w:r w:rsidR="00822EA1">
          <w:t xml:space="preserve">negative relationships between </w:t>
        </w:r>
      </w:ins>
      <w:ins w:id="397" w:author="Max Lindmark" w:date="2022-02-23T09:50:00Z">
        <w:r w:rsidR="00F765CD">
          <w:t>biomass and size in the size-classes</w:t>
        </w:r>
      </w:ins>
      <w:ins w:id="398" w:author="Anna Gårdmark" w:date="2022-04-07T21:49:00Z">
        <w:r w:rsidR="00094996">
          <w:t xml:space="preserve"> (as the sign of the relationship varied between years)</w:t>
        </w:r>
      </w:ins>
      <w:ins w:id="399" w:author="Max Lindmark" w:date="2022-02-23T09:50:00Z">
        <w:r w:rsidR="00F765CD">
          <w:t>.</w:t>
        </w:r>
      </w:ins>
    </w:p>
    <w:p w14:paraId="00000050" w14:textId="331B9168" w:rsidR="00037DE8" w:rsidRDefault="001B1A85">
      <w:pPr>
        <w:spacing w:line="480" w:lineRule="auto"/>
        <w:ind w:firstLine="284"/>
        <w:jc w:val="both"/>
        <w:rPr>
          <w:i/>
        </w:rPr>
      </w:pPr>
      <w:r>
        <w:t>All analyses were done using R</w:t>
      </w:r>
      <w:ins w:id="400" w:author="Max Lindmark" w:date="2022-02-23T11:10:00Z">
        <w:r w:rsidR="00153565">
          <w:t xml:space="preserve"> </w:t>
        </w:r>
      </w:ins>
      <w:r w:rsidR="003C2311">
        <w:fldChar w:fldCharType="begin"/>
      </w:r>
      <w:r w:rsidR="005633FC">
        <w:instrText xml:space="preserve"> ADDIN ZOTERO_ITEM CSL_CITATION {"citationID":"GIe7EbQy","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citation-key":"rcoreteamLanguageEnvironmentStatistical2020"}}],"schema":"https://github.com/citation-style-language/schema/raw/master/csl-citation.json"} </w:instrText>
      </w:r>
      <w:r w:rsidR="003C2311">
        <w:fldChar w:fldCharType="separate"/>
      </w:r>
      <w:r w:rsidR="005633FC">
        <w:rPr>
          <w:lang w:val="en-GB"/>
        </w:rPr>
        <w:t>(R Core Team, 2020)</w:t>
      </w:r>
      <w:r w:rsidR="003C2311">
        <w:fldChar w:fldCharType="end"/>
      </w:r>
      <w:ins w:id="401" w:author="Max Lindmark" w:date="2022-02-23T11:09:00Z">
        <w:r w:rsidR="00C82348">
          <w:t xml:space="preserve"> </w:t>
        </w:r>
      </w:ins>
      <w:r>
        <w:t>version 4.0.2</w:t>
      </w:r>
      <w:ins w:id="402" w:author="Max Lindmark" w:date="2022-02-23T11:09:00Z">
        <w:r w:rsidR="0021366A">
          <w:t xml:space="preserve"> with R Studio </w:t>
        </w:r>
      </w:ins>
      <w:ins w:id="403" w:author="Max Lindmark" w:date="2022-02-23T11:10:00Z">
        <w:r w:rsidR="0021366A">
          <w:t>(</w:t>
        </w:r>
        <w:r w:rsidR="0021366A" w:rsidRPr="0021366A">
          <w:t>2021.09.1</w:t>
        </w:r>
        <w:r w:rsidR="0021366A">
          <w:t>)</w:t>
        </w:r>
      </w:ins>
      <w:r>
        <w:t xml:space="preserve">. The packages within the </w:t>
      </w:r>
      <w:proofErr w:type="spellStart"/>
      <w:r>
        <w:rPr>
          <w:i/>
        </w:rPr>
        <w:t>tidyverse</w:t>
      </w:r>
      <w:proofErr w:type="spellEnd"/>
      <w:r>
        <w:t xml:space="preserve"> </w:t>
      </w:r>
      <w:r w:rsidR="0024288E">
        <w:fldChar w:fldCharType="begin"/>
      </w:r>
      <w:r w:rsidR="005633FC">
        <w:instrText xml:space="preserve"> ADDIN ZOTERO_ITEM CSL_CITATION {"citationID":"XVrDHiuY","properties":{"formattedCitation":"(Wickham 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0024288E">
        <w:fldChar w:fldCharType="separate"/>
      </w:r>
      <w:r w:rsidR="005633FC">
        <w:rPr>
          <w:lang w:val="en-GB"/>
        </w:rPr>
        <w:t>(Wickham et al., 2019)</w:t>
      </w:r>
      <w:r w:rsidR="0024288E">
        <w:fldChar w:fldCharType="end"/>
      </w:r>
      <w:r w:rsidR="003A2013">
        <w:t xml:space="preserve"> </w:t>
      </w:r>
      <w:r>
        <w:t xml:space="preserve">collection were used to processes and visualize data. Models where fit using the R package </w:t>
      </w:r>
      <w:proofErr w:type="spellStart"/>
      <w:r>
        <w:rPr>
          <w:i/>
        </w:rPr>
        <w:t>brms</w:t>
      </w:r>
      <w:proofErr w:type="spellEnd"/>
      <w:r w:rsidR="000677E3">
        <w:rPr>
          <w:i/>
        </w:rPr>
        <w:t xml:space="preserve"> </w:t>
      </w:r>
      <w:r w:rsidR="00FC254E">
        <w:rPr>
          <w:i/>
        </w:rPr>
        <w:fldChar w:fldCharType="begin"/>
      </w:r>
      <w:r w:rsidR="005633FC">
        <w:rPr>
          <w:i/>
        </w:rPr>
        <w:instrText xml:space="preserve"> ADDIN ZOTERO_ITEM CSL_CITATION {"citationID":"gCN06xB4","properties":{"formattedCitation":"(B\\uc0\\u252{}rkner, 2017)","plainCitation":"(Bürkner, 2017)","noteIndex":0},"citationItems":[{"id":813,"uris":["http://zotero.org/users/6116610/items/PAQIC972"],"uri":["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citation-key":"burknerBrmsPackageBayesian2017"}}],"schema":"https://github.com/citation-style-language/schema/raw/master/csl-citation.json"} </w:instrText>
      </w:r>
      <w:r w:rsidR="00FC254E">
        <w:rPr>
          <w:i/>
        </w:rPr>
        <w:fldChar w:fldCharType="separate"/>
      </w:r>
      <w:r w:rsidR="005633FC" w:rsidRPr="005633FC">
        <w:rPr>
          <w:lang w:val="en-GB"/>
        </w:rPr>
        <w:t>(Bürkner, 2017)</w:t>
      </w:r>
      <w:r w:rsidR="00FC254E">
        <w:rPr>
          <w:i/>
        </w:rPr>
        <w:fldChar w:fldCharType="end"/>
      </w:r>
      <w:r>
        <w:rPr>
          <w:i/>
        </w:rPr>
        <w:t>.</w:t>
      </w:r>
      <w:r>
        <w:t xml:space="preserve"> When priors were not chosen based on the prior predictive distributions, we used the default priors from </w:t>
      </w:r>
      <w:proofErr w:type="spellStart"/>
      <w:r>
        <w:rPr>
          <w:i/>
        </w:rPr>
        <w:t>brms</w:t>
      </w:r>
      <w:proofErr w:type="spellEnd"/>
      <w:r>
        <w:t xml:space="preserve"> as written above. We used 3 chains and 4000 iterations in total per chain. Models were compared by evaluating their expected predictive accuracy (expected log pointwise predictive density) using leave-one-out cross-validation (LOO-CV)</w:t>
      </w:r>
      <w:r w:rsidR="009A20C8">
        <w:t xml:space="preserve"> </w:t>
      </w:r>
      <w:r w:rsidR="00097CEF">
        <w:fldChar w:fldCharType="begin"/>
      </w:r>
      <w:r w:rsidR="005633FC">
        <w:instrText xml:space="preserve"> ADDIN ZOTERO_ITEM CSL_CITATION {"citationID":"gL0m0LS4","properties":{"formattedCitation":"(Vehtari et al., 2017)","plainCitation":"(Vehtari et al., 2017)","noteIndex":0},"citationItems":[{"id":2793,"uris":["http://zotero.org/users/6116610/items/V6EYLCQ5"],"uri":["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citation-key":"vehtariPracticalBayesianModel2017a"}}],"schema":"https://github.com/citation-style-language/schema/raw/master/csl-citation.json"} </w:instrText>
      </w:r>
      <w:r w:rsidR="00097CEF">
        <w:fldChar w:fldCharType="separate"/>
      </w:r>
      <w:r w:rsidR="005633FC">
        <w:rPr>
          <w:lang w:val="en-GB"/>
        </w:rPr>
        <w:t>(Vehtari et al., 2017)</w:t>
      </w:r>
      <w:r w:rsidR="00097CEF">
        <w:fldChar w:fldCharType="end"/>
      </w:r>
      <w:r>
        <w:rPr>
          <w:i/>
        </w:rPr>
        <w:t xml:space="preserve"> </w:t>
      </w:r>
      <w:r>
        <w:t xml:space="preserve">while ensuring </w:t>
      </w:r>
      <w:proofErr w:type="spellStart"/>
      <w:r>
        <w:t>pareto</w:t>
      </w:r>
      <w:proofErr w:type="spellEnd"/>
      <w:r>
        <w:t xml:space="preserve"> </w:t>
      </w:r>
      <m:oMath>
        <m:r>
          <w:rPr>
            <w:rFonts w:ascii="Cambria Math" w:eastAsia="Cambria Math" w:hAnsi="Cambria Math" w:cs="Cambria Math"/>
          </w:rPr>
          <m:t>k</m:t>
        </m:r>
      </m:oMath>
      <w:r>
        <w:t xml:space="preserve"> values &lt; 0.7, in the R package </w:t>
      </w:r>
      <w:r>
        <w:rPr>
          <w:i/>
        </w:rPr>
        <w:t>loo</w:t>
      </w:r>
      <w:r w:rsidR="00DA0FAF">
        <w:t xml:space="preserve"> </w:t>
      </w:r>
      <w:r w:rsidR="00C240DD">
        <w:fldChar w:fldCharType="begin"/>
      </w:r>
      <w:r w:rsidR="005633FC">
        <w:instrText xml:space="preserve"> ADDIN ZOTERO_ITEM CSL_CITATION {"citationID":"VhyKzKc5","properties":{"formattedCitation":"(Vehtari et al., 2020)","plainCitation":"(Vehtari et al., 2020)","noteIndex":0},"citationItems":[{"id":2856,"uris":["http://zotero.org/users/6116610/items/5G6GTKRJ"],"uri":["http://zotero.org/users/6116610/items/5G6GTKRJ"],"itemData":{"id":2856,"type":"book","title":"loo: Efficient leave-one-out cross-validation and WAIC for Bayesian models.","URL":"https://mc-stan.org/loo","version":"R package version 2.3.1","author":[{"family":"Vehtari","given":"A"},{"family":"Gabry","given":"J"},{"family":"Magnusson","given":"M"},{"family":"Yao","given":"Y"},{"family":"Bürkner","given":"P"},{"family":"Paananen","given":"T"},{"family":"Gelman","given":"A"}],"issued":{"date-parts":[["2020"]]},"citation-key":"vehtariLooEfficientLeaveoneout2020"}}],"schema":"https://github.com/citation-style-language/schema/raw/master/csl-citation.json"} </w:instrText>
      </w:r>
      <w:r w:rsidR="00C240DD">
        <w:fldChar w:fldCharType="separate"/>
      </w:r>
      <w:r w:rsidR="005633FC">
        <w:rPr>
          <w:lang w:val="en-GB"/>
        </w:rPr>
        <w:t>(Vehtari et al., 2020)</w:t>
      </w:r>
      <w:r w:rsidR="00C240DD">
        <w:fldChar w:fldCharType="end"/>
      </w:r>
      <w:r>
        <w:rPr>
          <w:i/>
        </w:rPr>
        <w:t>.</w:t>
      </w:r>
      <w:r>
        <w:t xml:space="preserve"> Results of the model comparison can be found in the </w:t>
      </w:r>
      <w:r>
        <w:rPr>
          <w:i/>
        </w:rPr>
        <w:t>Supporting Information</w:t>
      </w:r>
      <w:r>
        <w:t>, Table S1-S4.</w:t>
      </w:r>
      <w:r w:rsidR="004733B3">
        <w:t xml:space="preserve"> We used</w:t>
      </w:r>
      <w:r>
        <w:rPr>
          <w:i/>
        </w:rPr>
        <w:t xml:space="preserve"> </w:t>
      </w:r>
      <w:proofErr w:type="spellStart"/>
      <w:r>
        <w:rPr>
          <w:i/>
        </w:rPr>
        <w:t>bayesplot</w:t>
      </w:r>
      <w:proofErr w:type="spellEnd"/>
      <w:r w:rsidR="00C240DD">
        <w:rPr>
          <w:i/>
        </w:rPr>
        <w:t xml:space="preserve"> </w:t>
      </w:r>
      <w:r w:rsidR="00CA0D07">
        <w:rPr>
          <w:i/>
        </w:rPr>
        <w:fldChar w:fldCharType="begin"/>
      </w:r>
      <w:r w:rsidR="005633FC">
        <w:rPr>
          <w:i/>
        </w:rPr>
        <w:instrText xml:space="preserve"> ADDIN ZOTERO_ITEM CSL_CITATION {"citationID":"lm1Fmql2","properties":{"formattedCitation":"(Gabry 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citation-key":"gabryVisualizationBayesianWorkflow2019"}}],"schema":"https://github.com/citation-style-language/schema/raw/master/csl-citation.json"} </w:instrText>
      </w:r>
      <w:r w:rsidR="00CA0D07">
        <w:rPr>
          <w:i/>
        </w:rPr>
        <w:fldChar w:fldCharType="separate"/>
      </w:r>
      <w:r w:rsidR="005633FC">
        <w:rPr>
          <w:lang w:val="en-GB"/>
        </w:rPr>
        <w:t>(Gabry et al., 2019)</w:t>
      </w:r>
      <w:r w:rsidR="00CA0D07">
        <w:rPr>
          <w:i/>
        </w:rPr>
        <w:fldChar w:fldCharType="end"/>
      </w:r>
      <w:r>
        <w:t xml:space="preserve"> and </w:t>
      </w:r>
      <w:proofErr w:type="spellStart"/>
      <w:r>
        <w:rPr>
          <w:i/>
        </w:rPr>
        <w:t>tidybayes</w:t>
      </w:r>
      <w:proofErr w:type="spellEnd"/>
      <w:r w:rsidR="008E6239">
        <w:rPr>
          <w:i/>
        </w:rPr>
        <w:t xml:space="preserve"> </w:t>
      </w:r>
      <w:r w:rsidR="0019563D">
        <w:rPr>
          <w:i/>
        </w:rPr>
        <w:fldChar w:fldCharType="begin"/>
      </w:r>
      <w:r w:rsidR="005633FC">
        <w:rPr>
          <w:i/>
        </w:rPr>
        <w:instrText xml:space="preserve"> ADDIN ZOTERO_ITEM CSL_CITATION {"citationID":"0cDICCpC","properties":{"formattedCitation":"(Kay, 2019)","plainCitation":"(Kay, 2019)","noteIndex":0},"citationItems":[{"id":840,"uris":["http://zotero.org/users/6116610/items/RCMQ5BKR"],"uri":["http://zotero.org/users/6116610/items/RCMQ5BKR"],"itemData":{"id":840,"type":"book","title":"tidybayes: Tidy Data and Geoms for Bayesian Models","URL":"http://doi.org/10.5281/zenodo.1308151","version":"R package version 1.1.0","author":[{"family":"Kay","given":"M"}],"issued":{"date-parts":[["2019"]]},"citation-key":"kayTidybayesTidyData2019"}}],"schema":"https://github.com/citation-style-language/schema/raw/master/csl-citation.json"} </w:instrText>
      </w:r>
      <w:r w:rsidR="0019563D">
        <w:rPr>
          <w:i/>
        </w:rPr>
        <w:fldChar w:fldCharType="separate"/>
      </w:r>
      <w:r w:rsidR="005633FC">
        <w:rPr>
          <w:lang w:val="en-GB"/>
        </w:rPr>
        <w:t>(Kay, 2019)</w:t>
      </w:r>
      <w:r w:rsidR="0019563D">
        <w:rPr>
          <w:i/>
        </w:rPr>
        <w:fldChar w:fldCharType="end"/>
      </w:r>
      <w:r>
        <w:t xml:space="preserve"> to process and visualize model diagnostics and posteriors. Model convergence and fit was assessed by ensuring potential scale reduction factors (</w:t>
      </w:r>
      <m:oMath>
        <m:acc>
          <m:accPr>
            <m:ctrlPr>
              <w:rPr>
                <w:rFonts w:ascii="Cambria Math" w:eastAsia="Cambria Math" w:hAnsi="Cambria Math" w:cs="Cambria Math"/>
              </w:rPr>
            </m:ctrlPr>
          </m:accPr>
          <m:e>
            <m:r>
              <w:rPr>
                <w:rFonts w:ascii="Cambria Math" w:eastAsia="Cambria Math" w:hAnsi="Cambria Math" w:cs="Cambria Math"/>
              </w:rPr>
              <m:t>R</m:t>
            </m:r>
          </m:e>
        </m:acc>
      </m:oMath>
      <w:r>
        <w:t xml:space="preserve">) </w:t>
      </w:r>
      <w:r w:rsidR="004733B3">
        <w:t>w</w:t>
      </w:r>
      <w:r>
        <w:t xml:space="preserve">ere </w:t>
      </w:r>
      <w:r w:rsidR="004733B3">
        <w:t xml:space="preserve">less than </w:t>
      </w:r>
      <w:r>
        <w:t>1.1</w:t>
      </w:r>
      <w:r w:rsidR="004733B3">
        <w:t>,</w:t>
      </w:r>
      <w:r>
        <w:t xml:space="preserve"> suggesting all three chains converged to a common distribution)</w:t>
      </w:r>
      <w:r w:rsidR="006A487B">
        <w:t xml:space="preserve"> </w:t>
      </w:r>
      <w:r w:rsidR="000350F4">
        <w:fldChar w:fldCharType="begin"/>
      </w:r>
      <w:r w:rsidR="005633FC">
        <w:instrText xml:space="preserve"> ADDIN ZOTERO_ITEM CSL_CITATION {"citationID":"5G6HFpmN","properties":{"formattedCitation":"(Gelman 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citation-key":"gelmanBayesianDataAnalysis2003"}}],"schema":"https://github.com/citation-style-language/schema/raw/master/csl-citation.json"} </w:instrText>
      </w:r>
      <w:r w:rsidR="000350F4">
        <w:fldChar w:fldCharType="separate"/>
      </w:r>
      <w:r w:rsidR="005633FC">
        <w:rPr>
          <w:lang w:val="en-GB"/>
        </w:rPr>
        <w:t>(Gelman et al., 2003)</w:t>
      </w:r>
      <w:r w:rsidR="000350F4">
        <w:fldChar w:fldCharType="end"/>
      </w:r>
      <w:r w:rsidR="000350F4">
        <w:t>,</w:t>
      </w:r>
      <w:r w:rsidR="00C84399">
        <w:t xml:space="preserve"> </w:t>
      </w:r>
      <w:r>
        <w:t>and by visually inspecting trace plots, residuals QQ-plots and with posterior predictive checks (</w:t>
      </w:r>
      <w:r>
        <w:rPr>
          <w:i/>
        </w:rPr>
        <w:t>Supporting Information</w:t>
      </w:r>
      <w:r>
        <w:t>, Fig. S2, S8, S10, S12).</w:t>
      </w:r>
    </w:p>
    <w:p w14:paraId="00000051" w14:textId="77777777" w:rsidR="00037DE8" w:rsidRDefault="00037DE8">
      <w:pPr>
        <w:spacing w:line="480" w:lineRule="auto"/>
        <w:jc w:val="both"/>
      </w:pPr>
    </w:p>
    <w:p w14:paraId="00000052" w14:textId="77777777" w:rsidR="00037DE8" w:rsidRDefault="001B1A85">
      <w:pPr>
        <w:spacing w:line="480" w:lineRule="auto"/>
        <w:jc w:val="both"/>
        <w:rPr>
          <w:sz w:val="28"/>
          <w:szCs w:val="28"/>
        </w:rPr>
      </w:pPr>
      <w:r>
        <w:rPr>
          <w:sz w:val="28"/>
          <w:szCs w:val="28"/>
        </w:rPr>
        <w:t>Acknowledgements</w:t>
      </w:r>
    </w:p>
    <w:p w14:paraId="00000053" w14:textId="20DC8FA0" w:rsidR="00037DE8" w:rsidRDefault="001B1A85">
      <w:pPr>
        <w:spacing w:line="480" w:lineRule="auto"/>
        <w:jc w:val="both"/>
      </w:pPr>
      <w:r>
        <w:t>We thank all staff involved in data collection</w:t>
      </w:r>
      <w:r w:rsidR="002D1E75">
        <w:t>.</w:t>
      </w:r>
      <w:ins w:id="404" w:author="Anna Gårdmark" w:date="2022-04-07T21:50:00Z">
        <w:r w:rsidR="00094996">
          <w:t xml:space="preserve"> This study was supported by SLU Quantitative Fish and Fisheries Ecology.</w:t>
        </w:r>
      </w:ins>
    </w:p>
    <w:p w14:paraId="00000054" w14:textId="77777777" w:rsidR="00037DE8" w:rsidRDefault="00037DE8">
      <w:pPr>
        <w:spacing w:line="480" w:lineRule="auto"/>
        <w:jc w:val="both"/>
      </w:pPr>
    </w:p>
    <w:p w14:paraId="00000055" w14:textId="77777777" w:rsidR="00037DE8" w:rsidRDefault="001B1A85">
      <w:pPr>
        <w:spacing w:line="480" w:lineRule="auto"/>
        <w:jc w:val="both"/>
        <w:rPr>
          <w:sz w:val="28"/>
          <w:szCs w:val="28"/>
        </w:rPr>
      </w:pPr>
      <w:r>
        <w:rPr>
          <w:sz w:val="28"/>
          <w:szCs w:val="28"/>
        </w:rPr>
        <w:t>Code and Data Availability</w:t>
      </w:r>
    </w:p>
    <w:p w14:paraId="00000056" w14:textId="77777777" w:rsidR="00037DE8" w:rsidRDefault="001B1A85">
      <w:pPr>
        <w:spacing w:line="480" w:lineRule="auto"/>
        <w:jc w:val="both"/>
      </w:pPr>
      <w:r>
        <w:t xml:space="preserve">All </w:t>
      </w:r>
      <w:sdt>
        <w:sdtPr>
          <w:tag w:val="goog_rdk_37"/>
          <w:id w:val="680319436"/>
        </w:sdtPr>
        <w:sdtContent>
          <w:commentRangeStart w:id="405"/>
          <w:commentRangeStart w:id="406"/>
        </w:sdtContent>
      </w:sdt>
      <w:r>
        <w:t xml:space="preserve">data </w:t>
      </w:r>
      <w:commentRangeEnd w:id="405"/>
      <w:r>
        <w:commentReference w:id="405"/>
      </w:r>
      <w:commentRangeEnd w:id="406"/>
      <w:r w:rsidR="00C75D8E">
        <w:rPr>
          <w:rStyle w:val="Kommentarsreferens"/>
        </w:rPr>
        <w:commentReference w:id="406"/>
      </w:r>
      <w:r>
        <w:t>and R code can be downloaded from a GitHub repository (</w:t>
      </w:r>
      <w:hyperlink r:id="rId7">
        <w:r>
          <w:rPr>
            <w:color w:val="0000FF"/>
            <w:u w:val="single"/>
          </w:rPr>
          <w:t>https://github.com/maxlindmark/warm_life_history</w:t>
        </w:r>
      </w:hyperlink>
      <w:r>
        <w:t xml:space="preserve">) and will be archived on </w:t>
      </w:r>
      <w:proofErr w:type="spellStart"/>
      <w:r>
        <w:t>Zenodo</w:t>
      </w:r>
      <w:proofErr w:type="spellEnd"/>
      <w:r>
        <w:t xml:space="preserve"> upon publication.  </w:t>
      </w:r>
    </w:p>
    <w:p w14:paraId="00000057" w14:textId="77777777" w:rsidR="00037DE8" w:rsidRDefault="00037DE8">
      <w:pPr>
        <w:spacing w:line="480" w:lineRule="auto"/>
        <w:jc w:val="both"/>
      </w:pPr>
    </w:p>
    <w:p w14:paraId="00000058" w14:textId="77777777" w:rsidR="00037DE8" w:rsidRDefault="00C75D8E">
      <w:pPr>
        <w:spacing w:line="480" w:lineRule="auto"/>
        <w:jc w:val="both"/>
        <w:rPr>
          <w:sz w:val="28"/>
          <w:szCs w:val="28"/>
        </w:rPr>
      </w:pPr>
      <w:sdt>
        <w:sdtPr>
          <w:tag w:val="goog_rdk_38"/>
          <w:id w:val="-507982345"/>
        </w:sdtPr>
        <w:sdtContent>
          <w:commentRangeStart w:id="407"/>
        </w:sdtContent>
      </w:sdt>
      <w:r w:rsidR="001B1A85">
        <w:rPr>
          <w:sz w:val="28"/>
          <w:szCs w:val="28"/>
        </w:rPr>
        <w:t>Author Contributions</w:t>
      </w:r>
      <w:commentRangeEnd w:id="407"/>
      <w:r w:rsidR="001B1A85">
        <w:commentReference w:id="407"/>
      </w:r>
    </w:p>
    <w:p w14:paraId="00000059" w14:textId="77777777" w:rsidR="00037DE8" w:rsidRDefault="00C75D8E">
      <w:pPr>
        <w:spacing w:line="480" w:lineRule="auto"/>
        <w:jc w:val="both"/>
      </w:pPr>
      <w:sdt>
        <w:sdtPr>
          <w:tag w:val="goog_rdk_39"/>
          <w:id w:val="-2118511830"/>
        </w:sdtPr>
        <w:sdtContent>
          <w:commentRangeStart w:id="408"/>
        </w:sdtContent>
      </w:sdt>
      <w:r w:rsidR="001B1A85">
        <w:t xml:space="preserve">ML conceived the idea and designed the study and the statistical analysis. Data-processing, initial statistical analyses, and </w:t>
      </w:r>
      <w:sdt>
        <w:sdtPr>
          <w:tag w:val="goog_rdk_40"/>
          <w:id w:val="-1911996344"/>
        </w:sdtPr>
        <w:sdtContent>
          <w:commentRangeStart w:id="409"/>
        </w:sdtContent>
      </w:sdt>
      <w:r w:rsidR="001B1A85">
        <w:t xml:space="preserve">initial writing </w:t>
      </w:r>
      <w:commentRangeEnd w:id="409"/>
      <w:r w:rsidR="001B1A85">
        <w:commentReference w:id="409"/>
      </w:r>
      <w:r w:rsidR="001B1A85">
        <w:t>was done by MK and ML. AG contributed critically to all mentioned parts of the paper. All authors contributed to the manuscript writing and gave final approval for publication.</w:t>
      </w:r>
      <w:commentRangeEnd w:id="408"/>
      <w:r w:rsidR="001B1A85">
        <w:commentReference w:id="408"/>
      </w:r>
    </w:p>
    <w:p w14:paraId="0000005A" w14:textId="77777777" w:rsidR="00037DE8" w:rsidRDefault="00037DE8">
      <w:pPr>
        <w:spacing w:line="480" w:lineRule="auto"/>
        <w:jc w:val="both"/>
      </w:pPr>
    </w:p>
    <w:p w14:paraId="0000005B" w14:textId="77777777" w:rsidR="00037DE8" w:rsidRPr="00BC2601" w:rsidRDefault="001B1A85">
      <w:pPr>
        <w:spacing w:line="480" w:lineRule="auto"/>
        <w:jc w:val="both"/>
        <w:rPr>
          <w:lang w:val="sv-SE"/>
        </w:rPr>
      </w:pPr>
      <w:proofErr w:type="spellStart"/>
      <w:r w:rsidRPr="00BC2601">
        <w:rPr>
          <w:sz w:val="28"/>
          <w:szCs w:val="28"/>
          <w:lang w:val="sv-SE"/>
        </w:rPr>
        <w:t>References</w:t>
      </w:r>
      <w:proofErr w:type="spellEnd"/>
    </w:p>
    <w:commentRangeStart w:id="410"/>
    <w:commentRangeStart w:id="411"/>
    <w:p w14:paraId="7117E582" w14:textId="77777777" w:rsidR="005633FC" w:rsidRPr="00BC2601" w:rsidRDefault="00674C63" w:rsidP="00BC2601">
      <w:pPr>
        <w:pStyle w:val="Litteraturfrteckning"/>
        <w:spacing w:line="240" w:lineRule="auto"/>
        <w:rPr>
          <w:lang w:val="sv-SE"/>
        </w:rPr>
      </w:pPr>
      <w:r w:rsidRPr="00674C63">
        <w:fldChar w:fldCharType="begin"/>
      </w:r>
      <w:r w:rsidR="005633FC" w:rsidRPr="00BC2601">
        <w:rPr>
          <w:lang w:val="sv-SE"/>
        </w:rPr>
        <w:instrText xml:space="preserve"> ADDIN ZOTERO_BIBL {"uncited":[],"omitted":[],"custom":[]} CSL_BIBLIOGRAPHY </w:instrText>
      </w:r>
      <w:r w:rsidRPr="00674C63">
        <w:fldChar w:fldCharType="separate"/>
      </w:r>
      <w:r w:rsidR="005633FC" w:rsidRPr="00BC2601">
        <w:rPr>
          <w:lang w:val="sv-SE"/>
        </w:rPr>
        <w:t xml:space="preserve">Adill, A., Mo, K., Sevastik, A., Olsson, J., &amp; Bergström, L. (2013). </w:t>
      </w:r>
      <w:r w:rsidR="005633FC" w:rsidRPr="00BC2601">
        <w:rPr>
          <w:i/>
          <w:iCs/>
          <w:lang w:val="sv-SE"/>
        </w:rPr>
        <w:t>Biologisk recipientkontroll vid Forsmarks kärnkraftverk</w:t>
      </w:r>
      <w:r w:rsidR="005633FC" w:rsidRPr="00BC2601">
        <w:rPr>
          <w:lang w:val="sv-SE"/>
        </w:rPr>
        <w:t xml:space="preserve"> (Rapport 2013:19; Issue 2013:19). https://pub.epsilon.slu.se/11349/</w:t>
      </w:r>
    </w:p>
    <w:p w14:paraId="3CCCB2CC" w14:textId="77777777" w:rsidR="005633FC" w:rsidRPr="005633FC" w:rsidRDefault="005633FC" w:rsidP="00BC2601">
      <w:pPr>
        <w:pStyle w:val="Litteraturfrteckning"/>
        <w:spacing w:line="240" w:lineRule="auto"/>
        <w:rPr>
          <w:lang w:val="en-GB"/>
        </w:rPr>
      </w:pPr>
      <w:r w:rsidRPr="005633FC">
        <w:rPr>
          <w:lang w:val="en-GB"/>
        </w:rPr>
        <w:t xml:space="preserve">Andersen, K. H. (2019). </w:t>
      </w:r>
      <w:r w:rsidRPr="005633FC">
        <w:rPr>
          <w:i/>
          <w:iCs/>
          <w:lang w:val="en-GB"/>
        </w:rPr>
        <w:t>Fish Ecology, Evolution, and Exploitation: A New Theoretical Synthesis</w:t>
      </w:r>
      <w:r w:rsidRPr="005633FC">
        <w:rPr>
          <w:lang w:val="en-GB"/>
        </w:rPr>
        <w:t>. Princeton University Press.</w:t>
      </w:r>
    </w:p>
    <w:p w14:paraId="13F41EA5" w14:textId="77777777" w:rsidR="005633FC" w:rsidRPr="005633FC" w:rsidRDefault="005633FC" w:rsidP="00BC2601">
      <w:pPr>
        <w:pStyle w:val="Litteraturfrteckning"/>
        <w:spacing w:line="240" w:lineRule="auto"/>
        <w:rPr>
          <w:lang w:val="en-GB"/>
        </w:rPr>
      </w:pPr>
      <w:r w:rsidRPr="005633FC">
        <w:rPr>
          <w:lang w:val="en-GB"/>
        </w:rPr>
        <w:t xml:space="preserve">Andersen, K. H. (2020). Size-based theory for fisheries advice. </w:t>
      </w:r>
      <w:r w:rsidRPr="005633FC">
        <w:rPr>
          <w:i/>
          <w:iCs/>
          <w:lang w:val="en-GB"/>
        </w:rPr>
        <w:t>ICES Journal of Marine Science</w:t>
      </w:r>
      <w:r w:rsidRPr="005633FC">
        <w:rPr>
          <w:lang w:val="en-GB"/>
        </w:rPr>
        <w:t xml:space="preserve">, </w:t>
      </w:r>
      <w:r w:rsidRPr="005633FC">
        <w:rPr>
          <w:i/>
          <w:iCs/>
          <w:lang w:val="en-GB"/>
        </w:rPr>
        <w:t>77</w:t>
      </w:r>
      <w:r w:rsidRPr="005633FC">
        <w:rPr>
          <w:lang w:val="en-GB"/>
        </w:rPr>
        <w:t>(7–8), 2445–2455. https://doi.org/10.1093/icesjms/fsaa157</w:t>
      </w:r>
    </w:p>
    <w:p w14:paraId="17484DF3" w14:textId="77777777" w:rsidR="005633FC" w:rsidRPr="005633FC" w:rsidRDefault="005633FC" w:rsidP="00BC2601">
      <w:pPr>
        <w:pStyle w:val="Litteraturfrteckning"/>
        <w:spacing w:line="240" w:lineRule="auto"/>
        <w:rPr>
          <w:lang w:val="en-GB"/>
        </w:rPr>
      </w:pPr>
      <w:r w:rsidRPr="005633FC">
        <w:rPr>
          <w:lang w:val="en-GB"/>
        </w:rPr>
        <w:t xml:space="preserve">Atkinson, D. (1994). Temperature and organism size—A biological law for ectotherms? In </w:t>
      </w:r>
      <w:r w:rsidRPr="005633FC">
        <w:rPr>
          <w:i/>
          <w:iCs/>
          <w:lang w:val="en-GB"/>
        </w:rPr>
        <w:t>Advances in Ecological Research</w:t>
      </w:r>
      <w:r w:rsidRPr="005633FC">
        <w:rPr>
          <w:lang w:val="en-GB"/>
        </w:rPr>
        <w:t xml:space="preserve"> (Vol. 25, pp. 1–58). Elsevier. https://doi.org/10.1016/S0065-2504(08)60212-3</w:t>
      </w:r>
    </w:p>
    <w:p w14:paraId="4BE32AFC" w14:textId="77777777" w:rsidR="005633FC" w:rsidRPr="005633FC" w:rsidRDefault="005633FC" w:rsidP="00BC2601">
      <w:pPr>
        <w:pStyle w:val="Litteraturfrteckning"/>
        <w:spacing w:line="240" w:lineRule="auto"/>
        <w:rPr>
          <w:lang w:val="en-GB"/>
        </w:rPr>
      </w:pPr>
      <w:r w:rsidRPr="005633FC">
        <w:rPr>
          <w:lang w:val="en-GB"/>
        </w:rPr>
        <w:t xml:space="preserve">Atkinson, D., &amp; Sibly, R. M. (1997). Why are organisms usually bigger in colder environments? Making sense of a life history puzzle. </w:t>
      </w:r>
      <w:r w:rsidRPr="005633FC">
        <w:rPr>
          <w:i/>
          <w:iCs/>
          <w:lang w:val="en-GB"/>
        </w:rPr>
        <w:t>Trends in Ecology &amp; Evolution</w:t>
      </w:r>
      <w:r w:rsidRPr="005633FC">
        <w:rPr>
          <w:lang w:val="en-GB"/>
        </w:rPr>
        <w:t xml:space="preserve">, </w:t>
      </w:r>
      <w:r w:rsidRPr="005633FC">
        <w:rPr>
          <w:i/>
          <w:iCs/>
          <w:lang w:val="en-GB"/>
        </w:rPr>
        <w:t>12</w:t>
      </w:r>
      <w:r w:rsidRPr="005633FC">
        <w:rPr>
          <w:lang w:val="en-GB"/>
        </w:rPr>
        <w:t>(6), 235–239.</w:t>
      </w:r>
    </w:p>
    <w:p w14:paraId="64F4D8DD" w14:textId="77777777" w:rsidR="005633FC" w:rsidRPr="005633FC" w:rsidRDefault="005633FC" w:rsidP="00BC2601">
      <w:pPr>
        <w:pStyle w:val="Litteraturfrteckning"/>
        <w:spacing w:line="240" w:lineRule="auto"/>
        <w:rPr>
          <w:lang w:val="en-GB"/>
        </w:rPr>
      </w:pPr>
      <w:r w:rsidRPr="005633FC">
        <w:rPr>
          <w:lang w:val="en-GB"/>
        </w:rPr>
        <w:t xml:space="preserve">Barnett, L. A. K., Branch, T. A., Ranasinghe, R. A., &amp; Essington, T. E. (2017). Old-Growth Fishes Become Scarce under Fishing. </w:t>
      </w:r>
      <w:r w:rsidRPr="005633FC">
        <w:rPr>
          <w:i/>
          <w:iCs/>
          <w:lang w:val="en-GB"/>
        </w:rPr>
        <w:t>Current Biology</w:t>
      </w:r>
      <w:r w:rsidRPr="005633FC">
        <w:rPr>
          <w:lang w:val="en-GB"/>
        </w:rPr>
        <w:t xml:space="preserve">, </w:t>
      </w:r>
      <w:r w:rsidRPr="005633FC">
        <w:rPr>
          <w:i/>
          <w:iCs/>
          <w:lang w:val="en-GB"/>
        </w:rPr>
        <w:t>27</w:t>
      </w:r>
      <w:r w:rsidRPr="005633FC">
        <w:rPr>
          <w:lang w:val="en-GB"/>
        </w:rPr>
        <w:t>(18), 2843-2848.e2. https://doi.org/10.1016/j.cub.2017.07.069</w:t>
      </w:r>
    </w:p>
    <w:p w14:paraId="203095E4" w14:textId="77777777" w:rsidR="005633FC" w:rsidRPr="005633FC" w:rsidRDefault="005633FC" w:rsidP="00BC2601">
      <w:pPr>
        <w:pStyle w:val="Litteraturfrteckning"/>
        <w:spacing w:line="240" w:lineRule="auto"/>
        <w:rPr>
          <w:lang w:val="en-GB"/>
        </w:rPr>
      </w:pPr>
      <w:r w:rsidRPr="005633FC">
        <w:rPr>
          <w:lang w:val="en-GB"/>
        </w:rPr>
        <w:t xml:space="preserve">Belkin, I. M. (2009). Rapid warming of large marine ecosystems. </w:t>
      </w:r>
      <w:r w:rsidRPr="005633FC">
        <w:rPr>
          <w:i/>
          <w:iCs/>
          <w:lang w:val="en-GB"/>
        </w:rPr>
        <w:t>Progress in Oceanography</w:t>
      </w:r>
      <w:r w:rsidRPr="005633FC">
        <w:rPr>
          <w:lang w:val="en-GB"/>
        </w:rPr>
        <w:t xml:space="preserve">, </w:t>
      </w:r>
      <w:r w:rsidRPr="005633FC">
        <w:rPr>
          <w:i/>
          <w:iCs/>
          <w:lang w:val="en-GB"/>
        </w:rPr>
        <w:t>81</w:t>
      </w:r>
      <w:r w:rsidRPr="005633FC">
        <w:rPr>
          <w:lang w:val="en-GB"/>
        </w:rPr>
        <w:t>(1), 207–213.</w:t>
      </w:r>
    </w:p>
    <w:p w14:paraId="02F30C1F" w14:textId="77777777" w:rsidR="005633FC" w:rsidRPr="005633FC" w:rsidRDefault="005633FC" w:rsidP="00BC2601">
      <w:pPr>
        <w:pStyle w:val="Litteraturfrteckning"/>
        <w:spacing w:line="240" w:lineRule="auto"/>
        <w:rPr>
          <w:lang w:val="en-GB"/>
        </w:rPr>
      </w:pPr>
      <w:r w:rsidRPr="005633FC">
        <w:rPr>
          <w:lang w:val="en-GB"/>
        </w:rPr>
        <w:t xml:space="preserve">Bernhardt, J. R., Sunday, J. M., Thompson, P. L., &amp; O’Connor, M. I. (2018). Nonlinear averaging of thermal experience predicts population growth rates in a thermally variable environment. </w:t>
      </w:r>
      <w:r w:rsidRPr="005633FC">
        <w:rPr>
          <w:i/>
          <w:iCs/>
          <w:lang w:val="en-GB"/>
        </w:rPr>
        <w:t>Proceedings of the Royal Society B: Biological Sciences</w:t>
      </w:r>
      <w:r w:rsidRPr="005633FC">
        <w:rPr>
          <w:lang w:val="en-GB"/>
        </w:rPr>
        <w:t xml:space="preserve">, </w:t>
      </w:r>
      <w:r w:rsidRPr="005633FC">
        <w:rPr>
          <w:i/>
          <w:iCs/>
          <w:lang w:val="en-GB"/>
        </w:rPr>
        <w:t>285</w:t>
      </w:r>
      <w:r w:rsidRPr="005633FC">
        <w:rPr>
          <w:lang w:val="en-GB"/>
        </w:rPr>
        <w:t>(1886), 20181076. https://doi.org/10.1098/rspb.2018.1076</w:t>
      </w:r>
    </w:p>
    <w:p w14:paraId="4124AEE5" w14:textId="77777777" w:rsidR="005633FC" w:rsidRPr="005633FC" w:rsidRDefault="005633FC" w:rsidP="00BC2601">
      <w:pPr>
        <w:pStyle w:val="Litteraturfrteckning"/>
        <w:spacing w:line="240" w:lineRule="auto"/>
        <w:rPr>
          <w:lang w:val="en-GB"/>
        </w:rPr>
      </w:pPr>
      <w:r w:rsidRPr="00BC2601">
        <w:rPr>
          <w:lang w:val="sv-SE"/>
        </w:rPr>
        <w:t xml:space="preserve">Björklund, M., Aho, T., &amp; Behrmann-Godel, J. (2015). </w:t>
      </w:r>
      <w:r w:rsidRPr="005633FC">
        <w:rPr>
          <w:lang w:val="en-GB"/>
        </w:rPr>
        <w:t xml:space="preserve">Isolation over 35 years in a heated biotest basin causes selection on MHC class IIß genes in the European perch (Perca fluviatilis L.). </w:t>
      </w:r>
      <w:r w:rsidRPr="005633FC">
        <w:rPr>
          <w:i/>
          <w:iCs/>
          <w:lang w:val="en-GB"/>
        </w:rPr>
        <w:t>Ecology and Evolution</w:t>
      </w:r>
      <w:r w:rsidRPr="005633FC">
        <w:rPr>
          <w:lang w:val="en-GB"/>
        </w:rPr>
        <w:t xml:space="preserve">, </w:t>
      </w:r>
      <w:r w:rsidRPr="005633FC">
        <w:rPr>
          <w:i/>
          <w:iCs/>
          <w:lang w:val="en-GB"/>
        </w:rPr>
        <w:t>5</w:t>
      </w:r>
      <w:r w:rsidRPr="005633FC">
        <w:rPr>
          <w:lang w:val="en-GB"/>
        </w:rPr>
        <w:t>(7), 1440–1455. https://doi.org/10.1002/ece3.1426</w:t>
      </w:r>
    </w:p>
    <w:p w14:paraId="3756526C" w14:textId="77777777" w:rsidR="005633FC" w:rsidRPr="005633FC" w:rsidRDefault="005633FC" w:rsidP="00BC2601">
      <w:pPr>
        <w:pStyle w:val="Litteraturfrteckning"/>
        <w:spacing w:line="240" w:lineRule="auto"/>
        <w:rPr>
          <w:lang w:val="en-GB"/>
        </w:rPr>
      </w:pPr>
      <w:r w:rsidRPr="005633FC">
        <w:rPr>
          <w:lang w:val="en-GB"/>
        </w:rPr>
        <w:t xml:space="preserve">Blanchard, J. L., Dulvy, N., Jennings, S., Ellis, J., Pinnegar, J., Tidd, A., &amp; Kell, L. (2005). Do climate and fishing influence size-based indicators of Celtic Sea fish community structure? </w:t>
      </w:r>
      <w:r w:rsidRPr="005633FC">
        <w:rPr>
          <w:i/>
          <w:iCs/>
          <w:lang w:val="en-GB"/>
        </w:rPr>
        <w:t>ICES Journal of Marine Science</w:t>
      </w:r>
      <w:r w:rsidRPr="005633FC">
        <w:rPr>
          <w:lang w:val="en-GB"/>
        </w:rPr>
        <w:t xml:space="preserve">, </w:t>
      </w:r>
      <w:r w:rsidRPr="005633FC">
        <w:rPr>
          <w:i/>
          <w:iCs/>
          <w:lang w:val="en-GB"/>
        </w:rPr>
        <w:t>62</w:t>
      </w:r>
      <w:r w:rsidRPr="005633FC">
        <w:rPr>
          <w:lang w:val="en-GB"/>
        </w:rPr>
        <w:t>(3), 405–411. https://doi.org/10.1016/j.icesjms.2005.01.006</w:t>
      </w:r>
    </w:p>
    <w:p w14:paraId="05A4D1CE" w14:textId="77777777" w:rsidR="005633FC" w:rsidRPr="005633FC" w:rsidRDefault="005633FC" w:rsidP="00BC2601">
      <w:pPr>
        <w:pStyle w:val="Litteraturfrteckning"/>
        <w:spacing w:line="240" w:lineRule="auto"/>
        <w:rPr>
          <w:lang w:val="en-GB"/>
        </w:rPr>
      </w:pPr>
      <w:r w:rsidRPr="005633FC">
        <w:rPr>
          <w:lang w:val="en-GB"/>
        </w:rPr>
        <w:t xml:space="preserve">Blanchard, J. L., Heneghan, R. F., Everett, J. D., Trebilco, R., &amp; Richardson, A. J. (2017). From bacteria to whales: Using functional size spectra to model marine ecosystems. </w:t>
      </w:r>
      <w:r w:rsidRPr="005633FC">
        <w:rPr>
          <w:i/>
          <w:iCs/>
          <w:lang w:val="en-GB"/>
        </w:rPr>
        <w:lastRenderedPageBreak/>
        <w:t>Trends in Ecology &amp; Evolution</w:t>
      </w:r>
      <w:r w:rsidRPr="005633FC">
        <w:rPr>
          <w:lang w:val="en-GB"/>
        </w:rPr>
        <w:t xml:space="preserve">, </w:t>
      </w:r>
      <w:r w:rsidRPr="005633FC">
        <w:rPr>
          <w:i/>
          <w:iCs/>
          <w:lang w:val="en-GB"/>
        </w:rPr>
        <w:t>32</w:t>
      </w:r>
      <w:r w:rsidRPr="005633FC">
        <w:rPr>
          <w:lang w:val="en-GB"/>
        </w:rPr>
        <w:t>(3), 174–186. https://doi.org/10.1016/j.tree.2016.12.003</w:t>
      </w:r>
    </w:p>
    <w:p w14:paraId="1F1173C6" w14:textId="77777777" w:rsidR="005633FC" w:rsidRPr="005633FC" w:rsidRDefault="005633FC" w:rsidP="00BC2601">
      <w:pPr>
        <w:pStyle w:val="Litteraturfrteckning"/>
        <w:spacing w:line="240" w:lineRule="auto"/>
        <w:rPr>
          <w:lang w:val="en-GB"/>
        </w:rPr>
      </w:pPr>
      <w:r w:rsidRPr="005633FC">
        <w:rPr>
          <w:lang w:val="en-GB"/>
        </w:rPr>
        <w:t xml:space="preserve">Brett, J. R., Shelbourn, J. E., &amp; Shoop, C. T. (1969). Growth rate and body composition of fingerling sockeye salmon, </w:t>
      </w:r>
      <w:r w:rsidRPr="005633FC">
        <w:rPr>
          <w:i/>
          <w:iCs/>
          <w:lang w:val="en-GB"/>
        </w:rPr>
        <w:t>Oncorhynchus nerka</w:t>
      </w:r>
      <w:r w:rsidRPr="005633FC">
        <w:rPr>
          <w:lang w:val="en-GB"/>
        </w:rPr>
        <w:t xml:space="preserve">, in relation to temperature and ration size. </w:t>
      </w:r>
      <w:r w:rsidRPr="005633FC">
        <w:rPr>
          <w:i/>
          <w:iCs/>
          <w:lang w:val="en-GB"/>
        </w:rPr>
        <w:t>Journal of the Fisheries Research Board of Canada</w:t>
      </w:r>
      <w:r w:rsidRPr="005633FC">
        <w:rPr>
          <w:lang w:val="en-GB"/>
        </w:rPr>
        <w:t xml:space="preserve">, </w:t>
      </w:r>
      <w:r w:rsidRPr="005633FC">
        <w:rPr>
          <w:i/>
          <w:iCs/>
          <w:lang w:val="en-GB"/>
        </w:rPr>
        <w:t>26</w:t>
      </w:r>
      <w:r w:rsidRPr="005633FC">
        <w:rPr>
          <w:lang w:val="en-GB"/>
        </w:rPr>
        <w:t>(9), 2363–2394. https://doi.org/10.1139/f69-230</w:t>
      </w:r>
    </w:p>
    <w:p w14:paraId="7B9345A6" w14:textId="77777777" w:rsidR="005633FC" w:rsidRPr="005633FC" w:rsidRDefault="005633FC" w:rsidP="00BC2601">
      <w:pPr>
        <w:pStyle w:val="Litteraturfrteckning"/>
        <w:spacing w:line="240" w:lineRule="auto"/>
        <w:rPr>
          <w:lang w:val="en-GB"/>
        </w:rPr>
      </w:pPr>
      <w:r w:rsidRPr="005633FC">
        <w:rPr>
          <w:lang w:val="en-GB"/>
        </w:rPr>
        <w:t xml:space="preserve">Brown, J. H., Gillooly, J. F., Allen, A. P., Savage, V. M., &amp; West, G. B. (2004). Toward a metabolic theory of ecology. </w:t>
      </w:r>
      <w:r w:rsidRPr="005633FC">
        <w:rPr>
          <w:i/>
          <w:iCs/>
          <w:lang w:val="en-GB"/>
        </w:rPr>
        <w:t>Ecology</w:t>
      </w:r>
      <w:r w:rsidRPr="005633FC">
        <w:rPr>
          <w:lang w:val="en-GB"/>
        </w:rPr>
        <w:t xml:space="preserve">, </w:t>
      </w:r>
      <w:r w:rsidRPr="005633FC">
        <w:rPr>
          <w:i/>
          <w:iCs/>
          <w:lang w:val="en-GB"/>
        </w:rPr>
        <w:t>85</w:t>
      </w:r>
      <w:r w:rsidRPr="005633FC">
        <w:rPr>
          <w:lang w:val="en-GB"/>
        </w:rPr>
        <w:t>(7), 1771–1789. https://doi.org/10.1890/03-9000</w:t>
      </w:r>
    </w:p>
    <w:p w14:paraId="5BE3DF86" w14:textId="77777777" w:rsidR="005633FC" w:rsidRPr="005633FC" w:rsidRDefault="005633FC" w:rsidP="00BC2601">
      <w:pPr>
        <w:pStyle w:val="Litteraturfrteckning"/>
        <w:spacing w:line="240" w:lineRule="auto"/>
        <w:rPr>
          <w:lang w:val="en-GB"/>
        </w:rPr>
      </w:pPr>
      <w:r w:rsidRPr="005633FC">
        <w:rPr>
          <w:lang w:val="en-GB"/>
        </w:rPr>
        <w:t xml:space="preserve">Bürkner, P.-C. (2017). </w:t>
      </w:r>
      <w:r w:rsidRPr="005633FC">
        <w:rPr>
          <w:b/>
          <w:bCs/>
          <w:lang w:val="en-GB"/>
        </w:rPr>
        <w:t>brms</w:t>
      </w:r>
      <w:r w:rsidRPr="005633FC">
        <w:rPr>
          <w:lang w:val="en-GB"/>
        </w:rPr>
        <w:t xml:space="preserve">: An </w:t>
      </w:r>
      <w:r w:rsidRPr="005633FC">
        <w:rPr>
          <w:i/>
          <w:iCs/>
          <w:lang w:val="en-GB"/>
        </w:rPr>
        <w:t>R</w:t>
      </w:r>
      <w:r w:rsidRPr="005633FC">
        <w:rPr>
          <w:lang w:val="en-GB"/>
        </w:rPr>
        <w:t xml:space="preserve"> Package for Bayesian Multilevel Models Using </w:t>
      </w:r>
      <w:r w:rsidRPr="005633FC">
        <w:rPr>
          <w:i/>
          <w:iCs/>
          <w:lang w:val="en-GB"/>
        </w:rPr>
        <w:t>Stan</w:t>
      </w:r>
      <w:r w:rsidRPr="005633FC">
        <w:rPr>
          <w:lang w:val="en-GB"/>
        </w:rPr>
        <w:t xml:space="preserve">. </w:t>
      </w:r>
      <w:r w:rsidRPr="005633FC">
        <w:rPr>
          <w:i/>
          <w:iCs/>
          <w:lang w:val="en-GB"/>
        </w:rPr>
        <w:t>Journal of Statistical Software</w:t>
      </w:r>
      <w:r w:rsidRPr="005633FC">
        <w:rPr>
          <w:lang w:val="en-GB"/>
        </w:rPr>
        <w:t xml:space="preserve">, </w:t>
      </w:r>
      <w:r w:rsidRPr="005633FC">
        <w:rPr>
          <w:i/>
          <w:iCs/>
          <w:lang w:val="en-GB"/>
        </w:rPr>
        <w:t>80</w:t>
      </w:r>
      <w:r w:rsidRPr="005633FC">
        <w:rPr>
          <w:lang w:val="en-GB"/>
        </w:rPr>
        <w:t>(1). https://doi.org/10.18637/jss.v080.i01</w:t>
      </w:r>
    </w:p>
    <w:p w14:paraId="5002F903" w14:textId="77777777" w:rsidR="005633FC" w:rsidRPr="005633FC" w:rsidRDefault="005633FC" w:rsidP="00BC2601">
      <w:pPr>
        <w:pStyle w:val="Litteraturfrteckning"/>
        <w:spacing w:line="240" w:lineRule="auto"/>
        <w:rPr>
          <w:lang w:val="en-GB"/>
        </w:rPr>
      </w:pPr>
      <w:r w:rsidRPr="005633FC">
        <w:rPr>
          <w:lang w:val="en-GB"/>
        </w:rPr>
        <w:t xml:space="preserve">Cheung, W. W. L., Sarmiento, J. L., Dunne, J., Frölicher, T. L., Lam, V. W. Y., Deng Palomares, M. L., Watson, R., &amp; Pauly, D. (2013). Shrinking of fishes exacerbates impacts of global ocean changes on marine ecosystems. </w:t>
      </w:r>
      <w:r w:rsidRPr="005633FC">
        <w:rPr>
          <w:i/>
          <w:iCs/>
          <w:lang w:val="en-GB"/>
        </w:rPr>
        <w:t>Nature Climate Change</w:t>
      </w:r>
      <w:r w:rsidRPr="005633FC">
        <w:rPr>
          <w:lang w:val="en-GB"/>
        </w:rPr>
        <w:t xml:space="preserve">, </w:t>
      </w:r>
      <w:r w:rsidRPr="005633FC">
        <w:rPr>
          <w:i/>
          <w:iCs/>
          <w:lang w:val="en-GB"/>
        </w:rPr>
        <w:t>3</w:t>
      </w:r>
      <w:r w:rsidRPr="005633FC">
        <w:rPr>
          <w:lang w:val="en-GB"/>
        </w:rPr>
        <w:t>(3), 254–258. https://doi.org/10.1038/nclimate1691</w:t>
      </w:r>
    </w:p>
    <w:p w14:paraId="1D17C00F" w14:textId="77777777" w:rsidR="005633FC" w:rsidRPr="005633FC" w:rsidRDefault="005633FC" w:rsidP="00BC2601">
      <w:pPr>
        <w:pStyle w:val="Litteraturfrteckning"/>
        <w:spacing w:line="240" w:lineRule="auto"/>
        <w:rPr>
          <w:lang w:val="en-GB"/>
        </w:rPr>
      </w:pPr>
      <w:r w:rsidRPr="005633FC">
        <w:rPr>
          <w:lang w:val="en-GB"/>
        </w:rPr>
        <w:t xml:space="preserve">Daufresne, M., Lengfellner, K., &amp; Sommer, U. (2009). Global warming benefits the small in aquatic ecosystems. </w:t>
      </w:r>
      <w:r w:rsidRPr="005633FC">
        <w:rPr>
          <w:i/>
          <w:iCs/>
          <w:lang w:val="en-GB"/>
        </w:rPr>
        <w:t>Proceedings of the National Academy of Sciences, USA</w:t>
      </w:r>
      <w:r w:rsidRPr="005633FC">
        <w:rPr>
          <w:lang w:val="en-GB"/>
        </w:rPr>
        <w:t xml:space="preserve">, </w:t>
      </w:r>
      <w:r w:rsidRPr="005633FC">
        <w:rPr>
          <w:i/>
          <w:iCs/>
          <w:lang w:val="en-GB"/>
        </w:rPr>
        <w:t>106</w:t>
      </w:r>
      <w:r w:rsidRPr="005633FC">
        <w:rPr>
          <w:lang w:val="en-GB"/>
        </w:rPr>
        <w:t>(31), 12788–12793. https://doi.org/10.1073/pnas.0902080106</w:t>
      </w:r>
    </w:p>
    <w:p w14:paraId="332FBC5E" w14:textId="77777777" w:rsidR="005633FC" w:rsidRPr="005633FC" w:rsidRDefault="005633FC" w:rsidP="00BC2601">
      <w:pPr>
        <w:pStyle w:val="Litteraturfrteckning"/>
        <w:spacing w:line="240" w:lineRule="auto"/>
        <w:rPr>
          <w:lang w:val="en-GB"/>
        </w:rPr>
      </w:pPr>
      <w:r w:rsidRPr="005633FC">
        <w:rPr>
          <w:lang w:val="en-GB"/>
        </w:rPr>
        <w:t xml:space="preserve">Edwards, A. (2020). </w:t>
      </w:r>
      <w:r w:rsidRPr="005633FC">
        <w:rPr>
          <w:i/>
          <w:iCs/>
          <w:lang w:val="en-GB"/>
        </w:rPr>
        <w:t>sizeSpectra: Fitting Size Spectra to Ecological Data Using Maximum Likelihood</w:t>
      </w:r>
      <w:r w:rsidRPr="005633FC">
        <w:rPr>
          <w:lang w:val="en-GB"/>
        </w:rPr>
        <w:t xml:space="preserve"> (R package version 1.0.0.0) [Computer software]. https://github.com/andrew-edwards/sizeSpectra</w:t>
      </w:r>
    </w:p>
    <w:p w14:paraId="495A2F79" w14:textId="77777777" w:rsidR="005633FC" w:rsidRPr="005633FC" w:rsidRDefault="005633FC" w:rsidP="00BC2601">
      <w:pPr>
        <w:pStyle w:val="Litteraturfrteckning"/>
        <w:spacing w:line="240" w:lineRule="auto"/>
        <w:rPr>
          <w:lang w:val="en-GB"/>
        </w:rPr>
      </w:pPr>
      <w:r w:rsidRPr="005633FC">
        <w:rPr>
          <w:lang w:val="en-GB"/>
        </w:rPr>
        <w:t xml:space="preserve">Edwards, A. M., Robinson, J. P. W., Blanchard, J. L., Baum, J. K., &amp; Plank, M. J. (2020). Accounting for the bin structure of data removes bias when fitting size spectra. </w:t>
      </w:r>
      <w:r w:rsidRPr="005633FC">
        <w:rPr>
          <w:i/>
          <w:iCs/>
          <w:lang w:val="en-GB"/>
        </w:rPr>
        <w:t>Marine Ecology Progress Series</w:t>
      </w:r>
      <w:r w:rsidRPr="005633FC">
        <w:rPr>
          <w:lang w:val="en-GB"/>
        </w:rPr>
        <w:t xml:space="preserve">, </w:t>
      </w:r>
      <w:r w:rsidRPr="005633FC">
        <w:rPr>
          <w:i/>
          <w:iCs/>
          <w:lang w:val="en-GB"/>
        </w:rPr>
        <w:t>636</w:t>
      </w:r>
      <w:r w:rsidRPr="005633FC">
        <w:rPr>
          <w:lang w:val="en-GB"/>
        </w:rPr>
        <w:t>, 19–33. https://doi.org/10.3354/meps13230</w:t>
      </w:r>
    </w:p>
    <w:p w14:paraId="23DC202E" w14:textId="77777777" w:rsidR="005633FC" w:rsidRPr="005633FC" w:rsidRDefault="005633FC" w:rsidP="00BC2601">
      <w:pPr>
        <w:pStyle w:val="Litteraturfrteckning"/>
        <w:spacing w:line="240" w:lineRule="auto"/>
        <w:rPr>
          <w:lang w:val="en-GB"/>
        </w:rPr>
      </w:pPr>
      <w:r w:rsidRPr="005633FC">
        <w:rPr>
          <w:lang w:val="en-GB"/>
        </w:rPr>
        <w:t xml:space="preserve">Edwards, A. M., Robinson, J. P. W., Plank, M. J., Baum, J. K., &amp; Blanchard, J. L. (2017). Testing and recommending methods for fitting size spectra to data. </w:t>
      </w:r>
      <w:r w:rsidRPr="005633FC">
        <w:rPr>
          <w:i/>
          <w:iCs/>
          <w:lang w:val="en-GB"/>
        </w:rPr>
        <w:t>Methods in Ecology and Evolution</w:t>
      </w:r>
      <w:r w:rsidRPr="005633FC">
        <w:rPr>
          <w:lang w:val="en-GB"/>
        </w:rPr>
        <w:t xml:space="preserve">, </w:t>
      </w:r>
      <w:r w:rsidRPr="005633FC">
        <w:rPr>
          <w:i/>
          <w:iCs/>
          <w:lang w:val="en-GB"/>
        </w:rPr>
        <w:t>8</w:t>
      </w:r>
      <w:r w:rsidRPr="005633FC">
        <w:rPr>
          <w:lang w:val="en-GB"/>
        </w:rPr>
        <w:t>(1), 57–67. https://doi.org/10.1111/2041-210X.12641</w:t>
      </w:r>
    </w:p>
    <w:p w14:paraId="4ECB5BC7" w14:textId="77777777" w:rsidR="005633FC" w:rsidRPr="005633FC" w:rsidRDefault="005633FC" w:rsidP="00BC2601">
      <w:pPr>
        <w:pStyle w:val="Litteraturfrteckning"/>
        <w:spacing w:line="240" w:lineRule="auto"/>
        <w:rPr>
          <w:lang w:val="en-GB"/>
        </w:rPr>
      </w:pPr>
      <w:r w:rsidRPr="005633FC">
        <w:rPr>
          <w:lang w:val="en-GB"/>
        </w:rPr>
        <w:t xml:space="preserve">Fritschie, K. J., &amp; Olden, J. D. (2016). Disentangling the influences of mean body size and size structure on ecosystem functioning: An example of nutrient recycling by a non-native crayfish. </w:t>
      </w:r>
      <w:r w:rsidRPr="005633FC">
        <w:rPr>
          <w:i/>
          <w:iCs/>
          <w:lang w:val="en-GB"/>
        </w:rPr>
        <w:t>Ecology and Evolution</w:t>
      </w:r>
      <w:r w:rsidRPr="005633FC">
        <w:rPr>
          <w:lang w:val="en-GB"/>
        </w:rPr>
        <w:t xml:space="preserve">, </w:t>
      </w:r>
      <w:r w:rsidRPr="005633FC">
        <w:rPr>
          <w:i/>
          <w:iCs/>
          <w:lang w:val="en-GB"/>
        </w:rPr>
        <w:t>6</w:t>
      </w:r>
      <w:r w:rsidRPr="005633FC">
        <w:rPr>
          <w:lang w:val="en-GB"/>
        </w:rPr>
        <w:t>(1), 159–169. https://doi.org/10.1002/ece3.1852</w:t>
      </w:r>
    </w:p>
    <w:p w14:paraId="6A8CBDAD" w14:textId="77777777" w:rsidR="005633FC" w:rsidRPr="005633FC" w:rsidRDefault="005633FC" w:rsidP="00BC2601">
      <w:pPr>
        <w:pStyle w:val="Litteraturfrteckning"/>
        <w:spacing w:line="240" w:lineRule="auto"/>
        <w:rPr>
          <w:lang w:val="en-GB"/>
        </w:rPr>
      </w:pPr>
      <w:r w:rsidRPr="005633FC">
        <w:rPr>
          <w:lang w:val="en-GB"/>
        </w:rPr>
        <w:t xml:space="preserve">Gabry, J., Simpson, D., Vehtari, A., Betancourt, M., &amp; Gelman, A. (2019). Visualization in Bayesian workflow. </w:t>
      </w:r>
      <w:r w:rsidRPr="005633FC">
        <w:rPr>
          <w:i/>
          <w:iCs/>
          <w:lang w:val="en-GB"/>
        </w:rPr>
        <w:t>Journal of the Royal Statistical Society: Series A (Statistics in Society)</w:t>
      </w:r>
      <w:r w:rsidRPr="005633FC">
        <w:rPr>
          <w:lang w:val="en-GB"/>
        </w:rPr>
        <w:t xml:space="preserve">, </w:t>
      </w:r>
      <w:r w:rsidRPr="005633FC">
        <w:rPr>
          <w:i/>
          <w:iCs/>
          <w:lang w:val="en-GB"/>
        </w:rPr>
        <w:t>182</w:t>
      </w:r>
      <w:r w:rsidRPr="005633FC">
        <w:rPr>
          <w:lang w:val="en-GB"/>
        </w:rPr>
        <w:t>(2), 389–402. https://doi.org/10.1111/rssa.12378</w:t>
      </w:r>
    </w:p>
    <w:p w14:paraId="345594A1" w14:textId="77777777" w:rsidR="005633FC" w:rsidRPr="005633FC" w:rsidRDefault="005633FC" w:rsidP="00BC2601">
      <w:pPr>
        <w:pStyle w:val="Litteraturfrteckning"/>
        <w:spacing w:line="240" w:lineRule="auto"/>
        <w:rPr>
          <w:lang w:val="en-GB"/>
        </w:rPr>
      </w:pPr>
      <w:r w:rsidRPr="005633FC">
        <w:rPr>
          <w:lang w:val="en-GB"/>
        </w:rPr>
        <w:t xml:space="preserve">Gårdmark, A., &amp; Huss, M. (2020). Individual variation and interactions explain food web responses to global warming. </w:t>
      </w:r>
      <w:r w:rsidRPr="005633FC">
        <w:rPr>
          <w:i/>
          <w:iCs/>
          <w:lang w:val="en-GB"/>
        </w:rPr>
        <w:t>Philosophical Transactions of the Royal Society B: Biological Sciences</w:t>
      </w:r>
      <w:r w:rsidRPr="005633FC">
        <w:rPr>
          <w:lang w:val="en-GB"/>
        </w:rPr>
        <w:t xml:space="preserve">, </w:t>
      </w:r>
      <w:r w:rsidRPr="005633FC">
        <w:rPr>
          <w:i/>
          <w:iCs/>
          <w:lang w:val="en-GB"/>
        </w:rPr>
        <w:t>375</w:t>
      </w:r>
      <w:r w:rsidRPr="005633FC">
        <w:rPr>
          <w:lang w:val="en-GB"/>
        </w:rPr>
        <w:t>(1814), 20190449. https://doi.org/10.1098/rstb.2019.0449</w:t>
      </w:r>
    </w:p>
    <w:p w14:paraId="5233A4DA" w14:textId="77777777" w:rsidR="005633FC" w:rsidRPr="005633FC" w:rsidRDefault="005633FC" w:rsidP="00BC2601">
      <w:pPr>
        <w:pStyle w:val="Litteraturfrteckning"/>
        <w:spacing w:line="240" w:lineRule="auto"/>
        <w:rPr>
          <w:lang w:val="en-GB"/>
        </w:rPr>
      </w:pPr>
      <w:r w:rsidRPr="005633FC">
        <w:rPr>
          <w:lang w:val="en-GB"/>
        </w:rPr>
        <w:t xml:space="preserve">Gardner, J. L., Peters, A., Kearney, M. R., Joseph, L., &amp; Heinsohn, R. (2011). Declining body size: A third universal response to warming? </w:t>
      </w:r>
      <w:r w:rsidRPr="005633FC">
        <w:rPr>
          <w:i/>
          <w:iCs/>
          <w:lang w:val="en-GB"/>
        </w:rPr>
        <w:t>Trends in Ecology &amp; Evolution</w:t>
      </w:r>
      <w:r w:rsidRPr="005633FC">
        <w:rPr>
          <w:lang w:val="en-GB"/>
        </w:rPr>
        <w:t xml:space="preserve">, </w:t>
      </w:r>
      <w:r w:rsidRPr="005633FC">
        <w:rPr>
          <w:i/>
          <w:iCs/>
          <w:lang w:val="en-GB"/>
        </w:rPr>
        <w:t>26</w:t>
      </w:r>
      <w:r w:rsidRPr="005633FC">
        <w:rPr>
          <w:lang w:val="en-GB"/>
        </w:rPr>
        <w:t>(6), 285–291. https://doi.org/10.1016/j.tree.2011.03.005</w:t>
      </w:r>
    </w:p>
    <w:p w14:paraId="22481A29" w14:textId="77777777" w:rsidR="005633FC" w:rsidRPr="005633FC" w:rsidRDefault="005633FC" w:rsidP="00BC2601">
      <w:pPr>
        <w:pStyle w:val="Litteraturfrteckning"/>
        <w:spacing w:line="240" w:lineRule="auto"/>
        <w:rPr>
          <w:lang w:val="en-GB"/>
        </w:rPr>
      </w:pPr>
      <w:r w:rsidRPr="005633FC">
        <w:rPr>
          <w:lang w:val="en-GB"/>
        </w:rPr>
        <w:t xml:space="preserve">Gelman, A., Carlin, J., Stern, H., &amp; Rubin, D. (2003). </w:t>
      </w:r>
      <w:r w:rsidRPr="005633FC">
        <w:rPr>
          <w:i/>
          <w:iCs/>
          <w:lang w:val="en-GB"/>
        </w:rPr>
        <w:t>Bayesian Data Analysis. 2nd edition</w:t>
      </w:r>
      <w:r w:rsidRPr="005633FC">
        <w:rPr>
          <w:lang w:val="en-GB"/>
        </w:rPr>
        <w:t>. Chapman and Hall/CRC.</w:t>
      </w:r>
    </w:p>
    <w:p w14:paraId="43205E00" w14:textId="77777777" w:rsidR="005633FC" w:rsidRPr="005633FC" w:rsidRDefault="005633FC" w:rsidP="00BC2601">
      <w:pPr>
        <w:pStyle w:val="Litteraturfrteckning"/>
        <w:spacing w:line="240" w:lineRule="auto"/>
        <w:rPr>
          <w:lang w:val="en-GB"/>
        </w:rPr>
      </w:pPr>
      <w:r w:rsidRPr="005633FC">
        <w:rPr>
          <w:lang w:val="en-GB"/>
        </w:rPr>
        <w:t xml:space="preserve">Heneghan, R. F., Hatton, I. A., &amp; Galbraith, E. D. (2019). Climate change impacts on marine ecosystems through the lens of the size spectrum. </w:t>
      </w:r>
      <w:r w:rsidRPr="005633FC">
        <w:rPr>
          <w:i/>
          <w:iCs/>
          <w:lang w:val="en-GB"/>
        </w:rPr>
        <w:t>Emerging Topics in Life Sciences</w:t>
      </w:r>
      <w:r w:rsidRPr="005633FC">
        <w:rPr>
          <w:lang w:val="en-GB"/>
        </w:rPr>
        <w:t xml:space="preserve">, </w:t>
      </w:r>
      <w:r w:rsidRPr="005633FC">
        <w:rPr>
          <w:i/>
          <w:iCs/>
          <w:lang w:val="en-GB"/>
        </w:rPr>
        <w:t>3</w:t>
      </w:r>
      <w:r w:rsidRPr="005633FC">
        <w:rPr>
          <w:lang w:val="en-GB"/>
        </w:rPr>
        <w:t>(2), 233–243. https://doi.org/10.1042/ETLS20190042</w:t>
      </w:r>
    </w:p>
    <w:p w14:paraId="4BC30E4D" w14:textId="77777777" w:rsidR="005633FC" w:rsidRPr="005633FC" w:rsidRDefault="005633FC" w:rsidP="00BC2601">
      <w:pPr>
        <w:pStyle w:val="Litteraturfrteckning"/>
        <w:spacing w:line="240" w:lineRule="auto"/>
        <w:rPr>
          <w:lang w:val="en-GB"/>
        </w:rPr>
      </w:pPr>
      <w:r w:rsidRPr="005633FC">
        <w:rPr>
          <w:lang w:val="en-GB"/>
        </w:rPr>
        <w:t xml:space="preserve">Huss, M., Lindmark, M., Jacobson, P., van Dorst, R. M., &amp; Gårdmark, A. (2019). Experimental evidence of gradual size‐dependent shifts in body size and growth of fish in response to warming. </w:t>
      </w:r>
      <w:r w:rsidRPr="005633FC">
        <w:rPr>
          <w:i/>
          <w:iCs/>
          <w:lang w:val="en-GB"/>
        </w:rPr>
        <w:t>Global Change Biology</w:t>
      </w:r>
      <w:r w:rsidRPr="005633FC">
        <w:rPr>
          <w:lang w:val="en-GB"/>
        </w:rPr>
        <w:t xml:space="preserve">, </w:t>
      </w:r>
      <w:r w:rsidRPr="005633FC">
        <w:rPr>
          <w:i/>
          <w:iCs/>
          <w:lang w:val="en-GB"/>
        </w:rPr>
        <w:t>25</w:t>
      </w:r>
      <w:r w:rsidRPr="005633FC">
        <w:rPr>
          <w:lang w:val="en-GB"/>
        </w:rPr>
        <w:t>(7), 2285–2295. https://doi.org/10.1111/gcb.14637</w:t>
      </w:r>
    </w:p>
    <w:p w14:paraId="150873D2" w14:textId="77777777" w:rsidR="005633FC" w:rsidRPr="005633FC" w:rsidRDefault="005633FC" w:rsidP="00BC2601">
      <w:pPr>
        <w:pStyle w:val="Litteraturfrteckning"/>
        <w:spacing w:line="240" w:lineRule="auto"/>
        <w:rPr>
          <w:lang w:val="en-GB"/>
        </w:rPr>
      </w:pPr>
      <w:r w:rsidRPr="005633FC">
        <w:rPr>
          <w:lang w:val="en-GB"/>
        </w:rPr>
        <w:lastRenderedPageBreak/>
        <w:t xml:space="preserve">Kay, M. (2019). </w:t>
      </w:r>
      <w:r w:rsidRPr="005633FC">
        <w:rPr>
          <w:i/>
          <w:iCs/>
          <w:lang w:val="en-GB"/>
        </w:rPr>
        <w:t>tidybayes: Tidy Data and Geoms for Bayesian Models</w:t>
      </w:r>
      <w:r w:rsidRPr="005633FC">
        <w:rPr>
          <w:lang w:val="en-GB"/>
        </w:rPr>
        <w:t xml:space="preserve"> (R package version 1.1.0) [Computer software]. http://doi.org/10.5281/zenodo.1308151</w:t>
      </w:r>
    </w:p>
    <w:p w14:paraId="004FFC96" w14:textId="77777777" w:rsidR="005633FC" w:rsidRPr="005633FC" w:rsidRDefault="005633FC" w:rsidP="00BC2601">
      <w:pPr>
        <w:pStyle w:val="Litteraturfrteckning"/>
        <w:spacing w:line="240" w:lineRule="auto"/>
        <w:rPr>
          <w:lang w:val="en-GB"/>
        </w:rPr>
      </w:pPr>
      <w:r w:rsidRPr="00BC2601">
        <w:rPr>
          <w:lang w:val="sv-SE"/>
        </w:rPr>
        <w:t xml:space="preserve">Lindmark, M., Ohlberger, J., &amp; Gårdmark, A. (n.d.). </w:t>
      </w:r>
      <w:r w:rsidRPr="005633FC">
        <w:rPr>
          <w:lang w:val="en-GB"/>
        </w:rPr>
        <w:t xml:space="preserve">Optimum growth temperature declines with body size within fish species. </w:t>
      </w:r>
      <w:r w:rsidRPr="005633FC">
        <w:rPr>
          <w:i/>
          <w:iCs/>
          <w:lang w:val="en-GB"/>
        </w:rPr>
        <w:t>Global Change Biology</w:t>
      </w:r>
      <w:r w:rsidRPr="005633FC">
        <w:rPr>
          <w:lang w:val="en-GB"/>
        </w:rPr>
        <w:t xml:space="preserve">, </w:t>
      </w:r>
      <w:r w:rsidRPr="005633FC">
        <w:rPr>
          <w:i/>
          <w:iCs/>
          <w:lang w:val="en-GB"/>
        </w:rPr>
        <w:t>n/a</w:t>
      </w:r>
      <w:r w:rsidRPr="005633FC">
        <w:rPr>
          <w:lang w:val="en-GB"/>
        </w:rPr>
        <w:t>(n/a). https://doi.org/10.1111/gcb.16067</w:t>
      </w:r>
    </w:p>
    <w:p w14:paraId="1799A9F0" w14:textId="77777777" w:rsidR="005633FC" w:rsidRPr="005633FC" w:rsidRDefault="005633FC" w:rsidP="00BC2601">
      <w:pPr>
        <w:pStyle w:val="Litteraturfrteckning"/>
        <w:spacing w:line="240" w:lineRule="auto"/>
        <w:rPr>
          <w:lang w:val="en-GB"/>
        </w:rPr>
      </w:pPr>
      <w:r w:rsidRPr="005633FC">
        <w:rPr>
          <w:lang w:val="en-GB"/>
        </w:rPr>
        <w:t xml:space="preserve">Morrongiello, J. R., &amp; Thresher, R. E. (2015). A statistical framework to explore ontogenetic growth variation among individuals and populations: A marine fish example. </w:t>
      </w:r>
      <w:r w:rsidRPr="005633FC">
        <w:rPr>
          <w:i/>
          <w:iCs/>
          <w:lang w:val="en-GB"/>
        </w:rPr>
        <w:t>Ecological Monographs</w:t>
      </w:r>
      <w:r w:rsidRPr="005633FC">
        <w:rPr>
          <w:lang w:val="en-GB"/>
        </w:rPr>
        <w:t xml:space="preserve">, </w:t>
      </w:r>
      <w:r w:rsidRPr="005633FC">
        <w:rPr>
          <w:i/>
          <w:iCs/>
          <w:lang w:val="en-GB"/>
        </w:rPr>
        <w:t>85</w:t>
      </w:r>
      <w:r w:rsidRPr="005633FC">
        <w:rPr>
          <w:lang w:val="en-GB"/>
        </w:rPr>
        <w:t>(1), 93–115. https://doi.org/10.1890/13-2355.1</w:t>
      </w:r>
    </w:p>
    <w:p w14:paraId="7D190C70" w14:textId="77777777" w:rsidR="005633FC" w:rsidRPr="005633FC" w:rsidRDefault="005633FC" w:rsidP="00BC2601">
      <w:pPr>
        <w:pStyle w:val="Litteraturfrteckning"/>
        <w:spacing w:line="240" w:lineRule="auto"/>
        <w:rPr>
          <w:lang w:val="en-GB"/>
        </w:rPr>
      </w:pPr>
      <w:r w:rsidRPr="005633FC">
        <w:rPr>
          <w:lang w:val="en-GB"/>
        </w:rPr>
        <w:t xml:space="preserve">Pauly, D. (1980). On the interrelationships between natural mortality, growth parameters, and mean environmental temperature in 175 fish stocks. </w:t>
      </w:r>
      <w:r w:rsidRPr="005633FC">
        <w:rPr>
          <w:i/>
          <w:iCs/>
          <w:lang w:val="en-GB"/>
        </w:rPr>
        <w:t>ICES Journal of Marine Science</w:t>
      </w:r>
      <w:r w:rsidRPr="005633FC">
        <w:rPr>
          <w:lang w:val="en-GB"/>
        </w:rPr>
        <w:t xml:space="preserve">, </w:t>
      </w:r>
      <w:r w:rsidRPr="005633FC">
        <w:rPr>
          <w:i/>
          <w:iCs/>
          <w:lang w:val="en-GB"/>
        </w:rPr>
        <w:t>39</w:t>
      </w:r>
      <w:r w:rsidRPr="005633FC">
        <w:rPr>
          <w:lang w:val="en-GB"/>
        </w:rPr>
        <w:t>(2), 175–192. https://doi.org/10.1093/icesjms/39.2.175</w:t>
      </w:r>
    </w:p>
    <w:p w14:paraId="44FF325C" w14:textId="77777777" w:rsidR="005633FC" w:rsidRPr="005633FC" w:rsidRDefault="005633FC" w:rsidP="00BC2601">
      <w:pPr>
        <w:pStyle w:val="Litteraturfrteckning"/>
        <w:spacing w:line="240" w:lineRule="auto"/>
        <w:rPr>
          <w:lang w:val="en-GB"/>
        </w:rPr>
      </w:pPr>
      <w:r w:rsidRPr="005633FC">
        <w:rPr>
          <w:lang w:val="en-GB"/>
        </w:rPr>
        <w:t xml:space="preserve">Pauly, D. (2021). The gill-oxygen limitation theory (GOLT) and its critics. </w:t>
      </w:r>
      <w:r w:rsidRPr="005633FC">
        <w:rPr>
          <w:i/>
          <w:iCs/>
          <w:lang w:val="en-GB"/>
        </w:rPr>
        <w:t>Science Advances</w:t>
      </w:r>
      <w:r w:rsidRPr="005633FC">
        <w:rPr>
          <w:lang w:val="en-GB"/>
        </w:rPr>
        <w:t xml:space="preserve">, </w:t>
      </w:r>
      <w:r w:rsidRPr="005633FC">
        <w:rPr>
          <w:i/>
          <w:iCs/>
          <w:lang w:val="en-GB"/>
        </w:rPr>
        <w:t>7</w:t>
      </w:r>
      <w:r w:rsidRPr="005633FC">
        <w:rPr>
          <w:lang w:val="en-GB"/>
        </w:rPr>
        <w:t>(2), eabc6050. https://doi.org/10.1126/sciadv.abc6050</w:t>
      </w:r>
    </w:p>
    <w:p w14:paraId="0D3BC147" w14:textId="77777777" w:rsidR="005633FC" w:rsidRPr="005633FC" w:rsidRDefault="005633FC" w:rsidP="00BC2601">
      <w:pPr>
        <w:pStyle w:val="Litteraturfrteckning"/>
        <w:spacing w:line="240" w:lineRule="auto"/>
        <w:rPr>
          <w:lang w:val="en-GB"/>
        </w:rPr>
      </w:pPr>
      <w:r w:rsidRPr="005633FC">
        <w:rPr>
          <w:lang w:val="en-GB"/>
        </w:rPr>
        <w:t xml:space="preserve">R Core Team. (2020). </w:t>
      </w:r>
      <w:r w:rsidRPr="005633FC">
        <w:rPr>
          <w:i/>
          <w:iCs/>
          <w:lang w:val="en-GB"/>
        </w:rPr>
        <w:t>R: A Language and Environment for Statistical Computing. R Foundation for Statistical Computing</w:t>
      </w:r>
      <w:r w:rsidRPr="005633FC">
        <w:rPr>
          <w:lang w:val="en-GB"/>
        </w:rPr>
        <w:t>. https://www.R-project.org/</w:t>
      </w:r>
    </w:p>
    <w:p w14:paraId="487269B4" w14:textId="77777777" w:rsidR="005633FC" w:rsidRPr="005633FC" w:rsidRDefault="005633FC" w:rsidP="00BC2601">
      <w:pPr>
        <w:pStyle w:val="Litteraturfrteckning"/>
        <w:spacing w:line="240" w:lineRule="auto"/>
        <w:rPr>
          <w:lang w:val="en-GB"/>
        </w:rPr>
      </w:pPr>
      <w:r w:rsidRPr="005633FC">
        <w:rPr>
          <w:lang w:val="en-GB"/>
        </w:rPr>
        <w:t xml:space="preserve">Railsback, S. F. (2022). What We Don’t Know About the Effects of Temperature on Salmonid Growth. </w:t>
      </w:r>
      <w:r w:rsidRPr="005633FC">
        <w:rPr>
          <w:i/>
          <w:iCs/>
          <w:lang w:val="en-GB"/>
        </w:rPr>
        <w:t>Transactions of the American Fisheries Society</w:t>
      </w:r>
      <w:r w:rsidRPr="005633FC">
        <w:rPr>
          <w:lang w:val="en-GB"/>
        </w:rPr>
        <w:t xml:space="preserve">, </w:t>
      </w:r>
      <w:r w:rsidRPr="005633FC">
        <w:rPr>
          <w:i/>
          <w:iCs/>
          <w:lang w:val="en-GB"/>
        </w:rPr>
        <w:t>151</w:t>
      </w:r>
      <w:r w:rsidRPr="005633FC">
        <w:rPr>
          <w:lang w:val="en-GB"/>
        </w:rPr>
        <w:t>(1), 3–12. https://doi.org/10.1002/tafs.10338</w:t>
      </w:r>
    </w:p>
    <w:p w14:paraId="684DFEF9" w14:textId="77777777" w:rsidR="005633FC" w:rsidRPr="005633FC" w:rsidRDefault="005633FC" w:rsidP="00BC2601">
      <w:pPr>
        <w:pStyle w:val="Litteraturfrteckning"/>
        <w:spacing w:line="240" w:lineRule="auto"/>
        <w:rPr>
          <w:lang w:val="en-GB"/>
        </w:rPr>
      </w:pPr>
      <w:r w:rsidRPr="005633FC">
        <w:rPr>
          <w:lang w:val="en-GB"/>
        </w:rPr>
        <w:t xml:space="preserve">Sheldon, R. W., Sutcliffe, W. H., &amp; Prakash, A. (1973). The Production of Particles in the Surface Waters of the Ocean with Particular Reference to the Sargasso Sea1. </w:t>
      </w:r>
      <w:r w:rsidRPr="005633FC">
        <w:rPr>
          <w:i/>
          <w:iCs/>
          <w:lang w:val="en-GB"/>
        </w:rPr>
        <w:t>Limnology and Oceanography</w:t>
      </w:r>
      <w:r w:rsidRPr="005633FC">
        <w:rPr>
          <w:lang w:val="en-GB"/>
        </w:rPr>
        <w:t xml:space="preserve">, </w:t>
      </w:r>
      <w:r w:rsidRPr="005633FC">
        <w:rPr>
          <w:i/>
          <w:iCs/>
          <w:lang w:val="en-GB"/>
        </w:rPr>
        <w:t>18</w:t>
      </w:r>
      <w:r w:rsidRPr="005633FC">
        <w:rPr>
          <w:lang w:val="en-GB"/>
        </w:rPr>
        <w:t>(5), 719–733. https://doi.org/10.4319/lo.1973.18.5.0719</w:t>
      </w:r>
    </w:p>
    <w:p w14:paraId="133B7578" w14:textId="77777777" w:rsidR="005633FC" w:rsidRPr="00BC2601" w:rsidRDefault="005633FC" w:rsidP="00BC2601">
      <w:pPr>
        <w:pStyle w:val="Litteraturfrteckning"/>
        <w:spacing w:line="240" w:lineRule="auto"/>
        <w:rPr>
          <w:lang w:val="sv-SE"/>
        </w:rPr>
      </w:pPr>
      <w:r w:rsidRPr="005633FC">
        <w:rPr>
          <w:lang w:val="en-GB"/>
        </w:rPr>
        <w:t xml:space="preserve">Sheridan, J. A., &amp; Bickford, D. (2011). Shrinking body size as an ecological response to climate change. </w:t>
      </w:r>
      <w:r w:rsidRPr="00BC2601">
        <w:rPr>
          <w:i/>
          <w:iCs/>
          <w:lang w:val="sv-SE"/>
        </w:rPr>
        <w:t>Nature Climate Change</w:t>
      </w:r>
      <w:r w:rsidRPr="00BC2601">
        <w:rPr>
          <w:lang w:val="sv-SE"/>
        </w:rPr>
        <w:t xml:space="preserve">, </w:t>
      </w:r>
      <w:r w:rsidRPr="00BC2601">
        <w:rPr>
          <w:i/>
          <w:iCs/>
          <w:lang w:val="sv-SE"/>
        </w:rPr>
        <w:t>1</w:t>
      </w:r>
      <w:r w:rsidRPr="00BC2601">
        <w:rPr>
          <w:lang w:val="sv-SE"/>
        </w:rPr>
        <w:t>(8), 401–406. https://doi.org/10.1038/nclimate1259</w:t>
      </w:r>
    </w:p>
    <w:p w14:paraId="6B163C5B" w14:textId="77777777" w:rsidR="005633FC" w:rsidRPr="00BC2601" w:rsidRDefault="005633FC" w:rsidP="00BC2601">
      <w:pPr>
        <w:pStyle w:val="Litteraturfrteckning"/>
        <w:spacing w:line="240" w:lineRule="auto"/>
        <w:rPr>
          <w:lang w:val="sv-SE"/>
        </w:rPr>
      </w:pPr>
      <w:r w:rsidRPr="00BC2601">
        <w:rPr>
          <w:lang w:val="sv-SE"/>
        </w:rPr>
        <w:t xml:space="preserve">Thoresson, G. (1996). </w:t>
      </w:r>
      <w:r w:rsidRPr="00BC2601">
        <w:rPr>
          <w:i/>
          <w:iCs/>
          <w:lang w:val="sv-SE"/>
        </w:rPr>
        <w:t>Metoder för övervakning av kustfiskbestånd</w:t>
      </w:r>
      <w:r w:rsidRPr="00BC2601">
        <w:rPr>
          <w:lang w:val="sv-SE"/>
        </w:rPr>
        <w:t xml:space="preserve"> (No. 3; Kustrapport). Kustlaboratoriet, Fiskeriverket. http://urn.kb.se/resolve?urn=urn:nbn:se:havochvatten:diva-317</w:t>
      </w:r>
    </w:p>
    <w:p w14:paraId="4F165F00" w14:textId="77777777" w:rsidR="005633FC" w:rsidRPr="005633FC" w:rsidRDefault="005633FC" w:rsidP="00BC2601">
      <w:pPr>
        <w:pStyle w:val="Litteraturfrteckning"/>
        <w:spacing w:line="240" w:lineRule="auto"/>
        <w:rPr>
          <w:lang w:val="en-GB"/>
        </w:rPr>
      </w:pPr>
      <w:r w:rsidRPr="005633FC">
        <w:rPr>
          <w:lang w:val="en-GB"/>
        </w:rPr>
        <w:t xml:space="preserve">Thorson, J. T., Munch, S. B., Cope, J. M., &amp; Gao, J. (2017). Predicting life history parameters for all fishes worldwide. </w:t>
      </w:r>
      <w:r w:rsidRPr="005633FC">
        <w:rPr>
          <w:i/>
          <w:iCs/>
          <w:lang w:val="en-GB"/>
        </w:rPr>
        <w:t>Ecological Applications</w:t>
      </w:r>
      <w:r w:rsidRPr="005633FC">
        <w:rPr>
          <w:lang w:val="en-GB"/>
        </w:rPr>
        <w:t xml:space="preserve">, </w:t>
      </w:r>
      <w:r w:rsidRPr="005633FC">
        <w:rPr>
          <w:i/>
          <w:iCs/>
          <w:lang w:val="en-GB"/>
        </w:rPr>
        <w:t>27</w:t>
      </w:r>
      <w:r w:rsidRPr="005633FC">
        <w:rPr>
          <w:lang w:val="en-GB"/>
        </w:rPr>
        <w:t>(8), 2262–2276. https://doi.org/10.1002/eap.1606</w:t>
      </w:r>
    </w:p>
    <w:p w14:paraId="28476B3A" w14:textId="77777777" w:rsidR="005633FC" w:rsidRPr="00BC2601" w:rsidRDefault="005633FC" w:rsidP="00BC2601">
      <w:pPr>
        <w:pStyle w:val="Litteraturfrteckning"/>
        <w:spacing w:line="240" w:lineRule="auto"/>
        <w:rPr>
          <w:lang w:val="sv-SE"/>
        </w:rPr>
      </w:pPr>
      <w:r w:rsidRPr="005633FC">
        <w:rPr>
          <w:lang w:val="en-GB"/>
        </w:rPr>
        <w:t xml:space="preserve">Ursin, E. (1973). On the prey size preferences of cod and dab. </w:t>
      </w:r>
      <w:r w:rsidRPr="00BC2601">
        <w:rPr>
          <w:i/>
          <w:iCs/>
          <w:lang w:val="sv-SE"/>
        </w:rPr>
        <w:t>Meddelelser Fra Danmarks Fiskeri-Og Havun- Dersgelser</w:t>
      </w:r>
      <w:r w:rsidRPr="00BC2601">
        <w:rPr>
          <w:lang w:val="sv-SE"/>
        </w:rPr>
        <w:t xml:space="preserve">, </w:t>
      </w:r>
      <w:r w:rsidRPr="00BC2601">
        <w:rPr>
          <w:i/>
          <w:iCs/>
          <w:lang w:val="sv-SE"/>
        </w:rPr>
        <w:t>7:8598</w:t>
      </w:r>
      <w:r w:rsidRPr="00BC2601">
        <w:rPr>
          <w:lang w:val="sv-SE"/>
        </w:rPr>
        <w:t>.</w:t>
      </w:r>
    </w:p>
    <w:p w14:paraId="56E95CF2" w14:textId="77777777" w:rsidR="005633FC" w:rsidRPr="005633FC" w:rsidRDefault="005633FC" w:rsidP="00BC2601">
      <w:pPr>
        <w:pStyle w:val="Litteraturfrteckning"/>
        <w:spacing w:line="240" w:lineRule="auto"/>
        <w:rPr>
          <w:lang w:val="en-GB"/>
        </w:rPr>
      </w:pPr>
      <w:r w:rsidRPr="005633FC">
        <w:rPr>
          <w:lang w:val="en-GB"/>
        </w:rPr>
        <w:t xml:space="preserve">Vehtari, A., Gabry, J., Magnusson, M., Yao, Y., Bürkner, P., Paananen, T., &amp; Gelman, A. (2020). </w:t>
      </w:r>
      <w:r w:rsidRPr="005633FC">
        <w:rPr>
          <w:i/>
          <w:iCs/>
          <w:lang w:val="en-GB"/>
        </w:rPr>
        <w:t>loo: Efficient leave-one-out cross-validation and WAIC for Bayesian models.</w:t>
      </w:r>
      <w:r w:rsidRPr="005633FC">
        <w:rPr>
          <w:lang w:val="en-GB"/>
        </w:rPr>
        <w:t xml:space="preserve"> (R package version 2.3.1) [Computer software]. https://mc-stan.org/loo</w:t>
      </w:r>
    </w:p>
    <w:p w14:paraId="519F97B0" w14:textId="77777777" w:rsidR="005633FC" w:rsidRPr="005633FC" w:rsidRDefault="005633FC" w:rsidP="00BC2601">
      <w:pPr>
        <w:pStyle w:val="Litteraturfrteckning"/>
        <w:spacing w:line="240" w:lineRule="auto"/>
        <w:rPr>
          <w:lang w:val="en-GB"/>
        </w:rPr>
      </w:pPr>
      <w:r w:rsidRPr="005633FC">
        <w:rPr>
          <w:lang w:val="en-GB"/>
        </w:rPr>
        <w:t xml:space="preserve">Vehtari, A., Gelman, A., &amp; Gabry, J. (2017). Practical Bayesian model evaluation using leave-one-out cross-validation and WAIC. </w:t>
      </w:r>
      <w:r w:rsidRPr="005633FC">
        <w:rPr>
          <w:i/>
          <w:iCs/>
          <w:lang w:val="en-GB"/>
        </w:rPr>
        <w:t>Statistics and Computing</w:t>
      </w:r>
      <w:r w:rsidRPr="005633FC">
        <w:rPr>
          <w:lang w:val="en-GB"/>
        </w:rPr>
        <w:t xml:space="preserve">, </w:t>
      </w:r>
      <w:r w:rsidRPr="005633FC">
        <w:rPr>
          <w:i/>
          <w:iCs/>
          <w:lang w:val="en-GB"/>
        </w:rPr>
        <w:t>27</w:t>
      </w:r>
      <w:r w:rsidRPr="005633FC">
        <w:rPr>
          <w:lang w:val="en-GB"/>
        </w:rPr>
        <w:t>(5), 1413–1432. https://doi.org/10.1007/s11222-016-9696-4</w:t>
      </w:r>
    </w:p>
    <w:p w14:paraId="728B2ABA" w14:textId="77777777" w:rsidR="005633FC" w:rsidRPr="005633FC" w:rsidRDefault="005633FC" w:rsidP="00BC2601">
      <w:pPr>
        <w:pStyle w:val="Litteraturfrteckning"/>
        <w:spacing w:line="240" w:lineRule="auto"/>
        <w:rPr>
          <w:lang w:val="en-GB"/>
        </w:rPr>
      </w:pPr>
      <w:r w:rsidRPr="005633FC">
        <w:rPr>
          <w:lang w:val="en-GB"/>
        </w:rPr>
        <w:t xml:space="preserve">Wesner, J. S., &amp; Pomeranz, J. P. F. (2021). Choosing priors in Bayesian ecological models by simulating from the prior predictive distribution. </w:t>
      </w:r>
      <w:r w:rsidRPr="005633FC">
        <w:rPr>
          <w:i/>
          <w:iCs/>
          <w:lang w:val="en-GB"/>
        </w:rPr>
        <w:t>Ecosphere</w:t>
      </w:r>
      <w:r w:rsidRPr="005633FC">
        <w:rPr>
          <w:lang w:val="en-GB"/>
        </w:rPr>
        <w:t xml:space="preserve">, </w:t>
      </w:r>
      <w:r w:rsidRPr="005633FC">
        <w:rPr>
          <w:i/>
          <w:iCs/>
          <w:lang w:val="en-GB"/>
        </w:rPr>
        <w:t>12</w:t>
      </w:r>
      <w:r w:rsidRPr="005633FC">
        <w:rPr>
          <w:lang w:val="en-GB"/>
        </w:rPr>
        <w:t>(9), e03739. https://doi.org/10.1002/ecs2.3739</w:t>
      </w:r>
    </w:p>
    <w:p w14:paraId="5FF32212" w14:textId="77777777" w:rsidR="005633FC" w:rsidRPr="005633FC" w:rsidRDefault="005633FC" w:rsidP="00BC2601">
      <w:pPr>
        <w:pStyle w:val="Litteraturfrteckning"/>
        <w:spacing w:line="240" w:lineRule="auto"/>
        <w:rPr>
          <w:lang w:val="en-GB"/>
        </w:rPr>
      </w:pPr>
      <w:r w:rsidRPr="005633FC">
        <w:rPr>
          <w:lang w:val="en-GB"/>
        </w:rPr>
        <w:t xml:space="preserve">White, E. P., Ernest, S. K. M., Kerkhoff, A. J., &amp; Enquist, B. J. (2007). Relationships between body size and abundance in ecology. </w:t>
      </w:r>
      <w:r w:rsidRPr="005633FC">
        <w:rPr>
          <w:i/>
          <w:iCs/>
          <w:lang w:val="en-GB"/>
        </w:rPr>
        <w:t>Trends in Ecology &amp; Evolution</w:t>
      </w:r>
      <w:r w:rsidRPr="005633FC">
        <w:rPr>
          <w:lang w:val="en-GB"/>
        </w:rPr>
        <w:t xml:space="preserve">, </w:t>
      </w:r>
      <w:r w:rsidRPr="005633FC">
        <w:rPr>
          <w:i/>
          <w:iCs/>
          <w:lang w:val="en-GB"/>
        </w:rPr>
        <w:t>22</w:t>
      </w:r>
      <w:r w:rsidRPr="005633FC">
        <w:rPr>
          <w:lang w:val="en-GB"/>
        </w:rPr>
        <w:t>(6), 323–330.</w:t>
      </w:r>
    </w:p>
    <w:p w14:paraId="0D6EFA2A" w14:textId="77777777" w:rsidR="005633FC" w:rsidRPr="005633FC" w:rsidRDefault="005633FC" w:rsidP="00BC2601">
      <w:pPr>
        <w:pStyle w:val="Litteraturfrteckning"/>
        <w:spacing w:line="240" w:lineRule="auto"/>
        <w:rPr>
          <w:lang w:val="en-GB"/>
        </w:rPr>
      </w:pPr>
      <w:r w:rsidRPr="005633FC">
        <w:rPr>
          <w:lang w:val="en-GB"/>
        </w:rPr>
        <w:t xml:space="preserve">Wickham, H., Averick, M., Bryan, J., Chang, W., D’Agostino McGowan, L., François, R., Grolemund, G., &amp; Alex, H. (2019). </w:t>
      </w:r>
      <w:r w:rsidRPr="005633FC">
        <w:rPr>
          <w:i/>
          <w:iCs/>
          <w:lang w:val="en-GB"/>
        </w:rPr>
        <w:t>Welcome to the tidyverse</w:t>
      </w:r>
      <w:r w:rsidRPr="005633FC">
        <w:rPr>
          <w:lang w:val="en-GB"/>
        </w:rPr>
        <w:t>. 1686. https://doi.org/10.21105/joss.01686</w:t>
      </w:r>
    </w:p>
    <w:p w14:paraId="757FC6C4" w14:textId="77777777" w:rsidR="005633FC" w:rsidRPr="005633FC" w:rsidRDefault="005633FC" w:rsidP="00BC2601">
      <w:pPr>
        <w:pStyle w:val="Litteraturfrteckning"/>
        <w:spacing w:line="240" w:lineRule="auto"/>
        <w:rPr>
          <w:lang w:val="en-GB"/>
        </w:rPr>
      </w:pPr>
      <w:r w:rsidRPr="005633FC">
        <w:rPr>
          <w:lang w:val="en-GB"/>
        </w:rPr>
        <w:t xml:space="preserve">Wilson, E. O. (1992). </w:t>
      </w:r>
      <w:r w:rsidRPr="005633FC">
        <w:rPr>
          <w:i/>
          <w:iCs/>
          <w:lang w:val="en-GB"/>
        </w:rPr>
        <w:t>The Diversity of Life</w:t>
      </w:r>
      <w:r w:rsidRPr="005633FC">
        <w:rPr>
          <w:lang w:val="en-GB"/>
        </w:rPr>
        <w:t>. Harvard University Press.</w:t>
      </w:r>
    </w:p>
    <w:p w14:paraId="41F93F2B" w14:textId="77777777" w:rsidR="005633FC" w:rsidRPr="005633FC" w:rsidRDefault="005633FC" w:rsidP="00BC2601">
      <w:pPr>
        <w:pStyle w:val="Litteraturfrteckning"/>
        <w:spacing w:line="240" w:lineRule="auto"/>
        <w:rPr>
          <w:lang w:val="en-GB"/>
        </w:rPr>
      </w:pPr>
      <w:r w:rsidRPr="005633FC">
        <w:rPr>
          <w:lang w:val="en-GB"/>
        </w:rPr>
        <w:lastRenderedPageBreak/>
        <w:t xml:space="preserve">Yvon‐Durocher, G., Montoya, J. M., Trimmer, M., &amp; Woodward, G. (2011). Warming alters the size spectrum and shifts the distribution of biomass in freshwater ecosystems. </w:t>
      </w:r>
      <w:r w:rsidRPr="005633FC">
        <w:rPr>
          <w:i/>
          <w:iCs/>
          <w:lang w:val="en-GB"/>
        </w:rPr>
        <w:t>Global Change Biology</w:t>
      </w:r>
      <w:r w:rsidRPr="005633FC">
        <w:rPr>
          <w:lang w:val="en-GB"/>
        </w:rPr>
        <w:t xml:space="preserve">, </w:t>
      </w:r>
      <w:r w:rsidRPr="005633FC">
        <w:rPr>
          <w:i/>
          <w:iCs/>
          <w:lang w:val="en-GB"/>
        </w:rPr>
        <w:t>17</w:t>
      </w:r>
      <w:r w:rsidRPr="005633FC">
        <w:rPr>
          <w:lang w:val="en-GB"/>
        </w:rPr>
        <w:t>(4), 1681–1694. https://doi.org/10.1111/j.1365-2486.2010.02321.x</w:t>
      </w:r>
    </w:p>
    <w:p w14:paraId="0000008E" w14:textId="3217BCF6" w:rsidR="00037DE8" w:rsidRPr="0078385D" w:rsidRDefault="00674C63" w:rsidP="00BC2601">
      <w:pPr>
        <w:jc w:val="both"/>
        <w:rPr>
          <w:sz w:val="28"/>
          <w:szCs w:val="28"/>
        </w:rPr>
      </w:pPr>
      <w:r w:rsidRPr="00674C63">
        <w:fldChar w:fldCharType="end"/>
      </w:r>
      <w:commentRangeEnd w:id="410"/>
      <w:r w:rsidR="003E5359">
        <w:rPr>
          <w:rStyle w:val="Kommentarsreferens"/>
        </w:rPr>
        <w:commentReference w:id="410"/>
      </w:r>
      <w:commentRangeEnd w:id="411"/>
      <w:r w:rsidR="00094996">
        <w:rPr>
          <w:rStyle w:val="Kommentarsreferens"/>
        </w:rPr>
        <w:commentReference w:id="411"/>
      </w:r>
    </w:p>
    <w:p w14:paraId="0000008F" w14:textId="008BF51E" w:rsidR="00037DE8" w:rsidRDefault="00037DE8">
      <w:pPr>
        <w:spacing w:line="480" w:lineRule="auto"/>
        <w:jc w:val="both"/>
        <w:rPr>
          <w:sz w:val="28"/>
          <w:szCs w:val="28"/>
        </w:rPr>
      </w:pPr>
    </w:p>
    <w:p w14:paraId="14471EB2" w14:textId="04CA39AF" w:rsidR="00674C63" w:rsidRDefault="00674C63">
      <w:pPr>
        <w:spacing w:line="480" w:lineRule="auto"/>
        <w:jc w:val="both"/>
        <w:rPr>
          <w:sz w:val="28"/>
          <w:szCs w:val="28"/>
        </w:rPr>
      </w:pPr>
    </w:p>
    <w:p w14:paraId="5D138F51" w14:textId="526DFEBA" w:rsidR="00674C63" w:rsidRDefault="00674C63">
      <w:pPr>
        <w:spacing w:line="480" w:lineRule="auto"/>
        <w:jc w:val="both"/>
        <w:rPr>
          <w:sz w:val="28"/>
          <w:szCs w:val="28"/>
        </w:rPr>
      </w:pPr>
    </w:p>
    <w:p w14:paraId="60D1F96A" w14:textId="725A3B29" w:rsidR="00674C63" w:rsidRDefault="00674C63">
      <w:pPr>
        <w:spacing w:line="480" w:lineRule="auto"/>
        <w:jc w:val="both"/>
        <w:rPr>
          <w:sz w:val="28"/>
          <w:szCs w:val="28"/>
        </w:rPr>
      </w:pPr>
    </w:p>
    <w:p w14:paraId="0A9C8411" w14:textId="31833081" w:rsidR="00674C63" w:rsidRDefault="00674C63">
      <w:pPr>
        <w:spacing w:line="480" w:lineRule="auto"/>
        <w:jc w:val="both"/>
        <w:rPr>
          <w:sz w:val="28"/>
          <w:szCs w:val="28"/>
        </w:rPr>
      </w:pPr>
    </w:p>
    <w:p w14:paraId="10E8A4C6" w14:textId="48060696" w:rsidR="00674C63" w:rsidRDefault="00674C63">
      <w:pPr>
        <w:spacing w:line="480" w:lineRule="auto"/>
        <w:jc w:val="both"/>
        <w:rPr>
          <w:sz w:val="28"/>
          <w:szCs w:val="28"/>
        </w:rPr>
      </w:pPr>
    </w:p>
    <w:p w14:paraId="2A378D59" w14:textId="3036558B" w:rsidR="00674C63" w:rsidRDefault="00674C63">
      <w:pPr>
        <w:spacing w:line="480" w:lineRule="auto"/>
        <w:jc w:val="both"/>
        <w:rPr>
          <w:sz w:val="28"/>
          <w:szCs w:val="28"/>
        </w:rPr>
      </w:pPr>
    </w:p>
    <w:p w14:paraId="2F7C708A" w14:textId="53F63D11" w:rsidR="00674C63" w:rsidRDefault="00674C63">
      <w:pPr>
        <w:spacing w:line="480" w:lineRule="auto"/>
        <w:jc w:val="both"/>
        <w:rPr>
          <w:sz w:val="28"/>
          <w:szCs w:val="28"/>
        </w:rPr>
      </w:pPr>
    </w:p>
    <w:p w14:paraId="28919456" w14:textId="73F474F1" w:rsidR="00674C63" w:rsidRDefault="00674C63">
      <w:pPr>
        <w:spacing w:line="480" w:lineRule="auto"/>
        <w:jc w:val="both"/>
        <w:rPr>
          <w:sz w:val="28"/>
          <w:szCs w:val="28"/>
        </w:rPr>
      </w:pPr>
    </w:p>
    <w:p w14:paraId="7982A397" w14:textId="77777777" w:rsidR="002B7CBE" w:rsidRDefault="002B7CBE">
      <w:pPr>
        <w:spacing w:line="480" w:lineRule="auto"/>
        <w:jc w:val="both"/>
        <w:rPr>
          <w:sz w:val="28"/>
          <w:szCs w:val="28"/>
        </w:rPr>
      </w:pPr>
    </w:p>
    <w:p w14:paraId="00000090" w14:textId="1A5C5E3D" w:rsidR="00037DE8" w:rsidRDefault="001B1A85">
      <w:pPr>
        <w:spacing w:line="480" w:lineRule="auto"/>
        <w:jc w:val="both"/>
        <w:rPr>
          <w:sz w:val="28"/>
          <w:szCs w:val="28"/>
        </w:rPr>
      </w:pPr>
      <w:commentRangeStart w:id="412"/>
      <w:commentRangeStart w:id="413"/>
      <w:r>
        <w:rPr>
          <w:sz w:val="28"/>
          <w:szCs w:val="28"/>
        </w:rPr>
        <w:lastRenderedPageBreak/>
        <w:t>Figures</w:t>
      </w:r>
      <w:commentRangeEnd w:id="412"/>
      <w:r w:rsidR="00C00598">
        <w:rPr>
          <w:rStyle w:val="Kommentarsreferens"/>
        </w:rPr>
        <w:commentReference w:id="412"/>
      </w:r>
      <w:commentRangeEnd w:id="413"/>
      <w:r w:rsidR="007064E7">
        <w:rPr>
          <w:rStyle w:val="Kommentarsreferens"/>
        </w:rPr>
        <w:commentReference w:id="413"/>
      </w:r>
      <w:r w:rsidR="00F649A6">
        <w:rPr>
          <w:noProof/>
          <w:sz w:val="28"/>
          <w:szCs w:val="28"/>
          <w:lang w:val="sv-SE"/>
        </w:rPr>
        <w:drawing>
          <wp:inline distT="0" distB="0" distL="0" distR="0" wp14:anchorId="6498001B" wp14:editId="6E9D3332">
            <wp:extent cx="5731427" cy="5506279"/>
            <wp:effectExtent l="0" t="0" r="0" b="5715"/>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rotWithShape="1">
                    <a:blip r:embed="rId8" cstate="print">
                      <a:extLst>
                        <a:ext uri="{28A0092B-C50C-407E-A947-70E740481C1C}">
                          <a14:useLocalDpi xmlns:a14="http://schemas.microsoft.com/office/drawing/2010/main" val="0"/>
                        </a:ext>
                      </a:extLst>
                    </a:blip>
                    <a:srcRect t="1561" b="2368"/>
                    <a:stretch/>
                  </pic:blipFill>
                  <pic:spPr bwMode="auto">
                    <a:xfrm>
                      <a:off x="0" y="0"/>
                      <a:ext cx="5731510" cy="5506359"/>
                    </a:xfrm>
                    <a:prstGeom prst="rect">
                      <a:avLst/>
                    </a:prstGeom>
                    <a:ln>
                      <a:noFill/>
                    </a:ln>
                    <a:extLst>
                      <a:ext uri="{53640926-AAD7-44D8-BBD7-CCE9431645EC}">
                        <a14:shadowObscured xmlns:a14="http://schemas.microsoft.com/office/drawing/2010/main"/>
                      </a:ext>
                    </a:extLst>
                  </pic:spPr>
                </pic:pic>
              </a:graphicData>
            </a:graphic>
          </wp:inline>
        </w:drawing>
      </w:r>
    </w:p>
    <w:p w14:paraId="00000092" w14:textId="3E723AB7" w:rsidR="00037DE8" w:rsidRDefault="001B1A85" w:rsidP="007064E7">
      <w:pPr>
        <w:spacing w:line="360" w:lineRule="auto"/>
        <w:jc w:val="both"/>
      </w:pPr>
      <w:r>
        <w:rPr>
          <w:b/>
        </w:rPr>
        <w:t>Fig. 1.</w:t>
      </w:r>
      <w:r>
        <w:t xml:space="preserve"> </w:t>
      </w:r>
      <w:commentRangeStart w:id="414"/>
      <w:r>
        <w:t>Map of the area</w:t>
      </w:r>
      <w:r w:rsidR="00CC6788">
        <w:t xml:space="preserve"> with </w:t>
      </w:r>
      <w:ins w:id="415" w:author="Max Lindmark" w:date="2022-02-21T18:37:00Z">
        <w:r w:rsidR="00320473">
          <w:t xml:space="preserve">the </w:t>
        </w:r>
      </w:ins>
      <w:r w:rsidR="00CC6788">
        <w:t xml:space="preserve">unique </w:t>
      </w:r>
      <w:ins w:id="416" w:author="Anna Gårdmark" w:date="2022-04-07T21:52:00Z">
        <w:r w:rsidR="00094996">
          <w:t>whole-</w:t>
        </w:r>
      </w:ins>
      <w:del w:id="417" w:author="Max Lindmark" w:date="2022-02-23T11:14:00Z">
        <w:r w:rsidR="00CC6788" w:rsidDel="006F3752">
          <w:delText xml:space="preserve">the </w:delText>
        </w:r>
      </w:del>
      <w:r w:rsidR="00CC6788">
        <w:t>ecosystem warming experiment from which perch in this study was sampled. I</w:t>
      </w:r>
      <w:r>
        <w:t>nset show</w:t>
      </w:r>
      <w:r w:rsidR="00CC6788">
        <w:t>s</w:t>
      </w:r>
      <w:r>
        <w:t xml:space="preserve"> the 1 </w:t>
      </w:r>
      <m:oMath>
        <m:r>
          <m:rPr>
            <m:sty m:val="p"/>
          </m:rPr>
          <w:rPr>
            <w:rFonts w:ascii="Cambria Math" w:eastAsia="Cambria Math" w:hAnsi="Cambria Math" w:cs="Cambria Math"/>
          </w:rPr>
          <m:t>k</m:t>
        </m:r>
        <m:sSup>
          <m:sSupPr>
            <m:ctrlPr>
              <w:rPr>
                <w:rFonts w:ascii="Cambria Math" w:eastAsia="Cambria Math" w:hAnsi="Cambria Math" w:cs="Cambria Math"/>
                <w:iCs/>
              </w:rPr>
            </m:ctrlPr>
          </m:sSupPr>
          <m:e>
            <m:r>
              <m:rPr>
                <m:sty m:val="p"/>
              </m:rPr>
              <w:rPr>
                <w:rFonts w:ascii="Cambria Math" w:eastAsia="Cambria Math" w:hAnsi="Cambria Math" w:cs="Cambria Math"/>
              </w:rPr>
              <m:t>m</m:t>
            </m:r>
          </m:e>
          <m:sup>
            <m:r>
              <m:rPr>
                <m:sty m:val="p"/>
              </m:rPr>
              <w:rPr>
                <w:rFonts w:ascii="Cambria Math" w:eastAsia="Cambria Math" w:hAnsi="Cambria Math" w:cs="Cambria Math"/>
              </w:rPr>
              <m:t>2</m:t>
            </m:r>
          </m:sup>
        </m:sSup>
      </m:oMath>
      <w:r>
        <w:t xml:space="preserve"> </w:t>
      </w:r>
      <w:r w:rsidR="00C00598">
        <w:t>enclosed coastal bay that has been artificially heated for 23 years</w:t>
      </w:r>
      <w:r>
        <w:t xml:space="preserve">, the </w:t>
      </w:r>
      <w:r w:rsidR="00C00598">
        <w:t xml:space="preserve">adjacent </w:t>
      </w:r>
      <w:r>
        <w:t>reference area</w:t>
      </w:r>
      <w:r w:rsidR="00CC6788">
        <w:t xml:space="preserve"> with natural temperatures</w:t>
      </w:r>
      <w:r>
        <w:t xml:space="preserve">, and locations of the cooling water intake and where the </w:t>
      </w:r>
      <w:ins w:id="418" w:author="Max Lindmark" w:date="2022-02-21T18:37:00Z">
        <w:r w:rsidR="00320473">
          <w:t>heated</w:t>
        </w:r>
        <w:r w:rsidR="00320473" w:rsidDel="00320473">
          <w:t xml:space="preserve"> </w:t>
        </w:r>
      </w:ins>
      <w:r>
        <w:t>water outlet</w:t>
      </w:r>
      <w:r w:rsidR="00CC6788">
        <w:t xml:space="preserve"> from nuclear power plants</w:t>
      </w:r>
      <w:r>
        <w:t xml:space="preserve"> enters the </w:t>
      </w:r>
      <w:r w:rsidR="00C00598">
        <w:t xml:space="preserve">heated </w:t>
      </w:r>
      <w:r w:rsidR="00CC6788">
        <w:t xml:space="preserve">coastal </w:t>
      </w:r>
      <w:r w:rsidR="00C00598">
        <w:t>area</w:t>
      </w:r>
      <w:r>
        <w:t>.</w:t>
      </w:r>
      <w:commentRangeEnd w:id="414"/>
      <w:r w:rsidR="00CC6788">
        <w:rPr>
          <w:rStyle w:val="Kommentarsreferens"/>
        </w:rPr>
        <w:commentReference w:id="414"/>
      </w:r>
    </w:p>
    <w:p w14:paraId="00000093" w14:textId="77777777" w:rsidR="00037DE8" w:rsidRDefault="00037DE8">
      <w:pPr>
        <w:spacing w:line="480" w:lineRule="auto"/>
        <w:jc w:val="both"/>
        <w:rPr>
          <w:sz w:val="28"/>
          <w:szCs w:val="28"/>
        </w:rPr>
      </w:pPr>
    </w:p>
    <w:p w14:paraId="00000094" w14:textId="77777777" w:rsidR="00037DE8" w:rsidRDefault="00037DE8">
      <w:pPr>
        <w:spacing w:line="480" w:lineRule="auto"/>
        <w:jc w:val="both"/>
        <w:rPr>
          <w:sz w:val="28"/>
          <w:szCs w:val="28"/>
        </w:rPr>
      </w:pPr>
    </w:p>
    <w:p w14:paraId="00000097" w14:textId="18439762" w:rsidR="00037DE8" w:rsidRDefault="00D4685F">
      <w:pPr>
        <w:spacing w:line="480" w:lineRule="auto"/>
        <w:jc w:val="center"/>
        <w:rPr>
          <w:sz w:val="28"/>
          <w:szCs w:val="28"/>
        </w:rPr>
      </w:pPr>
      <w:r>
        <w:rPr>
          <w:noProof/>
          <w:sz w:val="28"/>
          <w:szCs w:val="28"/>
          <w:lang w:val="sv-SE"/>
        </w:rPr>
        <w:lastRenderedPageBreak/>
        <w:drawing>
          <wp:inline distT="0" distB="0" distL="0" distR="0" wp14:anchorId="5C087CF1" wp14:editId="4D8BE108">
            <wp:extent cx="5731171" cy="5476461"/>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rotWithShape="1">
                    <a:blip r:embed="rId9" cstate="print">
                      <a:extLst>
                        <a:ext uri="{28A0092B-C50C-407E-A947-70E740481C1C}">
                          <a14:useLocalDpi xmlns:a14="http://schemas.microsoft.com/office/drawing/2010/main" val="0"/>
                        </a:ext>
                      </a:extLst>
                    </a:blip>
                    <a:srcRect t="2255" b="2190"/>
                    <a:stretch/>
                  </pic:blipFill>
                  <pic:spPr bwMode="auto">
                    <a:xfrm>
                      <a:off x="0" y="0"/>
                      <a:ext cx="5731510" cy="5476785"/>
                    </a:xfrm>
                    <a:prstGeom prst="rect">
                      <a:avLst/>
                    </a:prstGeom>
                    <a:ln>
                      <a:noFill/>
                    </a:ln>
                    <a:extLst>
                      <a:ext uri="{53640926-AAD7-44D8-BBD7-CCE9431645EC}">
                        <a14:shadowObscured xmlns:a14="http://schemas.microsoft.com/office/drawing/2010/main"/>
                      </a:ext>
                    </a:extLst>
                  </pic:spPr>
                </pic:pic>
              </a:graphicData>
            </a:graphic>
          </wp:inline>
        </w:drawing>
      </w:r>
    </w:p>
    <w:p w14:paraId="00000098" w14:textId="3F434404" w:rsidR="00037DE8" w:rsidRDefault="001B1A85" w:rsidP="00315D5B">
      <w:pPr>
        <w:spacing w:line="360" w:lineRule="auto"/>
        <w:jc w:val="both"/>
      </w:pPr>
      <w:r>
        <w:rPr>
          <w:b/>
        </w:rPr>
        <w:t xml:space="preserve">Fig. 2. </w:t>
      </w:r>
      <w:r>
        <w:t>The average length-at-age is larger for</w:t>
      </w:r>
      <w:r w:rsidR="006B2987">
        <w:t xml:space="preserve"> fish of</w:t>
      </w:r>
      <w:r>
        <w:t xml:space="preserve"> all ages in the </w:t>
      </w:r>
      <w:r w:rsidR="00320473">
        <w:t>heated</w:t>
      </w:r>
      <w:r w:rsidR="00320473" w:rsidDel="00320473">
        <w:t xml:space="preserve"> </w:t>
      </w:r>
      <w:r>
        <w:t xml:space="preserve">(red) compared to the </w:t>
      </w:r>
      <w:r w:rsidR="00793EAE">
        <w:t>reference</w:t>
      </w:r>
      <w:r w:rsidR="00793EAE" w:rsidDel="00793EAE">
        <w:t xml:space="preserve"> </w:t>
      </w:r>
      <w:r>
        <w:t>(blue)</w:t>
      </w:r>
      <w:r w:rsidR="006B2987">
        <w:t xml:space="preserve"> coastal</w:t>
      </w:r>
      <w:r>
        <w:t xml:space="preserve"> area. Points in panel (A) depict</w:t>
      </w:r>
      <w:del w:id="419" w:author="Anna Gårdmark" w:date="2022-04-07T21:52:00Z">
        <w:r w:rsidDel="00094996">
          <w:delText>s</w:delText>
        </w:r>
      </w:del>
      <w:r>
        <w:t xml:space="preserve"> individual-level length-at-age and lines show the global posterior prediction (both </w:t>
      </w:r>
      <w:proofErr w:type="spellStart"/>
      <w:r>
        <w:t>exponentiated</w:t>
      </w:r>
      <w:proofErr w:type="spellEnd"/>
      <w:r>
        <w:t xml:space="preserve">) without group-level effects (i.e., cohort) from the von </w:t>
      </w:r>
      <w:proofErr w:type="spellStart"/>
      <w:r>
        <w:t>Bertalanffy</w:t>
      </w:r>
      <w:proofErr w:type="spellEnd"/>
      <w:r w:rsidR="006B2987">
        <w:t xml:space="preserve"> growth</w:t>
      </w:r>
      <w:r>
        <w:t xml:space="preserve"> model with area-specific coefficients. The shaded areas correspond to 50% and 90% credible intervals. Panel (B) shows the posterior distributions for </w:t>
      </w:r>
      <w:r w:rsidR="006B2987">
        <w:t xml:space="preserve">growth </w:t>
      </w:r>
      <w:del w:id="420" w:author="Max Lindmark" w:date="2022-02-21T19:59:00Z">
        <w:r w:rsidR="006B2987" w:rsidDel="003A3021">
          <w:delText>rate</w:delText>
        </w:r>
      </w:del>
      <w:ins w:id="421" w:author="Max Lindmark" w:date="2022-02-21T19:59:00Z">
        <w:r w:rsidR="003A3021">
          <w:t>coefficient</w:t>
        </w:r>
      </w:ins>
      <w:r w:rsidR="006B2987">
        <w:t xml:space="preserve">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 xml:space="preserve">difference. Panel (D) shows the posterior distributions for </w:t>
      </w:r>
      <w:r w:rsidR="006B2987">
        <w:t>asymptotic length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oMath>
      <w:r>
        <w:t xml:space="preserve"> </w:t>
      </w:r>
      <w:proofErr w:type="gramStart"/>
      <w:r>
        <w:t xml:space="preserve">and </w:t>
      </w:r>
      <w:proofErr w:type="gramEnd"/>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oMath>
      <w:r w:rsidR="006B2987">
        <w:t>)</w:t>
      </w:r>
      <w:r>
        <w:t xml:space="preserve">, and (E) the distribution of </w:t>
      </w:r>
      <w:r w:rsidR="006B2987">
        <w:t xml:space="preserve">their </w:t>
      </w:r>
      <w:r>
        <w:t xml:space="preserve">difference. </w:t>
      </w:r>
    </w:p>
    <w:p w14:paraId="00000099" w14:textId="77777777" w:rsidR="00037DE8" w:rsidRDefault="00037DE8">
      <w:pPr>
        <w:jc w:val="center"/>
        <w:rPr>
          <w:sz w:val="28"/>
          <w:szCs w:val="28"/>
        </w:rPr>
      </w:pPr>
    </w:p>
    <w:p w14:paraId="0000009A" w14:textId="675A9296" w:rsidR="00037DE8" w:rsidRDefault="00474C58">
      <w:pPr>
        <w:jc w:val="center"/>
        <w:rPr>
          <w:sz w:val="28"/>
          <w:szCs w:val="28"/>
        </w:rPr>
      </w:pPr>
      <w:r>
        <w:rPr>
          <w:noProof/>
          <w:sz w:val="28"/>
          <w:szCs w:val="28"/>
          <w:lang w:val="sv-SE"/>
        </w:rPr>
        <w:lastRenderedPageBreak/>
        <w:drawing>
          <wp:inline distT="0" distB="0" distL="0" distR="0" wp14:anchorId="18B6738A" wp14:editId="403A5168">
            <wp:extent cx="5731171" cy="5436704"/>
            <wp:effectExtent l="0" t="0" r="0" b="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pic:nvPicPr>
                  <pic:blipFill rotWithShape="1">
                    <a:blip r:embed="rId10" cstate="print">
                      <a:extLst>
                        <a:ext uri="{28A0092B-C50C-407E-A947-70E740481C1C}">
                          <a14:useLocalDpi xmlns:a14="http://schemas.microsoft.com/office/drawing/2010/main" val="0"/>
                        </a:ext>
                      </a:extLst>
                    </a:blip>
                    <a:srcRect t="2254" b="2884"/>
                    <a:stretch/>
                  </pic:blipFill>
                  <pic:spPr bwMode="auto">
                    <a:xfrm>
                      <a:off x="0" y="0"/>
                      <a:ext cx="5731510" cy="5437025"/>
                    </a:xfrm>
                    <a:prstGeom prst="rect">
                      <a:avLst/>
                    </a:prstGeom>
                    <a:ln>
                      <a:noFill/>
                    </a:ln>
                    <a:extLst>
                      <a:ext uri="{53640926-AAD7-44D8-BBD7-CCE9431645EC}">
                        <a14:shadowObscured xmlns:a14="http://schemas.microsoft.com/office/drawing/2010/main"/>
                      </a:ext>
                    </a:extLst>
                  </pic:spPr>
                </pic:pic>
              </a:graphicData>
            </a:graphic>
          </wp:inline>
        </w:drawing>
      </w:r>
    </w:p>
    <w:p w14:paraId="0000009B" w14:textId="77777777" w:rsidR="00037DE8" w:rsidRDefault="00037DE8">
      <w:pPr>
        <w:jc w:val="center"/>
        <w:rPr>
          <w:sz w:val="28"/>
          <w:szCs w:val="28"/>
        </w:rPr>
      </w:pPr>
    </w:p>
    <w:p w14:paraId="0000009C" w14:textId="12F40D69" w:rsidR="00037DE8" w:rsidRDefault="001B1A85" w:rsidP="00F01DD5">
      <w:pPr>
        <w:spacing w:line="360" w:lineRule="auto"/>
        <w:jc w:val="both"/>
      </w:pPr>
      <w:commentRangeStart w:id="422"/>
      <w:r>
        <w:rPr>
          <w:b/>
        </w:rPr>
        <w:t xml:space="preserve">Fig. 3. </w:t>
      </w:r>
      <w:commentRangeEnd w:id="422"/>
      <w:r w:rsidR="00CC6788">
        <w:rPr>
          <w:rStyle w:val="Kommentarsreferens"/>
        </w:rPr>
        <w:commentReference w:id="422"/>
      </w:r>
      <w:r>
        <w:t xml:space="preserve">The faster growth rates in the </w:t>
      </w:r>
      <w:r w:rsidR="00320473">
        <w:t>heated</w:t>
      </w:r>
      <w:r w:rsidR="00320473" w:rsidDel="00320473">
        <w:t xml:space="preserve"> </w:t>
      </w:r>
      <w:r>
        <w:t>area</w:t>
      </w:r>
      <w:r w:rsidR="006B2987">
        <w:t xml:space="preserve"> (red) compared to the </w:t>
      </w:r>
      <w:r w:rsidR="00793EAE">
        <w:t>reference</w:t>
      </w:r>
      <w:r w:rsidR="00793EAE" w:rsidDel="00793EAE">
        <w:t xml:space="preserve"> </w:t>
      </w:r>
      <w:r w:rsidR="006B2987">
        <w:t xml:space="preserve">(blue) </w:t>
      </w:r>
      <w:r>
        <w:t xml:space="preserve">are maintained as fish grow. The points illustrate specific growth estimated from back-calculated length-at-age (within individuals) as a function of length (expressed as the geometric mean of the length at the start and end of the time interval). Lines show the global posterior prediction without group-level effects (i.e., individual within cohort) from the </w:t>
      </w:r>
      <w:proofErr w:type="spellStart"/>
      <w:r>
        <w:t>allometric</w:t>
      </w:r>
      <w:proofErr w:type="spellEnd"/>
      <w:r>
        <w:t xml:space="preserve"> growth model with area-specific coefficients. The shaded areas correspond to the 90% credible interval. The equation uses mean parameter estimates. Panel (B) shows the posterior distributions for </w:t>
      </w:r>
      <w:r w:rsidR="006B2987">
        <w:t>initial growth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difference. Panel (D) shows the posterior distributions for</w:t>
      </w:r>
      <w:r w:rsidR="006B2987">
        <w:t xml:space="preserve"> the </w:t>
      </w:r>
      <w:proofErr w:type="spellStart"/>
      <w:r w:rsidR="006B2987">
        <w:t>allometric</w:t>
      </w:r>
      <w:proofErr w:type="spellEnd"/>
      <w:r w:rsidR="006B2987">
        <w:t xml:space="preserve"> decline in growth with length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heat</m:t>
            </m:r>
          </m:sub>
        </m:sSub>
      </m:oMath>
      <w:r>
        <w:t xml:space="preserve"> </w:t>
      </w:r>
      <w:proofErr w:type="gramStart"/>
      <w:r>
        <w:t xml:space="preserve">and </w:t>
      </w:r>
      <w:proofErr w:type="gramEnd"/>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m:t>
            </m:r>
          </m:sub>
        </m:sSub>
      </m:oMath>
      <w:r w:rsidR="006B2987">
        <w:t>)</w:t>
      </w:r>
      <w:r>
        <w:t xml:space="preserve">, and (E) the distribution of </w:t>
      </w:r>
      <w:r w:rsidR="006B2987">
        <w:t xml:space="preserve">their </w:t>
      </w:r>
      <w:r>
        <w:t>difference.</w:t>
      </w:r>
    </w:p>
    <w:p w14:paraId="1D0697E3" w14:textId="290FB5A1" w:rsidR="003A3021" w:rsidRDefault="003A3021">
      <w:pPr>
        <w:spacing w:line="480" w:lineRule="auto"/>
        <w:jc w:val="both"/>
      </w:pPr>
    </w:p>
    <w:p w14:paraId="5AB79B55" w14:textId="3F7D9A20" w:rsidR="003A3021" w:rsidRDefault="003A3021">
      <w:pPr>
        <w:spacing w:line="480" w:lineRule="auto"/>
        <w:jc w:val="both"/>
      </w:pPr>
    </w:p>
    <w:p w14:paraId="3A546E44" w14:textId="7D0711FE" w:rsidR="003A3021" w:rsidRDefault="0006677B">
      <w:pPr>
        <w:spacing w:line="480" w:lineRule="auto"/>
        <w:jc w:val="both"/>
      </w:pPr>
      <w:r>
        <w:rPr>
          <w:noProof/>
          <w:lang w:val="sv-SE"/>
        </w:rPr>
        <w:lastRenderedPageBreak/>
        <w:drawing>
          <wp:inline distT="0" distB="0" distL="0" distR="0" wp14:anchorId="08EA75B8" wp14:editId="16DB5B07">
            <wp:extent cx="5731510" cy="6773545"/>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6773545"/>
                    </a:xfrm>
                    <a:prstGeom prst="rect">
                      <a:avLst/>
                    </a:prstGeom>
                  </pic:spPr>
                </pic:pic>
              </a:graphicData>
            </a:graphic>
          </wp:inline>
        </w:drawing>
      </w:r>
    </w:p>
    <w:p w14:paraId="0000009E" w14:textId="6124E57A" w:rsidR="00037DE8" w:rsidRDefault="001B1A85" w:rsidP="00F60FC7">
      <w:pPr>
        <w:spacing w:line="360" w:lineRule="auto"/>
        <w:jc w:val="both"/>
        <w:rPr>
          <w:color w:val="000000"/>
        </w:rPr>
      </w:pPr>
      <w:r>
        <w:rPr>
          <w:b/>
        </w:rPr>
        <w:t xml:space="preserve">Fig. 4. </w:t>
      </w:r>
      <w:r>
        <w:t>The instantaneous mortality rate</w:t>
      </w:r>
      <w:r w:rsidR="00CC6788">
        <w:t xml:space="preserve"> (</w:t>
      </w:r>
      <m:oMath>
        <m:r>
          <w:rPr>
            <w:rFonts w:ascii="Cambria Math" w:eastAsia="Cambria Math" w:hAnsi="Cambria Math" w:cs="Cambria Math"/>
          </w:rPr>
          <m:t>Z</m:t>
        </m:r>
      </m:oMath>
      <w:r w:rsidR="00CC6788">
        <w:t>)</w:t>
      </w:r>
      <w:r>
        <w:t xml:space="preserve"> is higher in the </w:t>
      </w:r>
      <w:r w:rsidR="00320473">
        <w:t>heated</w:t>
      </w:r>
      <w:r w:rsidR="00320473" w:rsidDel="00320473">
        <w:t xml:space="preserve"> </w:t>
      </w:r>
      <w:r>
        <w:t>area</w:t>
      </w:r>
      <w:r w:rsidR="00CC6788">
        <w:t xml:space="preserve"> (red) than in the </w:t>
      </w:r>
      <w:r w:rsidR="00793EAE">
        <w:t>reference</w:t>
      </w:r>
      <w:r w:rsidR="00793EAE" w:rsidDel="00793EAE">
        <w:t xml:space="preserve"> </w:t>
      </w:r>
      <w:r w:rsidR="00CC6788">
        <w:t>(blue)</w:t>
      </w:r>
      <w:r>
        <w:t xml:space="preserve">. Panel (A) shows the </w:t>
      </w:r>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CPUE)</m:t>
        </m:r>
        <m:r>
          <w:rPr>
            <w:rFonts w:ascii="Cambria Math" w:hAnsi="Cambria Math"/>
          </w:rPr>
          <m:t xml:space="preserve"> </m:t>
        </m:r>
      </m:oMath>
      <w:r>
        <w:t xml:space="preserve">as a function </w:t>
      </w:r>
      <w:proofErr w:type="gramStart"/>
      <w:r>
        <w:t xml:space="preserve">of </w:t>
      </w:r>
      <w:proofErr w:type="gramEnd"/>
      <m:oMath>
        <m:r>
          <w:rPr>
            <w:rFonts w:ascii="Cambria Math" w:eastAsia="Cambria Math" w:hAnsi="Cambria Math" w:cs="Cambria Math"/>
          </w:rPr>
          <m:t>age</m:t>
        </m:r>
      </m:oMath>
      <w:r>
        <w:t xml:space="preserve">, where the slope corresponds to the global </w:t>
      </w:r>
      <m:oMath>
        <m:r>
          <w:rPr>
            <w:rFonts w:ascii="Cambria Math" w:eastAsia="Cambria Math" w:hAnsi="Cambria Math" w:cs="Cambria Math"/>
          </w:rPr>
          <m:t>-Z</m:t>
        </m:r>
      </m:oMath>
      <w:r>
        <w:t xml:space="preserve">. Lines show the posterior prediction without group-level effects (i.e., cohort) and the shaded areas correspond to the 50% and 90% credible intervals. The equation uses mean parameter estimates. Panel (B) shows the posterior distributions for </w:t>
      </w:r>
      <w:r w:rsidR="00CC6788">
        <w:t>mortality rat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w:t>
      </w:r>
      <w:proofErr w:type="gramStart"/>
      <w:r>
        <w:t xml:space="preserve">and </w:t>
      </w:r>
      <w:proofErr w:type="gramEnd"/>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rsidR="00CC6788">
        <w:t>)</w:t>
      </w:r>
      <w:r>
        <w:t xml:space="preserve">, and (C) the distribution of </w:t>
      </w:r>
      <w:r w:rsidR="00CC6788">
        <w:t xml:space="preserve">their </w:t>
      </w:r>
      <w:r>
        <w:t>difference.</w:t>
      </w:r>
    </w:p>
    <w:p w14:paraId="0000009F" w14:textId="74B910C6" w:rsidR="00037DE8" w:rsidRDefault="006D1B1F">
      <w:pPr>
        <w:spacing w:line="480" w:lineRule="auto"/>
        <w:jc w:val="center"/>
        <w:rPr>
          <w:sz w:val="28"/>
          <w:szCs w:val="28"/>
        </w:rPr>
      </w:pPr>
      <w:ins w:id="423" w:author="Max Lindmark" w:date="2022-02-23T09:58:00Z">
        <w:r>
          <w:rPr>
            <w:noProof/>
            <w:sz w:val="28"/>
            <w:szCs w:val="28"/>
            <w:lang w:val="sv-SE"/>
          </w:rPr>
          <w:lastRenderedPageBreak/>
          <w:drawing>
            <wp:inline distT="0" distB="0" distL="0" distR="0" wp14:anchorId="7AC56C18" wp14:editId="221C1D8F">
              <wp:extent cx="5731171" cy="5466522"/>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rotWithShape="1">
                      <a:blip r:embed="rId12" cstate="print">
                        <a:extLst>
                          <a:ext uri="{28A0092B-C50C-407E-A947-70E740481C1C}">
                            <a14:useLocalDpi xmlns:a14="http://schemas.microsoft.com/office/drawing/2010/main" val="0"/>
                          </a:ext>
                        </a:extLst>
                      </a:blip>
                      <a:srcRect t="2254" b="2363"/>
                      <a:stretch/>
                    </pic:blipFill>
                    <pic:spPr bwMode="auto">
                      <a:xfrm>
                        <a:off x="0" y="0"/>
                        <a:ext cx="5731510" cy="5466845"/>
                      </a:xfrm>
                      <a:prstGeom prst="rect">
                        <a:avLst/>
                      </a:prstGeom>
                      <a:ln>
                        <a:noFill/>
                      </a:ln>
                      <a:extLst>
                        <a:ext uri="{53640926-AAD7-44D8-BBD7-CCE9431645EC}">
                          <a14:shadowObscured xmlns:a14="http://schemas.microsoft.com/office/drawing/2010/main"/>
                        </a:ext>
                      </a:extLst>
                    </pic:spPr>
                  </pic:pic>
                </a:graphicData>
              </a:graphic>
            </wp:inline>
          </w:drawing>
        </w:r>
      </w:ins>
    </w:p>
    <w:p w14:paraId="000000A0" w14:textId="2623B4DC" w:rsidR="00037DE8" w:rsidRPr="00F5516D" w:rsidRDefault="001B1A85" w:rsidP="006A37CA">
      <w:pPr>
        <w:spacing w:line="480" w:lineRule="auto"/>
        <w:jc w:val="both"/>
      </w:pPr>
      <w:r w:rsidRPr="00F5516D">
        <w:rPr>
          <w:b/>
        </w:rPr>
        <w:t xml:space="preserve">Fig. 5. </w:t>
      </w:r>
      <w:r w:rsidRPr="00F5516D">
        <w:t xml:space="preserve">The </w:t>
      </w:r>
      <w:r w:rsidR="00320473" w:rsidRPr="00F5516D">
        <w:t>heated</w:t>
      </w:r>
      <w:r w:rsidR="00320473" w:rsidRPr="00F5516D" w:rsidDel="00320473">
        <w:t xml:space="preserve"> </w:t>
      </w:r>
      <w:r w:rsidRPr="00F5516D">
        <w:t xml:space="preserve">area </w:t>
      </w:r>
      <w:r w:rsidR="00CC6788" w:rsidRPr="00F5516D">
        <w:t xml:space="preserve">(red) </w:t>
      </w:r>
      <w:r w:rsidRPr="00F5516D">
        <w:t>has a larger proportion of large fish</w:t>
      </w:r>
      <w:r w:rsidR="00CC6788" w:rsidRPr="00F5516D">
        <w:t xml:space="preserve"> than the </w:t>
      </w:r>
      <w:r w:rsidR="00793EAE" w:rsidRPr="00F5516D">
        <w:t>reference</w:t>
      </w:r>
      <w:r w:rsidR="00793EAE" w:rsidRPr="00F5516D" w:rsidDel="00793EAE">
        <w:t xml:space="preserve"> </w:t>
      </w:r>
      <w:r w:rsidR="00CC6788" w:rsidRPr="00F5516D">
        <w:t>area (blue)</w:t>
      </w:r>
      <w:r w:rsidRPr="00F5516D">
        <w:t xml:space="preserve">, illustrated both </w:t>
      </w:r>
      <w:ins w:id="424" w:author="Max Lindmark" w:date="2022-02-23T09:59:00Z">
        <w:r w:rsidR="001C4211" w:rsidRPr="00F5516D">
          <w:t xml:space="preserve">in terms of the biomass size-spectrum </w:t>
        </w:r>
      </w:ins>
      <w:del w:id="425" w:author="Max Lindmark" w:date="2022-02-23T09:59:00Z">
        <w:r w:rsidRPr="00F5516D" w:rsidDel="001C4211">
          <w:delText xml:space="preserve">as </w:delText>
        </w:r>
      </w:del>
      <w:r w:rsidR="00CC6788" w:rsidRPr="00F5516D">
        <w:t>(</w:t>
      </w:r>
      <w:ins w:id="426" w:author="Max Lindmark" w:date="2022-02-23T09:59:00Z">
        <w:r w:rsidR="001C4211" w:rsidRPr="00F5516D">
          <w:t>A-</w:t>
        </w:r>
      </w:ins>
      <w:del w:id="427" w:author="Max Lindmark" w:date="2022-02-23T09:59:00Z">
        <w:r w:rsidR="00CC6788" w:rsidRPr="00F5516D" w:rsidDel="001B73AA">
          <w:delText>B</w:delText>
        </w:r>
      </w:del>
      <w:ins w:id="428" w:author="Max Lindmark" w:date="2022-02-23T09:59:00Z">
        <w:r w:rsidR="001C4211" w:rsidRPr="00F5516D">
          <w:t>B</w:t>
        </w:r>
      </w:ins>
      <w:r w:rsidR="00CC6788" w:rsidRPr="00F5516D">
        <w:t>)</w:t>
      </w:r>
      <w:ins w:id="429" w:author="Max Lindmark" w:date="2022-02-23T09:59:00Z">
        <w:r w:rsidR="00CC22E7" w:rsidRPr="00F5516D">
          <w:t xml:space="preserve">, and </w:t>
        </w:r>
      </w:ins>
      <w:del w:id="430" w:author="Max Lindmark" w:date="2022-02-23T09:59:00Z">
        <w:r w:rsidR="00CC6788" w:rsidRPr="00F5516D" w:rsidDel="00CC22E7">
          <w:delText xml:space="preserve"> </w:delText>
        </w:r>
      </w:del>
      <w:r w:rsidRPr="00F5516D">
        <w:t xml:space="preserve">histograms of proportions </w:t>
      </w:r>
      <w:del w:id="431" w:author="Max Lindmark" w:date="2022-02-23T09:59:00Z">
        <w:r w:rsidRPr="00F5516D" w:rsidDel="00CD5D25">
          <w:delText xml:space="preserve">and </w:delText>
        </w:r>
      </w:del>
      <w:r w:rsidR="00CC6788" w:rsidRPr="00F5516D">
        <w:t>(</w:t>
      </w:r>
      <w:del w:id="432" w:author="Max Lindmark" w:date="2022-02-23T09:59:00Z">
        <w:r w:rsidR="00CC6788" w:rsidRPr="00F5516D" w:rsidDel="00CD5D25">
          <w:delText>A</w:delText>
        </w:r>
      </w:del>
      <w:ins w:id="433" w:author="Max Lindmark" w:date="2022-02-23T09:59:00Z">
        <w:r w:rsidR="00CD5D25" w:rsidRPr="00F5516D">
          <w:t>C</w:t>
        </w:r>
      </w:ins>
      <w:r w:rsidR="00CC6788" w:rsidRPr="00F5516D">
        <w:t>)</w:t>
      </w:r>
      <w:del w:id="434" w:author="Max Lindmark" w:date="2022-02-23T09:59:00Z">
        <w:r w:rsidR="00CC6788" w:rsidRPr="00F5516D" w:rsidDel="0019477B">
          <w:delText xml:space="preserve"> </w:delText>
        </w:r>
        <w:r w:rsidRPr="00F5516D" w:rsidDel="0019477B">
          <w:delText>the generally smaller size-spectrum slopes (which also increased over time in both areas)</w:delText>
        </w:r>
      </w:del>
      <w:r w:rsidRPr="00F5516D">
        <w:t xml:space="preserve">. Panel (A) </w:t>
      </w:r>
      <w:ins w:id="435" w:author="Max Lindmark" w:date="2022-02-23T10:00:00Z">
        <w:r w:rsidR="00064D15" w:rsidRPr="00F5516D">
          <w:t xml:space="preserve">shows the size distribution and </w:t>
        </w:r>
        <w:proofErr w:type="spellStart"/>
        <w:r w:rsidR="00064D15" w:rsidRPr="00F5516D">
          <w:t>MLEbins</w:t>
        </w:r>
        <w:proofErr w:type="spellEnd"/>
        <w:r w:rsidR="00064D15" w:rsidRPr="00F5516D">
          <w:t xml:space="preserve"> fit (red and bl</w:t>
        </w:r>
      </w:ins>
      <w:ins w:id="436" w:author="Max Lindmark" w:date="2022-02-23T10:01:00Z">
        <w:r w:rsidR="00064D15" w:rsidRPr="00F5516D">
          <w:t xml:space="preserve">ue </w:t>
        </w:r>
      </w:ins>
      <w:ins w:id="437" w:author="Max Lindmark" w:date="2022-02-23T10:00:00Z">
        <w:r w:rsidR="00064D15" w:rsidRPr="00F5516D">
          <w:t>solid curve</w:t>
        </w:r>
      </w:ins>
      <w:ins w:id="438" w:author="Max Lindmark" w:date="2022-02-23T10:01:00Z">
        <w:r w:rsidR="00064D15" w:rsidRPr="00F5516D">
          <w:t xml:space="preserve"> for the heated and reference area, respectively</w:t>
        </w:r>
      </w:ins>
      <w:ins w:id="439" w:author="Max Lindmark" w:date="2022-02-23T10:00:00Z">
        <w:r w:rsidR="00064D15" w:rsidRPr="00F5516D">
          <w:t>) with 95% confidence intervals</w:t>
        </w:r>
      </w:ins>
      <w:ins w:id="440" w:author="Max Lindmark" w:date="2022-02-23T10:01:00Z">
        <w:r w:rsidR="006D173F" w:rsidRPr="00F5516D">
          <w:t xml:space="preserve"> indicated by dashed lines. </w:t>
        </w:r>
      </w:ins>
      <w:ins w:id="441" w:author="Max Lindmark" w:date="2022-02-23T10:03:00Z">
        <w:r w:rsidR="006A37CA" w:rsidRPr="00F5516D">
          <w:t xml:space="preserve">The vertical span of rectangles </w:t>
        </w:r>
        <w:r w:rsidR="00F95F53" w:rsidRPr="00F5516D">
          <w:t>illustrates</w:t>
        </w:r>
        <w:r w:rsidR="006A37CA" w:rsidRPr="00F5516D">
          <w:t xml:space="preserve"> the possible range of the number of individuals with body mass ≥ the body mass of individuals in that bin</w:t>
        </w:r>
        <w:r w:rsidR="0046101A" w:rsidRPr="00F5516D">
          <w:t xml:space="preserve">. </w:t>
        </w:r>
      </w:ins>
      <w:del w:id="442" w:author="Max Lindmark" w:date="2022-02-23T10:01:00Z">
        <w:r w:rsidRPr="00F5516D" w:rsidDel="005E2DE4">
          <w:delText xml:space="preserve">shows mean annual size-spectrum slopes as points and their 95% confidence interval, estimated using maximum likelihood. Lines and shaded areas correspond to the median and 90% credible interval. The equation uses mean parameter estimates. </w:delText>
        </w:r>
      </w:del>
      <w:r w:rsidRPr="00F5516D">
        <w:t xml:space="preserve">Panel (B) shows the </w:t>
      </w:r>
      <w:del w:id="443" w:author="Max Lindmark" w:date="2022-02-23T10:01:00Z">
        <w:r w:rsidRPr="00F5516D" w:rsidDel="005E2DE4">
          <w:delText xml:space="preserve">posterior </w:delText>
        </w:r>
      </w:del>
      <w:ins w:id="444" w:author="Max Lindmark" w:date="2022-02-23T10:01:00Z">
        <w:r w:rsidR="005E2DE4" w:rsidRPr="00F5516D">
          <w:t>estima</w:t>
        </w:r>
      </w:ins>
      <w:ins w:id="445" w:author="Max Lindmark" w:date="2022-02-23T10:02:00Z">
        <w:r w:rsidR="005E2DE4" w:rsidRPr="00F5516D">
          <w:t>te of the size-spectrum exponent</w:t>
        </w:r>
        <w:proofErr w:type="gramStart"/>
        <w:r w:rsidR="005E2DE4" w:rsidRPr="00F5516D">
          <w:t xml:space="preserve">, </w:t>
        </w:r>
        <w:proofErr w:type="gramEnd"/>
        <m:oMath>
          <m:r>
            <w:rPr>
              <w:rFonts w:ascii="Cambria Math" w:hAnsi="Cambria Math"/>
            </w:rPr>
            <m:t>γ</m:t>
          </m:r>
        </m:oMath>
        <w:r w:rsidR="00D0424F" w:rsidRPr="00F5516D">
          <w:t xml:space="preserve">, and vertical lines </w:t>
        </w:r>
        <w:r w:rsidR="001079D5" w:rsidRPr="00F5516D">
          <w:t>depict</w:t>
        </w:r>
        <w:r w:rsidR="00D0424F" w:rsidRPr="00F5516D">
          <w:t xml:space="preserve"> the 95% confidence interval. </w:t>
        </w:r>
      </w:ins>
      <w:del w:id="446" w:author="Max Lindmark" w:date="2022-02-23T10:02:00Z">
        <w:r w:rsidRPr="00F5516D" w:rsidDel="000A2EEE">
          <w:delText xml:space="preserve">distributions for the </w:delText>
        </w:r>
        <w:r w:rsidR="00793EAE" w:rsidRPr="00F5516D" w:rsidDel="000A2EEE">
          <w:delText xml:space="preserve">reference </w:delText>
        </w:r>
        <w:r w:rsidRPr="00F5516D" w:rsidDel="000A2EEE">
          <w:delText xml:space="preserve">and </w:delText>
        </w:r>
        <w:r w:rsidR="00320473" w:rsidRPr="00F5516D" w:rsidDel="000A2EEE">
          <w:delText xml:space="preserve">heated </w:delText>
        </w:r>
        <w:r w:rsidRPr="00F5516D" w:rsidDel="000A2EEE">
          <w:delText xml:space="preserve">intercepts (i.e., </w:delTex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m:t>
              </m:r>
            </m:sub>
          </m:sSub>
        </m:oMath>
        <w:r w:rsidRPr="00F5516D" w:rsidDel="000A2EEE">
          <w:delText xml:space="preserve"> and </w:delTex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1</m:t>
              </m:r>
            </m:sub>
          </m:sSub>
        </m:oMath>
        <w:r w:rsidRPr="00F5516D" w:rsidDel="000A2EEE">
          <w:delText xml:space="preserve"> in the model shown in panel (A) of size-spectrum slopes as a function of year), and (C) the distribution of </w:delText>
        </w:r>
        <w:r w:rsidR="00CC6788" w:rsidRPr="00F5516D" w:rsidDel="000A2EEE">
          <w:delText xml:space="preserve">their </w:delText>
        </w:r>
        <w:r w:rsidRPr="00F5516D" w:rsidDel="000A2EEE">
          <w:delText xml:space="preserve">difference. </w:delText>
        </w:r>
      </w:del>
      <w:r w:rsidRPr="00F5516D">
        <w:t>Panel (</w:t>
      </w:r>
      <w:del w:id="447" w:author="Max Lindmark" w:date="2022-02-23T10:02:00Z">
        <w:r w:rsidRPr="00F5516D" w:rsidDel="000A2EEE">
          <w:delText>D</w:delText>
        </w:r>
      </w:del>
      <w:ins w:id="448" w:author="Max Lindmark" w:date="2022-02-23T10:02:00Z">
        <w:r w:rsidR="000A2EEE" w:rsidRPr="00F5516D">
          <w:t>C</w:t>
        </w:r>
      </w:ins>
      <w:r w:rsidRPr="00F5516D">
        <w:t>) illustrates histograms of length groups</w:t>
      </w:r>
      <w:r w:rsidR="00CC6788" w:rsidRPr="00F5516D">
        <w:t xml:space="preserve"> in the </w:t>
      </w:r>
      <w:r w:rsidR="00320473" w:rsidRPr="00F5516D">
        <w:t>heated</w:t>
      </w:r>
      <w:r w:rsidR="00320473" w:rsidRPr="00F5516D" w:rsidDel="00320473">
        <w:t xml:space="preserve"> </w:t>
      </w:r>
      <w:r w:rsidR="00CC6788" w:rsidRPr="00F5516D">
        <w:t xml:space="preserve">and </w:t>
      </w:r>
      <w:r w:rsidR="00793EAE" w:rsidRPr="00F5516D">
        <w:t>reference</w:t>
      </w:r>
      <w:r w:rsidR="00793EAE" w:rsidRPr="00F5516D" w:rsidDel="00793EAE">
        <w:t xml:space="preserve"> </w:t>
      </w:r>
      <w:r w:rsidR="00CC6788" w:rsidRPr="00F5516D">
        <w:t>area</w:t>
      </w:r>
      <w:r w:rsidRPr="00F5516D">
        <w:t xml:space="preserve"> as proportions (for all years pooled).</w:t>
      </w:r>
    </w:p>
    <w:sectPr w:rsidR="00037DE8" w:rsidRPr="00F5516D">
      <w:pgSz w:w="11906" w:h="16838"/>
      <w:pgMar w:top="1440" w:right="1440" w:bottom="1440" w:left="1440"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ax Lindmark" w:date="2021-08-10T10:35:00Z" w:initials="">
    <w:p w14:paraId="000000A3" w14:textId="77777777" w:rsidR="00C75D8E" w:rsidRDefault="00C75D8E">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https://www.nature.com/natecolevol/about/content</w:t>
      </w:r>
    </w:p>
  </w:comment>
  <w:comment w:id="2" w:author="Max Lindmark" w:date="2021-08-10T10:35:00Z" w:initials="">
    <w:p w14:paraId="000000B7" w14:textId="77777777" w:rsidR="00C75D8E" w:rsidRDefault="00C75D8E">
      <w:pPr>
        <w:widowControl w:val="0"/>
        <w:pBdr>
          <w:top w:val="nil"/>
          <w:left w:val="nil"/>
          <w:bottom w:val="nil"/>
          <w:right w:val="nil"/>
          <w:between w:val="nil"/>
        </w:pBdr>
        <w:rPr>
          <w:rFonts w:ascii="Arial" w:eastAsia="Arial" w:hAnsi="Arial" w:cs="Arial"/>
          <w:color w:val="000000"/>
          <w:sz w:val="22"/>
          <w:szCs w:val="22"/>
        </w:rPr>
      </w:pPr>
      <w:proofErr w:type="gramStart"/>
      <w:r>
        <w:rPr>
          <w:rFonts w:ascii="Arial" w:eastAsia="Arial" w:hAnsi="Arial" w:cs="Arial"/>
          <w:color w:val="000000"/>
          <w:sz w:val="22"/>
          <w:szCs w:val="22"/>
        </w:rPr>
        <w:t>maximum</w:t>
      </w:r>
      <w:proofErr w:type="gramEnd"/>
      <w:r>
        <w:rPr>
          <w:rFonts w:ascii="Arial" w:eastAsia="Arial" w:hAnsi="Arial" w:cs="Arial"/>
          <w:color w:val="000000"/>
          <w:sz w:val="22"/>
          <w:szCs w:val="22"/>
        </w:rPr>
        <w:t xml:space="preserve"> title length is 100 characters (including spaces)</w:t>
      </w:r>
    </w:p>
  </w:comment>
  <w:comment w:id="6" w:author="Max Lindmark" w:date="2021-08-10T10:34:00Z" w:initials="">
    <w:p w14:paraId="000000B4" w14:textId="77777777" w:rsidR="00C75D8E" w:rsidRPr="001B1A85" w:rsidRDefault="00C75D8E">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 xml:space="preserve">150 </w:t>
      </w:r>
      <w:proofErr w:type="spellStart"/>
      <w:r w:rsidRPr="001B1A85">
        <w:rPr>
          <w:rFonts w:ascii="Arial" w:eastAsia="Arial" w:hAnsi="Arial" w:cs="Arial"/>
          <w:color w:val="000000"/>
          <w:sz w:val="22"/>
          <w:szCs w:val="22"/>
          <w:lang w:val="sv-SE"/>
        </w:rPr>
        <w:t>words</w:t>
      </w:r>
      <w:proofErr w:type="spellEnd"/>
      <w:r w:rsidRPr="001B1A85">
        <w:rPr>
          <w:rFonts w:ascii="Arial" w:eastAsia="Arial" w:hAnsi="Arial" w:cs="Arial"/>
          <w:color w:val="000000"/>
          <w:sz w:val="22"/>
          <w:szCs w:val="22"/>
          <w:lang w:val="sv-SE"/>
        </w:rPr>
        <w:t xml:space="preserve"> max (151 nu)</w:t>
      </w:r>
    </w:p>
  </w:comment>
  <w:comment w:id="5" w:author="Anna Gårdmark" w:date="2022-02-11T12:57:00Z" w:initials="AG">
    <w:p w14:paraId="73B095D8" w14:textId="021A807B" w:rsidR="00C75D8E" w:rsidRPr="00C75D8E" w:rsidRDefault="00C75D8E">
      <w:pPr>
        <w:pStyle w:val="Kommentarer"/>
        <w:rPr>
          <w:lang w:val="sv-SE"/>
        </w:rPr>
      </w:pPr>
      <w:r>
        <w:rPr>
          <w:rStyle w:val="Kommentarsreferens"/>
        </w:rPr>
        <w:annotationRef/>
      </w:r>
      <w:r w:rsidRPr="00C75D8E">
        <w:rPr>
          <w:lang w:val="sv-SE"/>
        </w:rPr>
        <w:t>nu 150</w:t>
      </w:r>
    </w:p>
  </w:comment>
  <w:comment w:id="15" w:author="Anna Gårdmark" w:date="2022-04-07T21:12:00Z" w:initials="AG">
    <w:p w14:paraId="46EC6FAA" w14:textId="4056DDAE" w:rsidR="00C75D8E" w:rsidRPr="00C75D8E" w:rsidRDefault="00C75D8E">
      <w:pPr>
        <w:pStyle w:val="Kommentarer"/>
      </w:pPr>
      <w:r>
        <w:rPr>
          <w:rStyle w:val="Kommentarsreferens"/>
        </w:rPr>
        <w:annotationRef/>
      </w:r>
      <w:proofErr w:type="gramStart"/>
      <w:r>
        <w:rPr>
          <w:rStyle w:val="Kommentarsreferens"/>
        </w:rPr>
        <w:t>do</w:t>
      </w:r>
      <w:proofErr w:type="gramEnd"/>
      <w:r w:rsidRPr="00C75D8E">
        <w:rPr>
          <w:rStyle w:val="Kommentarsreferens"/>
        </w:rPr>
        <w:t xml:space="preserve"> you refer to TSR only </w:t>
      </w:r>
      <w:r>
        <w:rPr>
          <w:rStyle w:val="Kommentarsreferens"/>
        </w:rPr>
        <w:t>(a bit unclear to me)</w:t>
      </w:r>
    </w:p>
  </w:comment>
  <w:comment w:id="8" w:author="Malin Karlsson" w:date="2021-11-04T19:38:00Z" w:initials="">
    <w:p w14:paraId="000000AD" w14:textId="77777777" w:rsidR="00C75D8E" w:rsidRPr="001B1A85" w:rsidRDefault="00C75D8E">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Jag har lite svårt att hänga med här. Storleksfördelningen vid högre temperaturer beror väl både på tillväxt (och när i livet den är högre/längre än vid normala temperaturer) och på mortalitet?</w:t>
      </w:r>
    </w:p>
  </w:comment>
  <w:comment w:id="9" w:author="Max Lindmark" w:date="2022-02-15T19:31:00Z" w:initials="MOU">
    <w:p w14:paraId="5ECD1C6C" w14:textId="77777777" w:rsidR="00C75D8E" w:rsidRPr="00C75D8E" w:rsidRDefault="00C75D8E" w:rsidP="00C75D8E">
      <w:pPr>
        <w:rPr>
          <w:lang w:val="sv-SE"/>
        </w:rPr>
      </w:pPr>
      <w:r>
        <w:rPr>
          <w:rStyle w:val="Kommentarsreferens"/>
        </w:rPr>
        <w:annotationRef/>
      </w:r>
      <w:proofErr w:type="spellStart"/>
      <w:r w:rsidRPr="00C75D8E">
        <w:rPr>
          <w:sz w:val="20"/>
          <w:szCs w:val="20"/>
          <w:lang w:val="sv-SE"/>
        </w:rPr>
        <w:t>Mhm</w:t>
      </w:r>
      <w:proofErr w:type="spellEnd"/>
      <w:r w:rsidRPr="00C75D8E">
        <w:rPr>
          <w:sz w:val="20"/>
          <w:szCs w:val="20"/>
          <w:lang w:val="sv-SE"/>
        </w:rPr>
        <w:t>, se om det passar bättre nu kanske!</w:t>
      </w:r>
    </w:p>
  </w:comment>
  <w:comment w:id="44" w:author="Max Lindmark" w:date="2022-02-23T09:32:00Z" w:initials="MOU">
    <w:p w14:paraId="23EA0C22" w14:textId="77777777" w:rsidR="00C75D8E" w:rsidRPr="00C75D8E" w:rsidRDefault="00C75D8E" w:rsidP="00C75D8E">
      <w:pPr>
        <w:rPr>
          <w:lang w:val="sv-SE"/>
        </w:rPr>
      </w:pPr>
      <w:r>
        <w:rPr>
          <w:rStyle w:val="Kommentarsreferens"/>
        </w:rPr>
        <w:annotationRef/>
      </w:r>
      <w:r w:rsidRPr="00C75D8E">
        <w:rPr>
          <w:sz w:val="20"/>
          <w:szCs w:val="20"/>
          <w:lang w:val="sv-SE"/>
        </w:rPr>
        <w:t>Eftersom vi inte använder en regressionsbaserad metod så kallar vi detta numera exponent, eftersom det är den vi skattar direkt!</w:t>
      </w:r>
    </w:p>
  </w:comment>
  <w:comment w:id="77" w:author="Anna Gårdmark" w:date="2022-02-09T13:51:00Z" w:initials="AG">
    <w:p w14:paraId="0A87CB70" w14:textId="64E04400" w:rsidR="00C75D8E" w:rsidRDefault="00C75D8E">
      <w:pPr>
        <w:pStyle w:val="Kommentarer"/>
        <w:rPr>
          <w:rStyle w:val="Kommentarsreferens"/>
        </w:rPr>
      </w:pPr>
      <w:r>
        <w:rPr>
          <w:rStyle w:val="Kommentarsreferens"/>
        </w:rPr>
        <w:annotationRef/>
      </w:r>
      <w:proofErr w:type="gramStart"/>
      <w:r>
        <w:rPr>
          <w:rStyle w:val="Kommentarsreferens"/>
        </w:rPr>
        <w:t>this</w:t>
      </w:r>
      <w:proofErr w:type="gramEnd"/>
      <w:r>
        <w:rPr>
          <w:rStyle w:val="Kommentarsreferens"/>
        </w:rPr>
        <w:t xml:space="preserve"> is a general view point, but not something that this study demonstrates (as we don’t study how these differences in population size structure affect stability). Better here to have a conclusion that links more to your actual results, and move this type of statements to the end of the discussion instead</w:t>
      </w:r>
    </w:p>
    <w:p w14:paraId="12DCE9DF" w14:textId="4004D1A6" w:rsidR="00C75D8E" w:rsidRDefault="00C75D8E">
      <w:pPr>
        <w:pStyle w:val="Kommentarer"/>
        <w:rPr>
          <w:rStyle w:val="Kommentarsreferens"/>
        </w:rPr>
      </w:pPr>
    </w:p>
    <w:p w14:paraId="13EBABA4" w14:textId="27F63BC8" w:rsidR="00C75D8E" w:rsidRPr="00CA2A92" w:rsidRDefault="00C75D8E">
      <w:pPr>
        <w:pStyle w:val="Kommentarer"/>
        <w:rPr>
          <w:lang w:val="sv-SE"/>
        </w:rPr>
      </w:pPr>
      <w:r w:rsidRPr="00CA2A92">
        <w:rPr>
          <w:rStyle w:val="Kommentarsreferens"/>
          <w:lang w:val="sv-SE"/>
        </w:rPr>
        <w:t xml:space="preserve">Se kommentarer på slut-stycket </w:t>
      </w:r>
      <w:r>
        <w:rPr>
          <w:rStyle w:val="Kommentarsreferens"/>
          <w:lang w:val="sv-SE"/>
        </w:rPr>
        <w:t>i</w:t>
      </w:r>
      <w:r w:rsidRPr="00CA2A92">
        <w:rPr>
          <w:rStyle w:val="Kommentarsreferens"/>
          <w:lang w:val="sv-SE"/>
        </w:rPr>
        <w:t xml:space="preserve"> diskussionen</w:t>
      </w:r>
      <w:r>
        <w:rPr>
          <w:rStyle w:val="Kommentarsreferens"/>
          <w:lang w:val="sv-SE"/>
        </w:rPr>
        <w:t>. Om du köper det upplägget (som jag kan skriva ett utkast på, om du vill), så passar det bättre med en liknande slutsats i abstract.</w:t>
      </w:r>
    </w:p>
  </w:comment>
  <w:comment w:id="78" w:author="Max Lindmark" w:date="2022-02-15T19:44:00Z" w:initials="MOU">
    <w:p w14:paraId="0035B94F" w14:textId="77777777" w:rsidR="00C75D8E" w:rsidRPr="00C75D8E" w:rsidRDefault="00C75D8E" w:rsidP="00C75D8E">
      <w:pPr>
        <w:rPr>
          <w:lang w:val="sv-SE"/>
        </w:rPr>
      </w:pPr>
      <w:r>
        <w:rPr>
          <w:rStyle w:val="Kommentarsreferens"/>
        </w:rPr>
        <w:annotationRef/>
      </w:r>
      <w:r w:rsidRPr="00C75D8E">
        <w:rPr>
          <w:sz w:val="20"/>
          <w:szCs w:val="20"/>
          <w:lang w:val="sv-SE"/>
        </w:rPr>
        <w:t xml:space="preserve">Var inte heller superförtjust i de två sista meningarna. Vad tror du om detta? En enda slutsats och </w:t>
      </w:r>
      <w:proofErr w:type="spellStart"/>
      <w:r w:rsidRPr="00C75D8E">
        <w:rPr>
          <w:sz w:val="20"/>
          <w:szCs w:val="20"/>
          <w:lang w:val="sv-SE"/>
        </w:rPr>
        <w:t>implications</w:t>
      </w:r>
      <w:proofErr w:type="spellEnd"/>
      <w:r w:rsidRPr="00C75D8E">
        <w:rPr>
          <w:sz w:val="20"/>
          <w:szCs w:val="20"/>
          <w:lang w:val="sv-SE"/>
        </w:rPr>
        <w:t xml:space="preserve"> som är mer i linje med vad vi faktiskt visar? Tänker att det </w:t>
      </w:r>
      <w:proofErr w:type="spellStart"/>
      <w:r w:rsidRPr="00C75D8E">
        <w:rPr>
          <w:sz w:val="20"/>
          <w:szCs w:val="20"/>
          <w:lang w:val="sv-SE"/>
        </w:rPr>
        <w:t>ffa</w:t>
      </w:r>
      <w:proofErr w:type="spellEnd"/>
      <w:r w:rsidRPr="00C75D8E">
        <w:rPr>
          <w:sz w:val="20"/>
          <w:szCs w:val="20"/>
          <w:lang w:val="sv-SE"/>
        </w:rPr>
        <w:t xml:space="preserve"> är data som är tyngden i studien.</w:t>
      </w:r>
    </w:p>
  </w:comment>
  <w:comment w:id="81" w:author="Max Lindmark" w:date="2021-08-10T10:34:00Z" w:initials="">
    <w:p w14:paraId="000000B6" w14:textId="2812AD0B" w:rsidR="00C75D8E" w:rsidRDefault="00C75D8E">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e main text (excluding introductory paragraph, Methods section, references and figure legends) is limited to 3,500 words</w:t>
      </w:r>
    </w:p>
  </w:comment>
  <w:comment w:id="82" w:author="Max Lindmark" w:date="2021-08-10T10:36:00Z" w:initials="">
    <w:p w14:paraId="000000B1" w14:textId="77777777" w:rsidR="00C75D8E" w:rsidRDefault="00C75D8E">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n introduction (without heading) of up to 500 words of referenced text expands on the background of the work (some overlap with the summary is acceptable)…</w:t>
      </w:r>
    </w:p>
  </w:comment>
  <w:comment w:id="83" w:author="Max Lindmark" w:date="2021-10-20T14:49:00Z" w:initials="">
    <w:p w14:paraId="000000B2" w14:textId="77777777" w:rsidR="00C75D8E" w:rsidRPr="00C00598" w:rsidRDefault="00C75D8E">
      <w:pPr>
        <w:widowControl w:val="0"/>
        <w:pBdr>
          <w:top w:val="nil"/>
          <w:left w:val="nil"/>
          <w:bottom w:val="nil"/>
          <w:right w:val="nil"/>
          <w:between w:val="nil"/>
        </w:pBdr>
        <w:rPr>
          <w:rFonts w:ascii="Arial" w:eastAsia="Arial" w:hAnsi="Arial" w:cs="Arial"/>
          <w:color w:val="000000"/>
          <w:sz w:val="22"/>
          <w:szCs w:val="22"/>
          <w:lang w:val="sv-SE"/>
        </w:rPr>
      </w:pPr>
      <w:r w:rsidRPr="00C00598">
        <w:rPr>
          <w:rFonts w:ascii="Arial" w:eastAsia="Arial" w:hAnsi="Arial" w:cs="Arial"/>
          <w:color w:val="000000"/>
          <w:sz w:val="22"/>
          <w:szCs w:val="22"/>
          <w:lang w:val="sv-SE"/>
        </w:rPr>
        <w:t>Vi är uppe i 616 nu</w:t>
      </w:r>
    </w:p>
  </w:comment>
  <w:comment w:id="84" w:author="Anna Gårdmark" w:date="2022-02-09T19:17:00Z" w:initials="AG">
    <w:p w14:paraId="576F6E52" w14:textId="77777777" w:rsidR="00C75D8E" w:rsidRDefault="00C75D8E">
      <w:pPr>
        <w:pStyle w:val="Kommentarer"/>
        <w:rPr>
          <w:lang w:val="sv-SE"/>
        </w:rPr>
      </w:pPr>
      <w:r>
        <w:rPr>
          <w:rStyle w:val="Kommentarsreferens"/>
        </w:rPr>
        <w:annotationRef/>
      </w:r>
      <w:r w:rsidRPr="008F4827">
        <w:rPr>
          <w:lang w:val="sv-SE"/>
        </w:rPr>
        <w:t xml:space="preserve">nu nere i 580 </w:t>
      </w:r>
      <w:r>
        <w:sym w:font="Wingdings" w:char="F04A"/>
      </w:r>
      <w:r w:rsidRPr="008F4827">
        <w:rPr>
          <w:lang w:val="sv-SE"/>
        </w:rPr>
        <w:t xml:space="preserve">  </w:t>
      </w:r>
    </w:p>
    <w:p w14:paraId="06236145" w14:textId="307A1B20" w:rsidR="00C75D8E" w:rsidRPr="008F4827" w:rsidRDefault="00C75D8E">
      <w:pPr>
        <w:pStyle w:val="Kommentarer"/>
        <w:rPr>
          <w:lang w:val="sv-SE"/>
        </w:rPr>
      </w:pPr>
      <w:r w:rsidRPr="008F4827">
        <w:rPr>
          <w:lang w:val="sv-SE"/>
        </w:rPr>
        <w:t xml:space="preserve">(och </w:t>
      </w:r>
      <w:r>
        <w:rPr>
          <w:lang w:val="sv-SE"/>
        </w:rPr>
        <w:t>det är ju med utskrivna referenser; blir ju färre sen när du byter till Nature-stil på referenserna)</w:t>
      </w:r>
    </w:p>
  </w:comment>
  <w:comment w:id="85" w:author="Max Lindmark" w:date="2022-02-23T11:35:00Z" w:initials="MOU">
    <w:p w14:paraId="7965FF8C" w14:textId="77777777" w:rsidR="00C75D8E" w:rsidRPr="00C75D8E" w:rsidRDefault="00C75D8E" w:rsidP="00C75D8E">
      <w:pPr>
        <w:rPr>
          <w:lang w:val="sv-SE"/>
        </w:rPr>
      </w:pPr>
      <w:r>
        <w:rPr>
          <w:rStyle w:val="Kommentarsreferens"/>
        </w:rPr>
        <w:annotationRef/>
      </w:r>
      <w:r w:rsidRPr="00C75D8E">
        <w:rPr>
          <w:sz w:val="20"/>
          <w:szCs w:val="20"/>
          <w:lang w:val="sv-SE"/>
        </w:rPr>
        <w:t xml:space="preserve">523 nu med </w:t>
      </w:r>
      <w:proofErr w:type="spellStart"/>
      <w:r w:rsidRPr="00C75D8E">
        <w:rPr>
          <w:sz w:val="20"/>
          <w:szCs w:val="20"/>
          <w:lang w:val="sv-SE"/>
        </w:rPr>
        <w:t>nature</w:t>
      </w:r>
      <w:proofErr w:type="spellEnd"/>
      <w:r w:rsidRPr="00C75D8E">
        <w:rPr>
          <w:sz w:val="20"/>
          <w:szCs w:val="20"/>
          <w:lang w:val="sv-SE"/>
        </w:rPr>
        <w:t xml:space="preserve"> </w:t>
      </w:r>
      <w:proofErr w:type="spellStart"/>
      <w:r w:rsidRPr="00C75D8E">
        <w:rPr>
          <w:sz w:val="20"/>
          <w:szCs w:val="20"/>
          <w:lang w:val="sv-SE"/>
        </w:rPr>
        <w:t>reffar</w:t>
      </w:r>
      <w:proofErr w:type="spellEnd"/>
      <w:r w:rsidRPr="00C75D8E">
        <w:rPr>
          <w:sz w:val="20"/>
          <w:szCs w:val="20"/>
          <w:lang w:val="sv-SE"/>
        </w:rPr>
        <w:t>. Det kanske duger?</w:t>
      </w:r>
    </w:p>
  </w:comment>
  <w:comment w:id="93" w:author="Anna Gårdmark" w:date="2022-02-09T13:56:00Z" w:initials="AG">
    <w:p w14:paraId="57F010A9" w14:textId="59099179" w:rsidR="00C75D8E" w:rsidRDefault="00C75D8E">
      <w:pPr>
        <w:pStyle w:val="Kommentarer"/>
      </w:pPr>
      <w:r>
        <w:rPr>
          <w:rStyle w:val="Kommentarsreferens"/>
        </w:rPr>
        <w:annotationRef/>
      </w:r>
      <w:proofErr w:type="gramStart"/>
      <w:r>
        <w:rPr>
          <w:rStyle w:val="Kommentarsreferens"/>
        </w:rPr>
        <w:t>undetected</w:t>
      </w:r>
      <w:proofErr w:type="gramEnd"/>
      <w:r>
        <w:rPr>
          <w:rStyle w:val="Kommentarsreferens"/>
        </w:rPr>
        <w:t xml:space="preserve"> implies that there is a change in the mean but that it is hidden. But here you’re after that there may be no change in the mean, aren’t you? (</w:t>
      </w:r>
      <w:proofErr w:type="gramStart"/>
      <w:r>
        <w:rPr>
          <w:rStyle w:val="Kommentarsreferens"/>
        </w:rPr>
        <w:t>because</w:t>
      </w:r>
      <w:proofErr w:type="gramEnd"/>
      <w:r>
        <w:rPr>
          <w:rStyle w:val="Kommentarsreferens"/>
        </w:rPr>
        <w:t xml:space="preserve"> changes in one end outweighs those in the other end of the size spectrum) </w:t>
      </w:r>
    </w:p>
  </w:comment>
  <w:comment w:id="109" w:author="Anna Gårdmark" w:date="2022-02-09T14:05:00Z" w:initials="AG">
    <w:p w14:paraId="62176CAB" w14:textId="7A0929F9" w:rsidR="00C75D8E" w:rsidRDefault="00C75D8E">
      <w:pPr>
        <w:pStyle w:val="Kommentarer"/>
      </w:pPr>
      <w:r>
        <w:t>“</w:t>
      </w:r>
      <w:r>
        <w:rPr>
          <w:rStyle w:val="Kommentarsreferens"/>
        </w:rPr>
        <w:annotationRef/>
      </w:r>
      <w:proofErr w:type="gramStart"/>
      <w:r>
        <w:t>scaling</w:t>
      </w:r>
      <w:proofErr w:type="gramEnd"/>
      <w:r>
        <w:t xml:space="preserve"> with size </w:t>
      </w:r>
      <w:proofErr w:type="spellStart"/>
      <w:r>
        <w:t>allometrically</w:t>
      </w:r>
      <w:proofErr w:type="spellEnd"/>
      <w:r>
        <w:t>” is tautological</w:t>
      </w:r>
    </w:p>
  </w:comment>
  <w:comment w:id="140" w:author="Max Lindmark" w:date="2021-10-06T16:33:00Z" w:initials="">
    <w:p w14:paraId="000000B8" w14:textId="77777777" w:rsidR="00C75D8E" w:rsidRDefault="00C75D8E">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Probably because they tend to focus on fishing effects on the size spectrum</w:t>
      </w:r>
    </w:p>
  </w:comment>
  <w:comment w:id="145" w:author="Anna Gårdmark" w:date="2022-02-09T14:09:00Z" w:initials="AG">
    <w:p w14:paraId="441C3C1D" w14:textId="3DD2A609" w:rsidR="00C75D8E" w:rsidRDefault="00C75D8E">
      <w:pPr>
        <w:pStyle w:val="Kommentarer"/>
      </w:pPr>
      <w:r>
        <w:rPr>
          <w:rStyle w:val="Kommentarsreferens"/>
        </w:rPr>
        <w:annotationRef/>
      </w:r>
      <w:r>
        <w:rPr>
          <w:rStyle w:val="Kommentarsreferens"/>
        </w:rPr>
        <w:t xml:space="preserve">?? </w:t>
      </w:r>
      <w:proofErr w:type="gramStart"/>
      <w:r>
        <w:rPr>
          <w:rStyle w:val="Kommentarsreferens"/>
        </w:rPr>
        <w:t>did</w:t>
      </w:r>
      <w:proofErr w:type="gramEnd"/>
      <w:r>
        <w:rPr>
          <w:rStyle w:val="Kommentarsreferens"/>
        </w:rPr>
        <w:t xml:space="preserve"> you mean ‘paths’? </w:t>
      </w:r>
      <w:proofErr w:type="gramStart"/>
      <w:r>
        <w:rPr>
          <w:rStyle w:val="Kommentarsreferens"/>
        </w:rPr>
        <w:t>else</w:t>
      </w:r>
      <w:proofErr w:type="gramEnd"/>
      <w:r>
        <w:rPr>
          <w:rStyle w:val="Kommentarsreferens"/>
        </w:rPr>
        <w:t xml:space="preserve"> I don’t get this.</w:t>
      </w:r>
    </w:p>
  </w:comment>
  <w:comment w:id="146" w:author="Max Lindmark" w:date="2022-02-21T18:28:00Z" w:initials="MOU">
    <w:p w14:paraId="6F1C599B" w14:textId="77777777" w:rsidR="00C75D8E" w:rsidRDefault="00C75D8E" w:rsidP="00C75D8E">
      <w:r>
        <w:rPr>
          <w:rStyle w:val="Kommentarsreferens"/>
        </w:rPr>
        <w:annotationRef/>
      </w:r>
      <w:proofErr w:type="gramStart"/>
      <w:r>
        <w:rPr>
          <w:sz w:val="20"/>
          <w:szCs w:val="20"/>
        </w:rPr>
        <w:t>yes</w:t>
      </w:r>
      <w:proofErr w:type="gramEnd"/>
      <w:r>
        <w:rPr>
          <w:sz w:val="20"/>
          <w:szCs w:val="20"/>
        </w:rPr>
        <w:t xml:space="preserve"> paths better!</w:t>
      </w:r>
    </w:p>
  </w:comment>
  <w:comment w:id="152" w:author="Anna Gårdmark" w:date="2022-02-09T18:31:00Z" w:initials="AG">
    <w:p w14:paraId="2A10D310" w14:textId="2DA67609" w:rsidR="00C75D8E" w:rsidRDefault="00C75D8E">
      <w:pPr>
        <w:pStyle w:val="Kommentarer"/>
      </w:pPr>
      <w:r>
        <w:rPr>
          <w:rStyle w:val="Kommentarsreferens"/>
        </w:rPr>
        <w:annotationRef/>
      </w:r>
      <w:proofErr w:type="gramStart"/>
      <w:r>
        <w:rPr>
          <w:rStyle w:val="Kommentarsreferens"/>
        </w:rPr>
        <w:t>from</w:t>
      </w:r>
      <w:proofErr w:type="gramEnd"/>
      <w:r>
        <w:rPr>
          <w:rStyle w:val="Kommentarsreferens"/>
        </w:rPr>
        <w:t xml:space="preserve"> this paragraph it isn’t really clear what the main knowledge gap is. </w:t>
      </w:r>
      <w:proofErr w:type="gramStart"/>
      <w:r>
        <w:rPr>
          <w:rStyle w:val="Kommentarsreferens"/>
        </w:rPr>
        <w:t>worth</w:t>
      </w:r>
      <w:proofErr w:type="gramEnd"/>
      <w:r>
        <w:rPr>
          <w:rStyle w:val="Kommentarsreferens"/>
        </w:rPr>
        <w:t xml:space="preserve"> reiterating here to make it </w:t>
      </w:r>
      <w:proofErr w:type="spellStart"/>
      <w:r>
        <w:rPr>
          <w:rStyle w:val="Kommentarsreferens"/>
        </w:rPr>
        <w:t>clar</w:t>
      </w:r>
      <w:proofErr w:type="spellEnd"/>
      <w:r>
        <w:rPr>
          <w:rStyle w:val="Kommentarsreferens"/>
        </w:rPr>
        <w:t>.</w:t>
      </w:r>
    </w:p>
  </w:comment>
  <w:comment w:id="158" w:author="Anna Gårdmark" w:date="2022-02-09T18:36:00Z" w:initials="AG">
    <w:p w14:paraId="757950F5" w14:textId="2AD45A23" w:rsidR="00C75D8E" w:rsidRDefault="00C75D8E">
      <w:pPr>
        <w:pStyle w:val="Kommentarer"/>
      </w:pPr>
      <w:r>
        <w:rPr>
          <w:rStyle w:val="Kommentarsreferens"/>
        </w:rPr>
        <w:annotationRef/>
      </w:r>
      <w:proofErr w:type="gramStart"/>
      <w:r>
        <w:rPr>
          <w:rStyle w:val="Kommentarsreferens"/>
        </w:rPr>
        <w:t>completely</w:t>
      </w:r>
      <w:proofErr w:type="gramEnd"/>
      <w:r>
        <w:rPr>
          <w:rStyle w:val="Kommentarsreferens"/>
        </w:rPr>
        <w:t xml:space="preserve"> unknown to your readers; need proper introduction</w:t>
      </w:r>
    </w:p>
  </w:comment>
  <w:comment w:id="159" w:author="Anna Gårdmark" w:date="2022-02-09T18:50:00Z" w:initials="AG">
    <w:p w14:paraId="3321B3B4" w14:textId="2E0D8360" w:rsidR="00C75D8E" w:rsidRDefault="00C75D8E">
      <w:pPr>
        <w:pStyle w:val="Kommentarer"/>
      </w:pPr>
      <w:r>
        <w:rPr>
          <w:rStyle w:val="Kommentarsreferens"/>
        </w:rPr>
        <w:annotationRef/>
      </w:r>
      <w:r>
        <w:rPr>
          <w:rStyle w:val="Kommentarsreferens"/>
        </w:rPr>
        <w:t>I would go for ‘heated area’ instead of ‘warm’, as this signals that it is caused and artificial rather than a natural difference warm-cold</w:t>
      </w:r>
    </w:p>
  </w:comment>
  <w:comment w:id="160" w:author="Max Lindmark" w:date="2022-02-21T18:39:00Z" w:initials="MOU">
    <w:p w14:paraId="0B6CCED3" w14:textId="77777777" w:rsidR="00C75D8E" w:rsidRDefault="00C75D8E" w:rsidP="00C75D8E">
      <w:r>
        <w:rPr>
          <w:rStyle w:val="Kommentarsreferens"/>
        </w:rPr>
        <w:annotationRef/>
      </w:r>
      <w:proofErr w:type="gramStart"/>
      <w:r>
        <w:rPr>
          <w:sz w:val="20"/>
          <w:szCs w:val="20"/>
        </w:rPr>
        <w:t>ok</w:t>
      </w:r>
      <w:proofErr w:type="gramEnd"/>
      <w:r>
        <w:rPr>
          <w:sz w:val="20"/>
          <w:szCs w:val="20"/>
        </w:rPr>
        <w:t>!</w:t>
      </w:r>
    </w:p>
  </w:comment>
  <w:comment w:id="163" w:author="Anna Gårdmark" w:date="2022-04-07T21:26:00Z" w:initials="AG">
    <w:p w14:paraId="2A75A0D4" w14:textId="6BC9D526" w:rsidR="00CD50EA" w:rsidRDefault="00CD50EA">
      <w:pPr>
        <w:pStyle w:val="Kommentarer"/>
      </w:pPr>
      <w:r>
        <w:rPr>
          <w:rStyle w:val="Kommentarsreferens"/>
        </w:rPr>
        <w:annotationRef/>
      </w:r>
      <w:proofErr w:type="gramStart"/>
      <w:r>
        <w:rPr>
          <w:rStyle w:val="Kommentarsreferens"/>
        </w:rPr>
        <w:t>do</w:t>
      </w:r>
      <w:proofErr w:type="gramEnd"/>
      <w:r>
        <w:rPr>
          <w:rStyle w:val="Kommentarsreferens"/>
        </w:rPr>
        <w:t xml:space="preserve"> you use ‘cold area’ anywhere? I only see ‘reference area’. If so, then you could skip the ‘cold’</w:t>
      </w:r>
    </w:p>
  </w:comment>
  <w:comment w:id="166" w:author="Anna Gårdmark" w:date="2022-02-09T18:52:00Z" w:initials="AG">
    <w:p w14:paraId="341402B3" w14:textId="68471C36" w:rsidR="00C75D8E" w:rsidRDefault="00C75D8E">
      <w:pPr>
        <w:pStyle w:val="Kommentarer"/>
      </w:pPr>
      <w:r>
        <w:rPr>
          <w:rStyle w:val="Kommentarsreferens"/>
        </w:rPr>
        <w:annotationRef/>
      </w:r>
      <w:proofErr w:type="gramStart"/>
      <w:r>
        <w:rPr>
          <w:rStyle w:val="Kommentarsreferens"/>
        </w:rPr>
        <w:t>see</w:t>
      </w:r>
      <w:proofErr w:type="gramEnd"/>
      <w:r>
        <w:rPr>
          <w:rStyle w:val="Kommentarsreferens"/>
        </w:rPr>
        <w:t xml:space="preserve"> previous comment; suggest you go for ‘heated’ and ‘reference’, which clarifies that it is an experimental heating; but since you started with warm cold I continued it here</w:t>
      </w:r>
    </w:p>
  </w:comment>
  <w:comment w:id="167" w:author="Max Lindmark" w:date="2022-02-21T18:39:00Z" w:initials="MOU">
    <w:p w14:paraId="40F19CEF" w14:textId="77777777" w:rsidR="00C75D8E" w:rsidRDefault="00C75D8E" w:rsidP="00C75D8E">
      <w:r>
        <w:rPr>
          <w:rStyle w:val="Kommentarsreferens"/>
        </w:rPr>
        <w:annotationRef/>
      </w:r>
      <w:proofErr w:type="gramStart"/>
      <w:r>
        <w:rPr>
          <w:sz w:val="20"/>
          <w:szCs w:val="20"/>
        </w:rPr>
        <w:t>will</w:t>
      </w:r>
      <w:proofErr w:type="gramEnd"/>
      <w:r>
        <w:rPr>
          <w:sz w:val="20"/>
          <w:szCs w:val="20"/>
        </w:rPr>
        <w:t xml:space="preserve"> do that</w:t>
      </w:r>
    </w:p>
  </w:comment>
  <w:comment w:id="171" w:author="Max Lindmark" w:date="2021-08-10T10:36:00Z" w:initials="">
    <w:p w14:paraId="000000A7" w14:textId="101E4249" w:rsidR="00C75D8E" w:rsidRDefault="00C75D8E">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 </w:t>
      </w:r>
      <w:proofErr w:type="gramStart"/>
      <w:r>
        <w:rPr>
          <w:rFonts w:ascii="Arial" w:eastAsia="Arial" w:hAnsi="Arial" w:cs="Arial"/>
          <w:color w:val="000000"/>
          <w:sz w:val="22"/>
          <w:szCs w:val="22"/>
        </w:rPr>
        <w:t>and</w:t>
      </w:r>
      <w:proofErr w:type="gramEnd"/>
      <w:r>
        <w:rPr>
          <w:rFonts w:ascii="Arial" w:eastAsia="Arial" w:hAnsi="Arial" w:cs="Arial"/>
          <w:color w:val="000000"/>
          <w:sz w:val="22"/>
          <w:szCs w:val="22"/>
        </w:rPr>
        <w:t xml:space="preserve"> is followed by a concise, focused account of the findings (headed 'Results')…</w:t>
      </w:r>
    </w:p>
  </w:comment>
  <w:comment w:id="172" w:author="Max Lindmark" w:date="2021-10-19T12:07:00Z" w:initials="">
    <w:p w14:paraId="000000A8" w14:textId="77777777" w:rsidR="00C75D8E" w:rsidRPr="001B1A85" w:rsidRDefault="00C75D8E">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Det star visserligen “</w:t>
      </w:r>
      <w:proofErr w:type="spellStart"/>
      <w:r w:rsidRPr="001B1A85">
        <w:rPr>
          <w:rFonts w:ascii="Arial" w:eastAsia="Arial" w:hAnsi="Arial" w:cs="Arial"/>
          <w:color w:val="000000"/>
          <w:sz w:val="22"/>
          <w:szCs w:val="22"/>
          <w:lang w:val="sv-SE"/>
        </w:rPr>
        <w:t>concicse</w:t>
      </w:r>
      <w:proofErr w:type="spellEnd"/>
      <w:r w:rsidRPr="001B1A85">
        <w:rPr>
          <w:rFonts w:ascii="Arial" w:eastAsia="Arial" w:hAnsi="Arial" w:cs="Arial"/>
          <w:color w:val="000000"/>
          <w:sz w:val="22"/>
          <w:szCs w:val="22"/>
          <w:lang w:val="sv-SE"/>
        </w:rPr>
        <w:t xml:space="preserve">”, men vi är ganska långt ifrån </w:t>
      </w:r>
      <w:proofErr w:type="spellStart"/>
      <w:r w:rsidRPr="001B1A85">
        <w:rPr>
          <w:rFonts w:ascii="Arial" w:eastAsia="Arial" w:hAnsi="Arial" w:cs="Arial"/>
          <w:color w:val="000000"/>
          <w:sz w:val="22"/>
          <w:szCs w:val="22"/>
          <w:lang w:val="sv-SE"/>
        </w:rPr>
        <w:t>word</w:t>
      </w:r>
      <w:proofErr w:type="spellEnd"/>
      <w:r w:rsidRPr="001B1A85">
        <w:rPr>
          <w:rFonts w:ascii="Arial" w:eastAsia="Arial" w:hAnsi="Arial" w:cs="Arial"/>
          <w:color w:val="000000"/>
          <w:sz w:val="22"/>
          <w:szCs w:val="22"/>
          <w:lang w:val="sv-SE"/>
        </w:rPr>
        <w:t>-limit</w:t>
      </w:r>
      <w:proofErr w:type="gramStart"/>
      <w:r w:rsidRPr="001B1A85">
        <w:rPr>
          <w:rFonts w:ascii="Arial" w:eastAsia="Arial" w:hAnsi="Arial" w:cs="Arial"/>
          <w:color w:val="000000"/>
          <w:sz w:val="22"/>
          <w:szCs w:val="22"/>
          <w:lang w:val="sv-SE"/>
        </w:rPr>
        <w:t xml:space="preserve"> (och intron är begränsad till 500 ord, och diskussionen till 2 </w:t>
      </w:r>
      <w:proofErr w:type="spellStart"/>
      <w:r w:rsidRPr="001B1A85">
        <w:rPr>
          <w:rFonts w:ascii="Arial" w:eastAsia="Arial" w:hAnsi="Arial" w:cs="Arial"/>
          <w:color w:val="000000"/>
          <w:sz w:val="22"/>
          <w:szCs w:val="22"/>
          <w:lang w:val="sv-SE"/>
        </w:rPr>
        <w:t>paragrapger</w:t>
      </w:r>
      <w:proofErr w:type="spellEnd"/>
      <w:r w:rsidRPr="001B1A85">
        <w:rPr>
          <w:rFonts w:ascii="Arial" w:eastAsia="Arial" w:hAnsi="Arial" w:cs="Arial"/>
          <w:color w:val="000000"/>
          <w:sz w:val="22"/>
          <w:szCs w:val="22"/>
          <w:lang w:val="sv-SE"/>
        </w:rPr>
        <w:t>, så det är bara här vi kan öka på.</w:t>
      </w:r>
      <w:proofErr w:type="gramEnd"/>
      <w:r w:rsidRPr="001B1A85">
        <w:rPr>
          <w:rFonts w:ascii="Arial" w:eastAsia="Arial" w:hAnsi="Arial" w:cs="Arial"/>
          <w:color w:val="000000"/>
          <w:sz w:val="22"/>
          <w:szCs w:val="22"/>
          <w:lang w:val="sv-SE"/>
        </w:rPr>
        <w:t xml:space="preserve"> Har även kollat i andra </w:t>
      </w:r>
      <w:proofErr w:type="spellStart"/>
      <w:r w:rsidRPr="001B1A85">
        <w:rPr>
          <w:rFonts w:ascii="Arial" w:eastAsia="Arial" w:hAnsi="Arial" w:cs="Arial"/>
          <w:color w:val="000000"/>
          <w:sz w:val="22"/>
          <w:szCs w:val="22"/>
          <w:lang w:val="sv-SE"/>
        </w:rPr>
        <w:t>nature</w:t>
      </w:r>
      <w:proofErr w:type="spellEnd"/>
      <w:r w:rsidRPr="001B1A85">
        <w:rPr>
          <w:rFonts w:ascii="Arial" w:eastAsia="Arial" w:hAnsi="Arial" w:cs="Arial"/>
          <w:color w:val="000000"/>
          <w:sz w:val="22"/>
          <w:szCs w:val="22"/>
          <w:lang w:val="sv-SE"/>
        </w:rPr>
        <w:t xml:space="preserve"> </w:t>
      </w:r>
      <w:proofErr w:type="spellStart"/>
      <w:r w:rsidRPr="001B1A85">
        <w:rPr>
          <w:rFonts w:ascii="Arial" w:eastAsia="Arial" w:hAnsi="Arial" w:cs="Arial"/>
          <w:color w:val="000000"/>
          <w:sz w:val="22"/>
          <w:szCs w:val="22"/>
          <w:lang w:val="sv-SE"/>
        </w:rPr>
        <w:t>eco</w:t>
      </w:r>
      <w:proofErr w:type="spellEnd"/>
      <w:r w:rsidRPr="001B1A85">
        <w:rPr>
          <w:rFonts w:ascii="Arial" w:eastAsia="Arial" w:hAnsi="Arial" w:cs="Arial"/>
          <w:color w:val="000000"/>
          <w:sz w:val="22"/>
          <w:szCs w:val="22"/>
          <w:lang w:val="sv-SE"/>
        </w:rPr>
        <w:t xml:space="preserve"> </w:t>
      </w:r>
      <w:proofErr w:type="spellStart"/>
      <w:r w:rsidRPr="001B1A85">
        <w:rPr>
          <w:rFonts w:ascii="Arial" w:eastAsia="Arial" w:hAnsi="Arial" w:cs="Arial"/>
          <w:color w:val="000000"/>
          <w:sz w:val="22"/>
          <w:szCs w:val="22"/>
          <w:lang w:val="sv-SE"/>
        </w:rPr>
        <w:t>evo</w:t>
      </w:r>
      <w:proofErr w:type="spellEnd"/>
      <w:r w:rsidRPr="001B1A85">
        <w:rPr>
          <w:rFonts w:ascii="Arial" w:eastAsia="Arial" w:hAnsi="Arial" w:cs="Arial"/>
          <w:color w:val="000000"/>
          <w:sz w:val="22"/>
          <w:szCs w:val="22"/>
          <w:lang w:val="sv-SE"/>
        </w:rPr>
        <w:t xml:space="preserve"> </w:t>
      </w:r>
      <w:proofErr w:type="spellStart"/>
      <w:r w:rsidRPr="001B1A85">
        <w:rPr>
          <w:rFonts w:ascii="Arial" w:eastAsia="Arial" w:hAnsi="Arial" w:cs="Arial"/>
          <w:color w:val="000000"/>
          <w:sz w:val="22"/>
          <w:szCs w:val="22"/>
          <w:lang w:val="sv-SE"/>
        </w:rPr>
        <w:t>articular</w:t>
      </w:r>
      <w:proofErr w:type="spellEnd"/>
      <w:r w:rsidRPr="001B1A85">
        <w:rPr>
          <w:rFonts w:ascii="Arial" w:eastAsia="Arial" w:hAnsi="Arial" w:cs="Arial"/>
          <w:color w:val="000000"/>
          <w:sz w:val="22"/>
          <w:szCs w:val="22"/>
          <w:lang w:val="sv-SE"/>
        </w:rPr>
        <w:t xml:space="preserve"> och jag tycker att många lägger in lite tolkningar och friare meningar här.</w:t>
      </w:r>
    </w:p>
  </w:comment>
  <w:comment w:id="173" w:author="Anna Gårdmark" w:date="2022-02-10T08:54:00Z" w:initials="AG">
    <w:p w14:paraId="07268ACD" w14:textId="771CBE58" w:rsidR="00C75D8E" w:rsidRDefault="00C75D8E">
      <w:pPr>
        <w:pStyle w:val="Kommentarer"/>
      </w:pPr>
      <w:r>
        <w:rPr>
          <w:rStyle w:val="Kommentarsreferens"/>
        </w:rPr>
        <w:annotationRef/>
      </w:r>
      <w:proofErr w:type="gramStart"/>
      <w:r>
        <w:rPr>
          <w:rStyle w:val="Kommentarsreferens"/>
        </w:rPr>
        <w:t>do</w:t>
      </w:r>
      <w:proofErr w:type="gramEnd"/>
      <w:r>
        <w:rPr>
          <w:rStyle w:val="Kommentarsreferens"/>
        </w:rPr>
        <w:t xml:space="preserve"> readers understand this word do we think?</w:t>
      </w:r>
    </w:p>
  </w:comment>
  <w:comment w:id="174" w:author="Max Lindmark" w:date="2022-02-23T10:59:00Z" w:initials="MOU">
    <w:p w14:paraId="62B521B9" w14:textId="77777777" w:rsidR="00C75D8E" w:rsidRDefault="00C75D8E" w:rsidP="00C75D8E">
      <w:r>
        <w:rPr>
          <w:rStyle w:val="Kommentarsreferens"/>
        </w:rPr>
        <w:annotationRef/>
      </w:r>
      <w:proofErr w:type="gramStart"/>
      <w:r>
        <w:rPr>
          <w:sz w:val="20"/>
          <w:szCs w:val="20"/>
        </w:rPr>
        <w:t>this</w:t>
      </w:r>
      <w:proofErr w:type="gramEnd"/>
      <w:r>
        <w:rPr>
          <w:sz w:val="20"/>
          <w:szCs w:val="20"/>
        </w:rPr>
        <w:t xml:space="preserve"> ok?</w:t>
      </w:r>
    </w:p>
  </w:comment>
  <w:comment w:id="176" w:author="Anna Gårdmark" w:date="2022-04-07T21:25:00Z" w:initials="AG">
    <w:p w14:paraId="50830F72" w14:textId="2F3BF6BE" w:rsidR="00CD50EA" w:rsidRPr="00CD50EA" w:rsidRDefault="00CD50EA">
      <w:pPr>
        <w:pStyle w:val="Kommentarer"/>
        <w:rPr>
          <w:lang w:val="sv-SE"/>
        </w:rPr>
      </w:pPr>
      <w:r>
        <w:rPr>
          <w:rStyle w:val="Kommentarsreferens"/>
        </w:rPr>
        <w:annotationRef/>
      </w:r>
      <w:r w:rsidRPr="00CD50EA">
        <w:rPr>
          <w:rStyle w:val="Kommentarsreferens"/>
          <w:lang w:val="sv-SE"/>
        </w:rPr>
        <w:t>kan man kanske skriva så här då, för att göra det lite lättare för läsaren</w:t>
      </w:r>
      <w:r>
        <w:rPr>
          <w:rStyle w:val="Kommentarsreferens"/>
          <w:lang w:val="sv-SE"/>
        </w:rPr>
        <w:t>? (är det ens sant?)</w:t>
      </w:r>
    </w:p>
  </w:comment>
  <w:comment w:id="179" w:author="Anna Gårdmark" w:date="2022-02-10T08:20:00Z" w:initials="AG">
    <w:p w14:paraId="4629AF4F" w14:textId="59DBA8D9" w:rsidR="00C75D8E" w:rsidRDefault="00C75D8E">
      <w:pPr>
        <w:pStyle w:val="Kommentarer"/>
      </w:pPr>
      <w:r>
        <w:rPr>
          <w:rStyle w:val="Kommentarsreferens"/>
        </w:rPr>
        <w:annotationRef/>
      </w:r>
      <w:proofErr w:type="gramStart"/>
      <w:r>
        <w:t>needs</w:t>
      </w:r>
      <w:proofErr w:type="gramEnd"/>
      <w:r>
        <w:t xml:space="preserve"> to be translated for the general reader into something clarifying what this means</w:t>
      </w:r>
    </w:p>
  </w:comment>
  <w:comment w:id="180" w:author="Max Lindmark" w:date="2022-02-23T11:42:00Z" w:initials="MOU">
    <w:p w14:paraId="7D56DB45" w14:textId="77777777" w:rsidR="00C75D8E" w:rsidRPr="00C75D8E" w:rsidRDefault="00C75D8E" w:rsidP="00C75D8E">
      <w:pPr>
        <w:rPr>
          <w:lang w:val="sv-SE"/>
        </w:rPr>
      </w:pPr>
      <w:r>
        <w:rPr>
          <w:rStyle w:val="Kommentarsreferens"/>
        </w:rPr>
        <w:annotationRef/>
      </w:r>
      <w:proofErr w:type="spellStart"/>
      <w:r w:rsidRPr="00C75D8E">
        <w:rPr>
          <w:sz w:val="20"/>
          <w:szCs w:val="20"/>
          <w:lang w:val="sv-SE"/>
        </w:rPr>
        <w:t>erm</w:t>
      </w:r>
      <w:proofErr w:type="spellEnd"/>
      <w:r w:rsidRPr="00C75D8E">
        <w:rPr>
          <w:sz w:val="20"/>
          <w:szCs w:val="20"/>
          <w:lang w:val="sv-SE"/>
        </w:rPr>
        <w:t xml:space="preserve">, </w:t>
      </w:r>
      <w:proofErr w:type="spellStart"/>
      <w:r w:rsidRPr="00C75D8E">
        <w:rPr>
          <w:sz w:val="20"/>
          <w:szCs w:val="20"/>
          <w:lang w:val="sv-SE"/>
        </w:rPr>
        <w:t>will</w:t>
      </w:r>
      <w:proofErr w:type="spellEnd"/>
      <w:r w:rsidRPr="00C75D8E">
        <w:rPr>
          <w:sz w:val="20"/>
          <w:szCs w:val="20"/>
          <w:lang w:val="sv-SE"/>
        </w:rPr>
        <w:t xml:space="preserve"> be </w:t>
      </w:r>
      <w:proofErr w:type="spellStart"/>
      <w:r w:rsidRPr="00C75D8E">
        <w:rPr>
          <w:sz w:val="20"/>
          <w:szCs w:val="20"/>
          <w:lang w:val="sv-SE"/>
        </w:rPr>
        <w:t>difficult</w:t>
      </w:r>
      <w:proofErr w:type="spellEnd"/>
      <w:r w:rsidRPr="00C75D8E">
        <w:rPr>
          <w:sz w:val="20"/>
          <w:szCs w:val="20"/>
          <w:lang w:val="sv-SE"/>
        </w:rPr>
        <w:t xml:space="preserve">. </w:t>
      </w:r>
    </w:p>
  </w:comment>
  <w:comment w:id="187" w:author="Max Lindmark" w:date="2022-02-21T18:45:00Z" w:initials="MOU">
    <w:p w14:paraId="7C1CFBEF" w14:textId="0826EA65" w:rsidR="00C75D8E" w:rsidRPr="00C75D8E" w:rsidRDefault="00C75D8E" w:rsidP="00C75D8E">
      <w:pPr>
        <w:rPr>
          <w:lang w:val="sv-SE"/>
        </w:rPr>
      </w:pPr>
      <w:r>
        <w:rPr>
          <w:rStyle w:val="Kommentarsreferens"/>
        </w:rPr>
        <w:annotationRef/>
      </w:r>
      <w:r w:rsidRPr="00C75D8E">
        <w:rPr>
          <w:sz w:val="20"/>
          <w:szCs w:val="20"/>
          <w:lang w:val="sv-SE"/>
        </w:rPr>
        <w:t xml:space="preserve">Vi borde inte kalla detta </w:t>
      </w:r>
      <w:proofErr w:type="spellStart"/>
      <w:r w:rsidRPr="00C75D8E">
        <w:rPr>
          <w:sz w:val="20"/>
          <w:szCs w:val="20"/>
          <w:lang w:val="sv-SE"/>
        </w:rPr>
        <w:t>growth</w:t>
      </w:r>
      <w:proofErr w:type="spellEnd"/>
      <w:r w:rsidRPr="00C75D8E">
        <w:rPr>
          <w:sz w:val="20"/>
          <w:szCs w:val="20"/>
          <w:lang w:val="sv-SE"/>
        </w:rPr>
        <w:t xml:space="preserve"> rate eftersom den bara har dimensionen tid</w:t>
      </w:r>
    </w:p>
  </w:comment>
  <w:comment w:id="188" w:author="Anna Gårdmark" w:date="2022-04-07T21:06:00Z" w:initials="AG">
    <w:p w14:paraId="423D6841" w14:textId="799AD56A" w:rsidR="00C75D8E" w:rsidRPr="00C75D8E" w:rsidRDefault="00C75D8E">
      <w:pPr>
        <w:pStyle w:val="Kommentarer"/>
        <w:rPr>
          <w:lang w:val="sv-SE"/>
        </w:rPr>
      </w:pPr>
      <w:r>
        <w:rPr>
          <w:rStyle w:val="Kommentarsreferens"/>
        </w:rPr>
        <w:annotationRef/>
      </w:r>
      <w:proofErr w:type="gramStart"/>
      <w:r w:rsidRPr="00C75D8E">
        <w:rPr>
          <w:lang w:val="sv-SE"/>
        </w:rPr>
        <w:t>men rates har ju just en</w:t>
      </w:r>
      <w:r>
        <w:rPr>
          <w:lang w:val="sv-SE"/>
        </w:rPr>
        <w:t>heten tid?</w:t>
      </w:r>
      <w:proofErr w:type="gramEnd"/>
    </w:p>
  </w:comment>
  <w:comment w:id="199" w:author="Anna Gårdmark" w:date="2022-04-07T21:28:00Z" w:initials="AG">
    <w:p w14:paraId="65A43375" w14:textId="1B34AAC3" w:rsidR="00CD50EA" w:rsidRDefault="00CD50EA">
      <w:pPr>
        <w:pStyle w:val="Kommentarer"/>
      </w:pPr>
      <w:r>
        <w:rPr>
          <w:rStyle w:val="Kommentarsreferens"/>
        </w:rPr>
        <w:annotationRef/>
      </w:r>
      <w:proofErr w:type="gramStart"/>
      <w:r>
        <w:rPr>
          <w:rStyle w:val="Kommentarsreferens"/>
        </w:rPr>
        <w:t>can</w:t>
      </w:r>
      <w:proofErr w:type="gramEnd"/>
      <w:r>
        <w:rPr>
          <w:rStyle w:val="Kommentarsreferens"/>
        </w:rPr>
        <w:t xml:space="preserve"> it be moved to the supplement? </w:t>
      </w:r>
      <w:proofErr w:type="gramStart"/>
      <w:r>
        <w:rPr>
          <w:rStyle w:val="Kommentarsreferens"/>
        </w:rPr>
        <w:t>irrelevant</w:t>
      </w:r>
      <w:proofErr w:type="gramEnd"/>
      <w:r>
        <w:rPr>
          <w:rStyle w:val="Kommentarsreferens"/>
        </w:rPr>
        <w:t xml:space="preserve"> here</w:t>
      </w:r>
    </w:p>
  </w:comment>
  <w:comment w:id="208" w:author="Anna Gårdmark" w:date="2022-04-07T21:29:00Z" w:initials="AG">
    <w:p w14:paraId="5C0E900D" w14:textId="2720D5C5" w:rsidR="00CD50EA" w:rsidRDefault="00CD50EA">
      <w:pPr>
        <w:pStyle w:val="Kommentarer"/>
      </w:pPr>
      <w:r>
        <w:rPr>
          <w:rStyle w:val="Kommentarsreferens"/>
        </w:rPr>
        <w:annotationRef/>
      </w:r>
      <w:proofErr w:type="gramStart"/>
      <w:r>
        <w:rPr>
          <w:rStyle w:val="Kommentarsreferens"/>
        </w:rPr>
        <w:t>remember</w:t>
      </w:r>
      <w:proofErr w:type="gramEnd"/>
      <w:r>
        <w:rPr>
          <w:rStyle w:val="Kommentarsreferens"/>
        </w:rPr>
        <w:t xml:space="preserve"> to change also here if you change in the methods</w:t>
      </w:r>
    </w:p>
  </w:comment>
  <w:comment w:id="213" w:author="Anna Gårdmark" w:date="2022-02-10T10:32:00Z" w:initials="AG">
    <w:p w14:paraId="740DA1F9" w14:textId="7EF9EFC3" w:rsidR="00C75D8E" w:rsidRPr="0016529A" w:rsidRDefault="00C75D8E">
      <w:pPr>
        <w:pStyle w:val="Kommentarer"/>
        <w:rPr>
          <w:lang w:val="sv-SE"/>
        </w:rPr>
      </w:pPr>
      <w:r>
        <w:rPr>
          <w:rStyle w:val="Kommentarsreferens"/>
        </w:rPr>
        <w:annotationRef/>
      </w:r>
      <w:r w:rsidRPr="0016529A">
        <w:rPr>
          <w:rStyle w:val="Kommentarsreferens"/>
          <w:lang w:val="sv-SE"/>
        </w:rPr>
        <w:t>behöver vi så här fin noggrannhet, räcker det inte med en decimal</w:t>
      </w:r>
      <w:r>
        <w:rPr>
          <w:rStyle w:val="Kommentarsreferens"/>
          <w:lang w:val="sv-SE"/>
        </w:rPr>
        <w:t>? (eller inga?)</w:t>
      </w:r>
    </w:p>
  </w:comment>
  <w:comment w:id="214" w:author="Max Lindmark" w:date="2022-02-21T18:50:00Z" w:initials="MOU">
    <w:p w14:paraId="22911C9D" w14:textId="77777777" w:rsidR="00C75D8E" w:rsidRPr="00C75D8E" w:rsidRDefault="00C75D8E" w:rsidP="00C75D8E">
      <w:pPr>
        <w:rPr>
          <w:lang w:val="sv-SE"/>
        </w:rPr>
      </w:pPr>
      <w:r>
        <w:rPr>
          <w:rStyle w:val="Kommentarsreferens"/>
        </w:rPr>
        <w:annotationRef/>
      </w:r>
      <w:r w:rsidRPr="00C75D8E">
        <w:rPr>
          <w:sz w:val="20"/>
          <w:szCs w:val="20"/>
          <w:lang w:val="sv-SE"/>
        </w:rPr>
        <w:t xml:space="preserve">Räcker gott med en </w:t>
      </w:r>
    </w:p>
  </w:comment>
  <w:comment w:id="215" w:author="Anna Gårdmark" w:date="2022-04-07T21:29:00Z" w:initials="AG">
    <w:p w14:paraId="31B5A3A2" w14:textId="029D576C" w:rsidR="00CD50EA" w:rsidRPr="00CD50EA" w:rsidRDefault="00CD50EA">
      <w:pPr>
        <w:pStyle w:val="Kommentarer"/>
        <w:rPr>
          <w:lang w:val="sv-SE"/>
        </w:rPr>
      </w:pPr>
      <w:r>
        <w:rPr>
          <w:rStyle w:val="Kommentarsreferens"/>
        </w:rPr>
        <w:annotationRef/>
      </w:r>
      <w:proofErr w:type="gramStart"/>
      <w:r>
        <w:rPr>
          <w:rStyle w:val="Kommentarsreferens"/>
          <w:lang w:val="sv-SE"/>
        </w:rPr>
        <w:t>…and</w:t>
      </w:r>
      <w:proofErr w:type="gramEnd"/>
      <w:r>
        <w:rPr>
          <w:rStyle w:val="Kommentarsreferens"/>
          <w:lang w:val="sv-SE"/>
        </w:rPr>
        <w:t xml:space="preserve"> </w:t>
      </w:r>
      <w:proofErr w:type="spellStart"/>
      <w:r>
        <w:rPr>
          <w:rStyle w:val="Kommentarsreferens"/>
          <w:lang w:val="sv-SE"/>
        </w:rPr>
        <w:t>here</w:t>
      </w:r>
      <w:proofErr w:type="spellEnd"/>
    </w:p>
  </w:comment>
  <w:comment w:id="216" w:author="Anna Gårdmark" w:date="2022-04-07T21:29:00Z" w:initials="AG">
    <w:p w14:paraId="692F6E1F" w14:textId="3BBD7D0C" w:rsidR="00CD50EA" w:rsidRDefault="00CD50EA">
      <w:pPr>
        <w:pStyle w:val="Kommentarer"/>
      </w:pPr>
      <w:r>
        <w:rPr>
          <w:rStyle w:val="Kommentarsreferens"/>
        </w:rPr>
        <w:annotationRef/>
      </w:r>
      <w:r>
        <w:rPr>
          <w:rStyle w:val="Kommentarsreferens"/>
        </w:rPr>
        <w:t>…</w:t>
      </w:r>
      <w:proofErr w:type="spellStart"/>
      <w:r>
        <w:rPr>
          <w:rStyle w:val="Kommentarsreferens"/>
        </w:rPr>
        <w:t>och</w:t>
      </w:r>
      <w:proofErr w:type="spellEnd"/>
      <w:r>
        <w:rPr>
          <w:rStyle w:val="Kommentarsreferens"/>
        </w:rPr>
        <w:t xml:space="preserve"> </w:t>
      </w:r>
      <w:proofErr w:type="spellStart"/>
      <w:r>
        <w:rPr>
          <w:rStyle w:val="Kommentarsreferens"/>
        </w:rPr>
        <w:t>här</w:t>
      </w:r>
      <w:proofErr w:type="spellEnd"/>
    </w:p>
  </w:comment>
  <w:comment w:id="217" w:author="Max Lindmark" w:date="2022-02-21T18:49:00Z" w:initials="MOU">
    <w:p w14:paraId="2CD59B1A" w14:textId="34036E87" w:rsidR="00C75D8E" w:rsidRPr="00C75D8E" w:rsidRDefault="00C75D8E" w:rsidP="00C75D8E">
      <w:pPr>
        <w:rPr>
          <w:lang w:val="sv-SE"/>
        </w:rPr>
      </w:pPr>
      <w:r>
        <w:rPr>
          <w:rStyle w:val="Kommentarsreferens"/>
        </w:rPr>
        <w:annotationRef/>
      </w:r>
      <w:r w:rsidRPr="00C75D8E">
        <w:rPr>
          <w:sz w:val="20"/>
          <w:szCs w:val="20"/>
          <w:lang w:val="sv-SE"/>
        </w:rPr>
        <w:t>Föredrar nog att skriva såhär, att sannolikheten är hög för olika tillväxt än låg för lika tillväxt</w:t>
      </w:r>
    </w:p>
  </w:comment>
  <w:comment w:id="218" w:author="Anna Gårdmark" w:date="2022-04-07T21:30:00Z" w:initials="AG">
    <w:p w14:paraId="1ED7F339" w14:textId="58C95621" w:rsidR="00CD50EA" w:rsidRDefault="00CD50EA">
      <w:pPr>
        <w:pStyle w:val="Kommentarer"/>
      </w:pPr>
      <w:r>
        <w:rPr>
          <w:rStyle w:val="Kommentarsreferens"/>
        </w:rPr>
        <w:annotationRef/>
      </w:r>
      <w:proofErr w:type="spellStart"/>
      <w:proofErr w:type="gramStart"/>
      <w:r>
        <w:t>japp</w:t>
      </w:r>
      <w:proofErr w:type="spellEnd"/>
      <w:proofErr w:type="gramEnd"/>
      <w:r>
        <w:t xml:space="preserve"> </w:t>
      </w:r>
      <w:proofErr w:type="spellStart"/>
      <w:r>
        <w:t>bättre</w:t>
      </w:r>
      <w:proofErr w:type="spellEnd"/>
      <w:r>
        <w:t>!</w:t>
      </w:r>
    </w:p>
  </w:comment>
  <w:comment w:id="261" w:author="Anna Gårdmark" w:date="2022-02-10T09:45:00Z" w:initials="AG">
    <w:p w14:paraId="469AFDC8" w14:textId="19AC0B84" w:rsidR="00C75D8E" w:rsidRDefault="00C75D8E">
      <w:pPr>
        <w:pStyle w:val="Kommentarer"/>
      </w:pPr>
      <w:r>
        <w:rPr>
          <w:rStyle w:val="Kommentarsreferens"/>
        </w:rPr>
        <w:annotationRef/>
      </w:r>
      <w:proofErr w:type="gramStart"/>
      <w:r>
        <w:rPr>
          <w:rStyle w:val="Kommentarsreferens"/>
        </w:rPr>
        <w:t>ref</w:t>
      </w:r>
      <w:proofErr w:type="gramEnd"/>
      <w:r>
        <w:rPr>
          <w:rStyle w:val="Kommentarsreferens"/>
        </w:rPr>
        <w:t xml:space="preserve"> to a supplementary table would be good here</w:t>
      </w:r>
    </w:p>
  </w:comment>
  <w:comment w:id="262" w:author="Anna Gårdmark" w:date="2022-02-10T09:43:00Z" w:initials="AG">
    <w:p w14:paraId="3BDEEAFF" w14:textId="162AE9E0" w:rsidR="00C75D8E" w:rsidRPr="00C70D21" w:rsidRDefault="00C75D8E">
      <w:pPr>
        <w:pStyle w:val="Kommentarer"/>
      </w:pPr>
      <w:r>
        <w:rPr>
          <w:rStyle w:val="Kommentarsreferens"/>
        </w:rPr>
        <w:annotationRef/>
      </w:r>
      <w:proofErr w:type="gramStart"/>
      <w:r w:rsidRPr="00C70D21">
        <w:rPr>
          <w:rStyle w:val="Kommentarsreferens"/>
        </w:rPr>
        <w:t>or</w:t>
      </w:r>
      <w:proofErr w:type="gramEnd"/>
      <w:r w:rsidRPr="00C70D21">
        <w:rPr>
          <w:rStyle w:val="Kommentarsreferens"/>
        </w:rPr>
        <w:t xml:space="preserve">? </w:t>
      </w:r>
      <w:proofErr w:type="gramStart"/>
      <w:r w:rsidRPr="00C70D21">
        <w:rPr>
          <w:rStyle w:val="Kommentarsreferens"/>
        </w:rPr>
        <w:t>else</w:t>
      </w:r>
      <w:proofErr w:type="gramEnd"/>
      <w:r w:rsidRPr="00C70D21">
        <w:rPr>
          <w:rStyle w:val="Kommentarsreferens"/>
        </w:rPr>
        <w:t xml:space="preserve"> I don’t get what beta1 and beta0 refers to</w:t>
      </w:r>
      <w:r>
        <w:rPr>
          <w:rStyle w:val="Kommentarsreferens"/>
        </w:rPr>
        <w:t>?</w:t>
      </w:r>
    </w:p>
  </w:comment>
  <w:comment w:id="263" w:author="Max Lindmark" w:date="2021-10-22T12:07:00Z" w:initials="">
    <w:p w14:paraId="000000A9" w14:textId="77777777" w:rsidR="00C75D8E" w:rsidRPr="001B1A85" w:rsidRDefault="00C75D8E">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 xml:space="preserve">Hade gärna fått in hur tillväxtökningen som TSR innebär ofta överskuggas </w:t>
      </w:r>
      <w:proofErr w:type="spellStart"/>
      <w:r w:rsidRPr="001B1A85">
        <w:rPr>
          <w:rFonts w:ascii="Arial" w:eastAsia="Arial" w:hAnsi="Arial" w:cs="Arial"/>
          <w:color w:val="000000"/>
          <w:sz w:val="22"/>
          <w:szCs w:val="22"/>
          <w:lang w:val="sv-SE"/>
        </w:rPr>
        <w:t>pga</w:t>
      </w:r>
      <w:proofErr w:type="spellEnd"/>
      <w:r w:rsidRPr="001B1A85">
        <w:rPr>
          <w:rFonts w:ascii="Arial" w:eastAsia="Arial" w:hAnsi="Arial" w:cs="Arial"/>
          <w:color w:val="000000"/>
          <w:sz w:val="22"/>
          <w:szCs w:val="22"/>
          <w:lang w:val="sv-SE"/>
        </w:rPr>
        <w:t xml:space="preserve"> focus på </w:t>
      </w:r>
      <w:proofErr w:type="spellStart"/>
      <w:r w:rsidRPr="001B1A85">
        <w:rPr>
          <w:rFonts w:ascii="Arial" w:eastAsia="Arial" w:hAnsi="Arial" w:cs="Arial"/>
          <w:color w:val="000000"/>
          <w:sz w:val="22"/>
          <w:szCs w:val="22"/>
          <w:lang w:val="sv-SE"/>
        </w:rPr>
        <w:t>shrinking</w:t>
      </w:r>
      <w:proofErr w:type="spellEnd"/>
      <w:r w:rsidRPr="001B1A85">
        <w:rPr>
          <w:rFonts w:ascii="Arial" w:eastAsia="Arial" w:hAnsi="Arial" w:cs="Arial"/>
          <w:color w:val="000000"/>
          <w:sz w:val="22"/>
          <w:szCs w:val="22"/>
          <w:lang w:val="sv-SE"/>
        </w:rPr>
        <w:t xml:space="preserve">. </w:t>
      </w:r>
    </w:p>
    <w:p w14:paraId="000000AA" w14:textId="77777777" w:rsidR="00C75D8E" w:rsidRPr="001B1A85" w:rsidRDefault="00C75D8E">
      <w:pPr>
        <w:widowControl w:val="0"/>
        <w:pBdr>
          <w:top w:val="nil"/>
          <w:left w:val="nil"/>
          <w:bottom w:val="nil"/>
          <w:right w:val="nil"/>
          <w:between w:val="nil"/>
        </w:pBdr>
        <w:rPr>
          <w:rFonts w:ascii="Arial" w:eastAsia="Arial" w:hAnsi="Arial" w:cs="Arial"/>
          <w:color w:val="000000"/>
          <w:sz w:val="22"/>
          <w:szCs w:val="22"/>
          <w:lang w:val="sv-SE"/>
        </w:rPr>
      </w:pPr>
    </w:p>
    <w:p w14:paraId="000000AB" w14:textId="77777777" w:rsidR="00C75D8E" w:rsidRPr="001B1A85" w:rsidRDefault="00C75D8E">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Samt att TSR-bevis är rätt ovanliga på större organismer i naturliga miljöer (mycket mer studier och teori på mindre organismer)</w:t>
      </w:r>
    </w:p>
  </w:comment>
  <w:comment w:id="264" w:author="Max Lindmark" w:date="2021-10-19T11:54:00Z" w:initials="">
    <w:p w14:paraId="000000A4" w14:textId="77777777" w:rsidR="00C75D8E" w:rsidRPr="001B1A85" w:rsidRDefault="00C75D8E">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 xml:space="preserve">Två paragrafer </w:t>
      </w:r>
      <w:proofErr w:type="spellStart"/>
      <w:r w:rsidRPr="001B1A85">
        <w:rPr>
          <w:rFonts w:ascii="Arial" w:eastAsia="Arial" w:hAnsi="Arial" w:cs="Arial"/>
          <w:color w:val="000000"/>
          <w:sz w:val="22"/>
          <w:szCs w:val="22"/>
          <w:lang w:val="sv-SE"/>
        </w:rPr>
        <w:t>discussion</w:t>
      </w:r>
      <w:proofErr w:type="spellEnd"/>
      <w:r w:rsidRPr="001B1A85">
        <w:rPr>
          <w:rFonts w:ascii="Arial" w:eastAsia="Arial" w:hAnsi="Arial" w:cs="Arial"/>
          <w:color w:val="000000"/>
          <w:sz w:val="22"/>
          <w:szCs w:val="22"/>
          <w:lang w:val="sv-SE"/>
        </w:rPr>
        <w:t xml:space="preserve"> lämnar ju mycket osagt… Just nu väldigt lite om mortalitet!</w:t>
      </w:r>
    </w:p>
  </w:comment>
  <w:comment w:id="265" w:author="Max Lindmark" w:date="2021-08-10T10:36:00Z" w:initials="">
    <w:p w14:paraId="000000B0" w14:textId="77777777" w:rsidR="00C75D8E" w:rsidRDefault="00C75D8E">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 </w:t>
      </w:r>
      <w:proofErr w:type="gramStart"/>
      <w:r>
        <w:rPr>
          <w:rFonts w:ascii="Arial" w:eastAsia="Arial" w:hAnsi="Arial" w:cs="Arial"/>
          <w:color w:val="000000"/>
          <w:sz w:val="22"/>
          <w:szCs w:val="22"/>
        </w:rPr>
        <w:t>and</w:t>
      </w:r>
      <w:proofErr w:type="gramEnd"/>
      <w:r>
        <w:rPr>
          <w:rFonts w:ascii="Arial" w:eastAsia="Arial" w:hAnsi="Arial" w:cs="Arial"/>
          <w:color w:val="000000"/>
          <w:sz w:val="22"/>
          <w:szCs w:val="22"/>
        </w:rPr>
        <w:t xml:space="preserve"> one or two short paragraphs of discussion (headed 'Discussion').</w:t>
      </w:r>
    </w:p>
  </w:comment>
  <w:comment w:id="266" w:author="Anna Gårdmark" w:date="2022-04-07T21:32:00Z" w:initials="AG">
    <w:p w14:paraId="48C024DB" w14:textId="5DBFACE7" w:rsidR="00CD50EA" w:rsidRPr="00CD50EA" w:rsidRDefault="00CD50EA">
      <w:pPr>
        <w:pStyle w:val="Kommentarer"/>
        <w:rPr>
          <w:lang w:val="sv-SE"/>
        </w:rPr>
      </w:pPr>
      <w:r>
        <w:rPr>
          <w:rStyle w:val="Kommentarsreferens"/>
        </w:rPr>
        <w:annotationRef/>
      </w:r>
      <w:proofErr w:type="gramStart"/>
      <w:r w:rsidRPr="00CD50EA">
        <w:rPr>
          <w:rStyle w:val="Kommentarsreferens"/>
          <w:lang w:val="sv-SE"/>
        </w:rPr>
        <w:t>brukar man inte saga ‘</w:t>
      </w:r>
      <w:proofErr w:type="spellStart"/>
      <w:r w:rsidRPr="00CD50EA">
        <w:rPr>
          <w:rStyle w:val="Kommentarsreferens"/>
          <w:lang w:val="sv-SE"/>
        </w:rPr>
        <w:t>unexploited</w:t>
      </w:r>
      <w:proofErr w:type="spellEnd"/>
      <w:r w:rsidRPr="00CD50EA">
        <w:rPr>
          <w:rStyle w:val="Kommentarsreferens"/>
          <w:lang w:val="sv-SE"/>
        </w:rPr>
        <w:t>’</w:t>
      </w:r>
      <w:proofErr w:type="gramEnd"/>
      <w:r w:rsidRPr="00CD50EA">
        <w:rPr>
          <w:rStyle w:val="Kommentarsreferens"/>
          <w:lang w:val="sv-SE"/>
        </w:rPr>
        <w:t>?</w:t>
      </w:r>
    </w:p>
  </w:comment>
  <w:comment w:id="267" w:author="Anna Gårdmark" w:date="2022-04-07T21:33:00Z" w:initials="AG">
    <w:p w14:paraId="552D7B57" w14:textId="5520D146" w:rsidR="00CD50EA" w:rsidRPr="00CD50EA" w:rsidRDefault="00CD50EA">
      <w:pPr>
        <w:pStyle w:val="Kommentarer"/>
        <w:rPr>
          <w:lang w:val="sv-SE"/>
        </w:rPr>
      </w:pPr>
      <w:r>
        <w:rPr>
          <w:rStyle w:val="Kommentarsreferens"/>
        </w:rPr>
        <w:annotationRef/>
      </w:r>
      <w:r w:rsidRPr="00CD50EA">
        <w:rPr>
          <w:rStyle w:val="Kommentarsreferens"/>
          <w:lang w:val="sv-SE"/>
        </w:rPr>
        <w:t xml:space="preserve">den här delen av meningen behöver </w:t>
      </w:r>
      <w:proofErr w:type="spellStart"/>
      <w:r w:rsidRPr="00CD50EA">
        <w:rPr>
          <w:rStyle w:val="Kommentarsreferens"/>
          <w:lang w:val="sv-SE"/>
        </w:rPr>
        <w:t>refs</w:t>
      </w:r>
      <w:proofErr w:type="spellEnd"/>
    </w:p>
  </w:comment>
  <w:comment w:id="269" w:author="Max Lindmark" w:date="2022-02-21T18:55:00Z" w:initials="MOU">
    <w:p w14:paraId="1CCEC445" w14:textId="77777777" w:rsidR="00C75D8E" w:rsidRDefault="00C75D8E" w:rsidP="00C75D8E">
      <w:r>
        <w:rPr>
          <w:rStyle w:val="Kommentarsreferens"/>
        </w:rPr>
        <w:annotationRef/>
      </w:r>
      <w:proofErr w:type="spellStart"/>
      <w:proofErr w:type="gramStart"/>
      <w:r>
        <w:rPr>
          <w:sz w:val="20"/>
          <w:szCs w:val="20"/>
        </w:rPr>
        <w:t>gillar</w:t>
      </w:r>
      <w:proofErr w:type="spellEnd"/>
      <w:proofErr w:type="gramEnd"/>
      <w:r>
        <w:rPr>
          <w:sz w:val="20"/>
          <w:szCs w:val="20"/>
        </w:rPr>
        <w:t xml:space="preserve"> </w:t>
      </w:r>
      <w:proofErr w:type="spellStart"/>
      <w:r>
        <w:rPr>
          <w:sz w:val="20"/>
          <w:szCs w:val="20"/>
        </w:rPr>
        <w:t>dessa</w:t>
      </w:r>
      <w:proofErr w:type="spellEnd"/>
      <w:r>
        <w:rPr>
          <w:sz w:val="20"/>
          <w:szCs w:val="20"/>
        </w:rPr>
        <w:t xml:space="preserve"> edits!</w:t>
      </w:r>
    </w:p>
  </w:comment>
  <w:comment w:id="270" w:author="Anna Gårdmark" w:date="2022-02-10T10:06:00Z" w:initials="AG">
    <w:p w14:paraId="027FD61E" w14:textId="434C5A1E" w:rsidR="00C75D8E" w:rsidRDefault="00C75D8E">
      <w:pPr>
        <w:pStyle w:val="Kommentarer"/>
      </w:pPr>
      <w:r>
        <w:rPr>
          <w:rStyle w:val="Kommentarsreferens"/>
        </w:rPr>
        <w:annotationRef/>
      </w:r>
      <w:proofErr w:type="gramStart"/>
      <w:r>
        <w:rPr>
          <w:rStyle w:val="Kommentarsreferens"/>
        </w:rPr>
        <w:t>refs</w:t>
      </w:r>
      <w:proofErr w:type="gramEnd"/>
      <w:r>
        <w:rPr>
          <w:rStyle w:val="Kommentarsreferens"/>
        </w:rPr>
        <w:t xml:space="preserve"> needed here on other studies in natural systems</w:t>
      </w:r>
    </w:p>
  </w:comment>
  <w:comment w:id="271" w:author="Max Lindmark" w:date="2022-02-21T19:13:00Z" w:initials="MOU">
    <w:p w14:paraId="397B9E89" w14:textId="77777777" w:rsidR="00C75D8E" w:rsidRDefault="00C75D8E" w:rsidP="00C75D8E">
      <w:r>
        <w:rPr>
          <w:rStyle w:val="Kommentarsreferens"/>
        </w:rPr>
        <w:annotationRef/>
      </w:r>
      <w:proofErr w:type="spellStart"/>
      <w:r>
        <w:rPr>
          <w:sz w:val="20"/>
          <w:szCs w:val="20"/>
        </w:rPr>
        <w:t>Funkar</w:t>
      </w:r>
      <w:proofErr w:type="spellEnd"/>
      <w:r>
        <w:rPr>
          <w:sz w:val="20"/>
          <w:szCs w:val="20"/>
        </w:rPr>
        <w:t xml:space="preserve"> </w:t>
      </w:r>
      <w:proofErr w:type="spellStart"/>
      <w:r>
        <w:rPr>
          <w:sz w:val="20"/>
          <w:szCs w:val="20"/>
        </w:rPr>
        <w:t>detta</w:t>
      </w:r>
      <w:proofErr w:type="spellEnd"/>
      <w:r>
        <w:rPr>
          <w:sz w:val="20"/>
          <w:szCs w:val="20"/>
        </w:rPr>
        <w:t>?</w:t>
      </w:r>
    </w:p>
  </w:comment>
  <w:comment w:id="298" w:author="Anna Gårdmark" w:date="2022-04-07T21:34:00Z" w:initials="AG">
    <w:p w14:paraId="6709477D" w14:textId="170BD38E" w:rsidR="00CD50EA" w:rsidRPr="00CD50EA" w:rsidRDefault="00CD50EA">
      <w:pPr>
        <w:pStyle w:val="Kommentarer"/>
        <w:rPr>
          <w:lang w:val="sv-SE"/>
        </w:rPr>
      </w:pPr>
      <w:r>
        <w:rPr>
          <w:rStyle w:val="Kommentarsreferens"/>
        </w:rPr>
        <w:annotationRef/>
      </w:r>
      <w:r w:rsidRPr="00CD50EA">
        <w:rPr>
          <w:rStyle w:val="Kommentarsreferens"/>
          <w:lang w:val="sv-SE"/>
        </w:rPr>
        <w:t xml:space="preserve">talar inte detta för att det </w:t>
      </w:r>
      <w:r>
        <w:rPr>
          <w:rStyle w:val="Kommentarsreferens"/>
          <w:lang w:val="sv-SE"/>
        </w:rPr>
        <w:t>är ökad födotillgång i BT (</w:t>
      </w:r>
      <w:proofErr w:type="spellStart"/>
      <w:r>
        <w:rPr>
          <w:rStyle w:val="Kommentarsreferens"/>
          <w:lang w:val="sv-SE"/>
        </w:rPr>
        <w:t>ev</w:t>
      </w:r>
      <w:proofErr w:type="spellEnd"/>
      <w:r>
        <w:rPr>
          <w:rStyle w:val="Kommentarsreferens"/>
          <w:lang w:val="sv-SE"/>
        </w:rPr>
        <w:t xml:space="preserve"> </w:t>
      </w:r>
      <w:proofErr w:type="spellStart"/>
      <w:r>
        <w:rPr>
          <w:rStyle w:val="Kommentarsreferens"/>
          <w:lang w:val="sv-SE"/>
        </w:rPr>
        <w:t>pga</w:t>
      </w:r>
      <w:proofErr w:type="spellEnd"/>
      <w:r>
        <w:rPr>
          <w:rStyle w:val="Kommentarsreferens"/>
          <w:lang w:val="sv-SE"/>
        </w:rPr>
        <w:t xml:space="preserve"> uppvärmning)?</w:t>
      </w:r>
    </w:p>
  </w:comment>
  <w:comment w:id="305" w:author="Anna Gårdmark" w:date="2022-02-10T10:28:00Z" w:initials="AG">
    <w:p w14:paraId="504F5AA2" w14:textId="16F386BE" w:rsidR="00C75D8E" w:rsidRDefault="00C75D8E">
      <w:pPr>
        <w:pStyle w:val="Kommentarer"/>
      </w:pPr>
      <w:r>
        <w:rPr>
          <w:rStyle w:val="Kommentarsreferens"/>
        </w:rPr>
        <w:annotationRef/>
      </w:r>
      <w:proofErr w:type="gramStart"/>
      <w:r>
        <w:rPr>
          <w:rStyle w:val="Kommentarsreferens"/>
        </w:rPr>
        <w:t>we</w:t>
      </w:r>
      <w:proofErr w:type="gramEnd"/>
      <w:r>
        <w:rPr>
          <w:rStyle w:val="Kommentarsreferens"/>
        </w:rPr>
        <w:t xml:space="preserve"> need to say something of what could have caused this; it is likely that heating at the ecosystem scale results in different responses than pure direct effects of warming on individual organisms, in that warming could increase both physiological rates and food productivity.</w:t>
      </w:r>
    </w:p>
  </w:comment>
  <w:comment w:id="306" w:author="Max Lindmark" w:date="2022-02-21T19:22:00Z" w:initials="MOU">
    <w:p w14:paraId="1CE6B7E7" w14:textId="77777777" w:rsidR="00C75D8E" w:rsidRPr="00C75D8E" w:rsidRDefault="00C75D8E" w:rsidP="00C75D8E">
      <w:pPr>
        <w:rPr>
          <w:lang w:val="sv-SE"/>
        </w:rPr>
      </w:pPr>
      <w:r>
        <w:rPr>
          <w:rStyle w:val="Kommentarsreferens"/>
        </w:rPr>
        <w:annotationRef/>
      </w:r>
      <w:proofErr w:type="gramStart"/>
      <w:r w:rsidRPr="00C75D8E">
        <w:rPr>
          <w:sz w:val="20"/>
          <w:szCs w:val="20"/>
          <w:lang w:val="sv-SE"/>
        </w:rPr>
        <w:t xml:space="preserve">tycker dina </w:t>
      </w:r>
      <w:proofErr w:type="spellStart"/>
      <w:r w:rsidRPr="00C75D8E">
        <w:rPr>
          <w:sz w:val="20"/>
          <w:szCs w:val="20"/>
          <w:lang w:val="sv-SE"/>
        </w:rPr>
        <w:t>edits</w:t>
      </w:r>
      <w:proofErr w:type="spellEnd"/>
      <w:r w:rsidRPr="00C75D8E">
        <w:rPr>
          <w:sz w:val="20"/>
          <w:szCs w:val="20"/>
          <w:lang w:val="sv-SE"/>
        </w:rPr>
        <w:t xml:space="preserve"> blev bra! förkortade sista meningen bara</w:t>
      </w:r>
      <w:proofErr w:type="gramEnd"/>
    </w:p>
  </w:comment>
  <w:comment w:id="312" w:author="Anna Gårdmark" w:date="2022-04-07T21:35:00Z" w:initials="AG">
    <w:p w14:paraId="7EC80A7B" w14:textId="157276AF" w:rsidR="00E40B76" w:rsidRPr="00E40B76" w:rsidRDefault="00E40B76">
      <w:pPr>
        <w:pStyle w:val="Kommentarer"/>
        <w:rPr>
          <w:lang w:val="sv-SE"/>
        </w:rPr>
      </w:pPr>
      <w:r>
        <w:rPr>
          <w:rStyle w:val="Kommentarsreferens"/>
        </w:rPr>
        <w:annotationRef/>
      </w:r>
      <w:r w:rsidRPr="00E40B76">
        <w:rPr>
          <w:rStyle w:val="Kommentarsreferens"/>
          <w:lang w:val="sv-SE"/>
        </w:rPr>
        <w:t>ah, bra, här kom det visst</w:t>
      </w:r>
    </w:p>
  </w:comment>
  <w:comment w:id="316" w:author="Anna Gårdmark" w:date="2022-02-10T10:57:00Z" w:initials="AG">
    <w:p w14:paraId="38DEBF48" w14:textId="5A29D9F4" w:rsidR="00C75D8E" w:rsidRDefault="00C75D8E">
      <w:pPr>
        <w:pStyle w:val="Kommentarer"/>
        <w:rPr>
          <w:rStyle w:val="Kommentarsreferens"/>
          <w:lang w:val="sv-SE"/>
        </w:rPr>
      </w:pPr>
      <w:r>
        <w:rPr>
          <w:rStyle w:val="Kommentarsreferens"/>
        </w:rPr>
        <w:annotationRef/>
      </w:r>
      <w:r w:rsidRPr="00E0077A">
        <w:rPr>
          <w:rStyle w:val="Kommentarsreferens"/>
          <w:lang w:val="sv-SE"/>
        </w:rPr>
        <w:t xml:space="preserve">det här stycket är så kort så här finns utrymme att expandera diskussionen </w:t>
      </w:r>
      <w:r>
        <w:rPr>
          <w:rStyle w:val="Kommentarsreferens"/>
          <w:lang w:val="sv-SE"/>
        </w:rPr>
        <w:t xml:space="preserve">(när vi nu är så långt från </w:t>
      </w:r>
      <w:proofErr w:type="spellStart"/>
      <w:r>
        <w:rPr>
          <w:rStyle w:val="Kommentarsreferens"/>
          <w:lang w:val="sv-SE"/>
        </w:rPr>
        <w:t>word</w:t>
      </w:r>
      <w:proofErr w:type="spellEnd"/>
      <w:r>
        <w:rPr>
          <w:rStyle w:val="Kommentarsreferens"/>
          <w:lang w:val="sv-SE"/>
        </w:rPr>
        <w:t xml:space="preserve"> limit) </w:t>
      </w:r>
    </w:p>
    <w:p w14:paraId="710E9747" w14:textId="57CE76FA" w:rsidR="00C75D8E" w:rsidRPr="00C75D8E" w:rsidRDefault="00C75D8E">
      <w:pPr>
        <w:pStyle w:val="Kommentarer"/>
        <w:rPr>
          <w:rStyle w:val="Kommentarsreferens"/>
          <w:lang w:val="sv-SE"/>
        </w:rPr>
      </w:pPr>
    </w:p>
    <w:p w14:paraId="26B73C26" w14:textId="27718FA5" w:rsidR="00C75D8E" w:rsidRPr="00FF7C0E" w:rsidRDefault="00C75D8E">
      <w:pPr>
        <w:pStyle w:val="Kommentarer"/>
        <w:rPr>
          <w:rStyle w:val="Kommentarsreferens"/>
          <w:lang w:val="sv-SE"/>
        </w:rPr>
      </w:pPr>
      <w:r w:rsidRPr="00FF7C0E">
        <w:rPr>
          <w:rStyle w:val="Kommentarsreferens"/>
          <w:lang w:val="sv-SE"/>
        </w:rPr>
        <w:t xml:space="preserve">Tänker att vi borde diskutera </w:t>
      </w:r>
      <w:r>
        <w:rPr>
          <w:rStyle w:val="Kommentarsreferens"/>
          <w:lang w:val="sv-SE"/>
        </w:rPr>
        <w:t>uppvärmningseffekter på mortalitet, t ex utifrån</w:t>
      </w:r>
    </w:p>
    <w:p w14:paraId="249FF395" w14:textId="39D9BC03" w:rsidR="00C75D8E" w:rsidRDefault="00C75D8E">
      <w:pPr>
        <w:pStyle w:val="Kommentarer"/>
        <w:rPr>
          <w:rStyle w:val="Kommentarsreferens"/>
        </w:rPr>
      </w:pPr>
      <w:r w:rsidRPr="00FF7C0E">
        <w:rPr>
          <w:rStyle w:val="Kommentarsreferens"/>
        </w:rPr>
        <w:t xml:space="preserve">Rodgers et al 18: </w:t>
      </w:r>
      <w:hyperlink r:id="rId1" w:history="1">
        <w:r w:rsidRPr="00AE0E28">
          <w:rPr>
            <w:rStyle w:val="Hyperlnk"/>
            <w:sz w:val="16"/>
            <w:szCs w:val="16"/>
          </w:rPr>
          <w:t>https://link.springer.com/content/pdf/10.1007/s00227-018-3333-z.pdf</w:t>
        </w:r>
      </w:hyperlink>
    </w:p>
    <w:p w14:paraId="687E8FD2" w14:textId="2BEB1548" w:rsidR="00C75D8E" w:rsidRPr="00C75D8E" w:rsidRDefault="00C75D8E">
      <w:pPr>
        <w:pStyle w:val="Kommentarer"/>
        <w:rPr>
          <w:lang w:val="sv-SE"/>
        </w:rPr>
      </w:pPr>
      <w:proofErr w:type="spellStart"/>
      <w:r w:rsidRPr="00C75D8E">
        <w:rPr>
          <w:lang w:val="sv-SE"/>
        </w:rPr>
        <w:t>Biro</w:t>
      </w:r>
      <w:proofErr w:type="spellEnd"/>
      <w:r w:rsidRPr="00C75D8E">
        <w:rPr>
          <w:lang w:val="sv-SE"/>
        </w:rPr>
        <w:t xml:space="preserve"> et al 07: </w:t>
      </w:r>
      <w:hyperlink r:id="rId2" w:history="1">
        <w:r w:rsidRPr="00C75D8E">
          <w:rPr>
            <w:rStyle w:val="Hyperlnk"/>
            <w:lang w:val="sv-SE"/>
          </w:rPr>
          <w:t>https://www.pnas.org/content/pnas/104/23/9715.full.pdf</w:t>
        </w:r>
      </w:hyperlink>
    </w:p>
    <w:p w14:paraId="749C3183" w14:textId="4F5294D4" w:rsidR="00C75D8E" w:rsidRPr="00C75D8E" w:rsidRDefault="00C75D8E">
      <w:pPr>
        <w:pStyle w:val="Kommentarer"/>
        <w:rPr>
          <w:lang w:val="sv-SE"/>
        </w:rPr>
      </w:pPr>
      <w:r w:rsidRPr="00C75D8E">
        <w:rPr>
          <w:lang w:val="sv-SE"/>
        </w:rPr>
        <w:t>Pershing et al 15:</w:t>
      </w:r>
    </w:p>
    <w:p w14:paraId="0C0CE885" w14:textId="19AD92EA" w:rsidR="00C75D8E" w:rsidRPr="00C75D8E" w:rsidRDefault="00C75D8E">
      <w:pPr>
        <w:pStyle w:val="Kommentarer"/>
        <w:rPr>
          <w:lang w:val="sv-SE"/>
        </w:rPr>
      </w:pPr>
      <w:hyperlink r:id="rId3" w:history="1">
        <w:r w:rsidRPr="00C75D8E">
          <w:rPr>
            <w:rStyle w:val="Hyperlnk"/>
            <w:lang w:val="sv-SE"/>
          </w:rPr>
          <w:t>https://www.science.org/doi/pdf/10.1126/science.aac9819</w:t>
        </w:r>
      </w:hyperlink>
    </w:p>
    <w:p w14:paraId="2139E1EA" w14:textId="77777777" w:rsidR="00C75D8E" w:rsidRPr="00C75D8E" w:rsidRDefault="00C75D8E">
      <w:pPr>
        <w:pStyle w:val="Kommentarer"/>
        <w:rPr>
          <w:lang w:val="sv-SE"/>
        </w:rPr>
      </w:pPr>
    </w:p>
    <w:p w14:paraId="3D0D09DD" w14:textId="77777777" w:rsidR="00C75D8E" w:rsidRDefault="00C75D8E">
      <w:pPr>
        <w:pStyle w:val="Kommentarer"/>
        <w:rPr>
          <w:lang w:val="sv-SE"/>
        </w:rPr>
      </w:pPr>
      <w:r w:rsidRPr="00CA2A92">
        <w:rPr>
          <w:lang w:val="sv-SE"/>
        </w:rPr>
        <w:t>Innan jag ger mig på att skriva ett helt annat slutstycke än det du har nu kanske vi skall diskutera det, så att vi är överens om vad det skall innehålla</w:t>
      </w:r>
      <w:r>
        <w:rPr>
          <w:lang w:val="sv-SE"/>
        </w:rPr>
        <w:t xml:space="preserve">?  </w:t>
      </w:r>
    </w:p>
    <w:p w14:paraId="1EA7022B" w14:textId="384032EF" w:rsidR="00C75D8E" w:rsidRPr="00CA2A92" w:rsidRDefault="00C75D8E">
      <w:pPr>
        <w:pStyle w:val="Kommentarer"/>
        <w:rPr>
          <w:lang w:val="sv-SE"/>
        </w:rPr>
      </w:pPr>
      <w:r>
        <w:rPr>
          <w:lang w:val="sv-SE"/>
        </w:rPr>
        <w:t xml:space="preserve">(Jag tänker mig att man börjar med mortalitetseffekter av uppvärmning, och vad de skulle kunna bero på, för att sedan peka på vikten av att studera mortalitet &amp; tillväxt samtidigt för att se sluteffekten på storleksfördelningar (vilket är viktigt för </w:t>
      </w:r>
      <w:proofErr w:type="gramStart"/>
      <w:r>
        <w:rPr>
          <w:lang w:val="sv-SE"/>
        </w:rPr>
        <w:t>…</w:t>
      </w:r>
      <w:proofErr w:type="spellStart"/>
      <w:r>
        <w:rPr>
          <w:lang w:val="sv-SE"/>
        </w:rPr>
        <w:t>etc</w:t>
      </w:r>
      <w:proofErr w:type="spellEnd"/>
      <w:proofErr w:type="gramEnd"/>
      <w:r>
        <w:rPr>
          <w:lang w:val="sv-SE"/>
        </w:rPr>
        <w:t>).)</w:t>
      </w:r>
    </w:p>
  </w:comment>
  <w:comment w:id="317" w:author="Max Lindmark" w:date="2022-02-21T19:24:00Z" w:initials="MOU">
    <w:p w14:paraId="756D2A0D" w14:textId="77777777" w:rsidR="00C75D8E" w:rsidRDefault="00C75D8E" w:rsidP="00C75D8E">
      <w:r>
        <w:rPr>
          <w:rStyle w:val="Kommentarsreferens"/>
        </w:rPr>
        <w:annotationRef/>
      </w:r>
      <w:r w:rsidRPr="00C75D8E">
        <w:rPr>
          <w:sz w:val="20"/>
          <w:szCs w:val="20"/>
          <w:lang w:val="sv-SE"/>
        </w:rPr>
        <w:t xml:space="preserve">Jättebra, du får gärna göra det! Och bra </w:t>
      </w:r>
      <w:proofErr w:type="spellStart"/>
      <w:r w:rsidRPr="00C75D8E">
        <w:rPr>
          <w:sz w:val="20"/>
          <w:szCs w:val="20"/>
          <w:lang w:val="sv-SE"/>
        </w:rPr>
        <w:t>reffar</w:t>
      </w:r>
      <w:proofErr w:type="spellEnd"/>
      <w:r w:rsidRPr="00C75D8E">
        <w:rPr>
          <w:sz w:val="20"/>
          <w:szCs w:val="20"/>
          <w:lang w:val="sv-SE"/>
        </w:rPr>
        <w:t xml:space="preserve"> också, har inte läst någon av dem faktiskt… Men om du skriver om, kan vi behålla första meningen? </w:t>
      </w:r>
      <w:proofErr w:type="spellStart"/>
      <w:r>
        <w:rPr>
          <w:sz w:val="20"/>
          <w:szCs w:val="20"/>
        </w:rPr>
        <w:t>Blev</w:t>
      </w:r>
      <w:proofErr w:type="spellEnd"/>
      <w:r>
        <w:rPr>
          <w:sz w:val="20"/>
          <w:szCs w:val="20"/>
        </w:rPr>
        <w:t xml:space="preserve"> </w:t>
      </w:r>
      <w:proofErr w:type="spellStart"/>
      <w:r>
        <w:rPr>
          <w:sz w:val="20"/>
          <w:szCs w:val="20"/>
        </w:rPr>
        <w:t>så</w:t>
      </w:r>
      <w:proofErr w:type="spellEnd"/>
      <w:r>
        <w:rPr>
          <w:sz w:val="20"/>
          <w:szCs w:val="20"/>
        </w:rPr>
        <w:t xml:space="preserve"> </w:t>
      </w:r>
      <w:proofErr w:type="spellStart"/>
      <w:r>
        <w:rPr>
          <w:sz w:val="20"/>
          <w:szCs w:val="20"/>
        </w:rPr>
        <w:t>nöjd</w:t>
      </w:r>
      <w:proofErr w:type="spellEnd"/>
      <w:r>
        <w:rPr>
          <w:sz w:val="20"/>
          <w:szCs w:val="20"/>
        </w:rPr>
        <w:t xml:space="preserve"> med den! </w:t>
      </w:r>
    </w:p>
  </w:comment>
  <w:comment w:id="318" w:author="Anna Gårdmark" w:date="2022-04-07T21:39:00Z" w:initials="AG">
    <w:p w14:paraId="08784E35" w14:textId="3330BC2B" w:rsidR="00E40B76" w:rsidRPr="00E40B76" w:rsidRDefault="00E40B76">
      <w:pPr>
        <w:pStyle w:val="Kommentarer"/>
        <w:rPr>
          <w:lang w:val="sv-SE"/>
        </w:rPr>
      </w:pPr>
      <w:r>
        <w:rPr>
          <w:rStyle w:val="Kommentarsreferens"/>
        </w:rPr>
        <w:annotationRef/>
      </w:r>
      <w:r w:rsidRPr="00E40B76">
        <w:rPr>
          <w:lang w:val="sv-SE"/>
        </w:rPr>
        <w:t>japp, den är bra. F</w:t>
      </w:r>
      <w:r>
        <w:rPr>
          <w:lang w:val="sv-SE"/>
        </w:rPr>
        <w:t>rågan är bara om den skall vara först i stycket? Om vi börjar med uppvärmningseffekter på mortalitet, och vad de kan bero på och sedan går över till övriga delar jag föreslog, så passar ju den här meningen bättre längre in i stycket. Men det kan vi diskutera imorgon!</w:t>
      </w:r>
    </w:p>
  </w:comment>
  <w:comment w:id="331" w:author="Anna Gårdmark" w:date="2022-02-10T10:11:00Z" w:initials="AG">
    <w:p w14:paraId="29A3FF60" w14:textId="77F33825" w:rsidR="00C75D8E" w:rsidRPr="00E40B76" w:rsidRDefault="00C75D8E">
      <w:pPr>
        <w:pStyle w:val="Kommentarer"/>
        <w:rPr>
          <w:lang w:val="sv-SE"/>
        </w:rPr>
      </w:pPr>
      <w:r>
        <w:rPr>
          <w:rStyle w:val="Kommentarsreferens"/>
        </w:rPr>
        <w:annotationRef/>
      </w:r>
      <w:proofErr w:type="spellStart"/>
      <w:r w:rsidRPr="00E40B76">
        <w:rPr>
          <w:rStyle w:val="Kommentarsreferens"/>
          <w:lang w:val="sv-SE"/>
        </w:rPr>
        <w:t>refs</w:t>
      </w:r>
      <w:proofErr w:type="spellEnd"/>
      <w:r w:rsidRPr="00E40B76">
        <w:rPr>
          <w:rStyle w:val="Kommentarsreferens"/>
          <w:lang w:val="sv-SE"/>
        </w:rPr>
        <w:t xml:space="preserve"> </w:t>
      </w:r>
      <w:proofErr w:type="spellStart"/>
      <w:r w:rsidRPr="00E40B76">
        <w:rPr>
          <w:rStyle w:val="Kommentarsreferens"/>
          <w:lang w:val="sv-SE"/>
        </w:rPr>
        <w:t>needed</w:t>
      </w:r>
      <w:proofErr w:type="spellEnd"/>
      <w:r w:rsidRPr="00E40B76">
        <w:rPr>
          <w:rStyle w:val="Kommentarsreferens"/>
          <w:lang w:val="sv-SE"/>
        </w:rPr>
        <w:t xml:space="preserve"> </w:t>
      </w:r>
      <w:proofErr w:type="spellStart"/>
      <w:r w:rsidRPr="00E40B76">
        <w:rPr>
          <w:rStyle w:val="Kommentarsreferens"/>
          <w:lang w:val="sv-SE"/>
        </w:rPr>
        <w:t>here</w:t>
      </w:r>
      <w:proofErr w:type="spellEnd"/>
    </w:p>
  </w:comment>
  <w:comment w:id="332" w:author="Anna Gårdmark" w:date="2022-02-10T10:55:00Z" w:initials="AG">
    <w:p w14:paraId="76FDD139" w14:textId="4391510A" w:rsidR="00C75D8E" w:rsidRDefault="00C75D8E">
      <w:pPr>
        <w:pStyle w:val="Kommentarer"/>
      </w:pPr>
      <w:r>
        <w:rPr>
          <w:rStyle w:val="Kommentarsreferens"/>
        </w:rPr>
        <w:annotationRef/>
      </w:r>
      <w:proofErr w:type="gramStart"/>
      <w:r>
        <w:rPr>
          <w:rStyle w:val="Kommentarsreferens"/>
        </w:rPr>
        <w:t>this</w:t>
      </w:r>
      <w:proofErr w:type="gramEnd"/>
      <w:r>
        <w:rPr>
          <w:rStyle w:val="Kommentarsreferens"/>
        </w:rPr>
        <w:t xml:space="preserve"> refers to between-species variation in your previous sentence – isn’t it the within-species variation that you should highlight here, as it is the focus of your study</w:t>
      </w:r>
    </w:p>
  </w:comment>
  <w:comment w:id="333" w:author="Max Lindmark" w:date="2021-08-12T20:43:00Z" w:initials="">
    <w:p w14:paraId="000000A6" w14:textId="77777777" w:rsidR="00C75D8E" w:rsidRDefault="00C75D8E">
      <w:pPr>
        <w:widowControl w:val="0"/>
        <w:pBdr>
          <w:top w:val="nil"/>
          <w:left w:val="nil"/>
          <w:bottom w:val="nil"/>
          <w:right w:val="nil"/>
          <w:between w:val="nil"/>
        </w:pBdr>
        <w:rPr>
          <w:rFonts w:ascii="Arial" w:eastAsia="Arial" w:hAnsi="Arial" w:cs="Arial"/>
          <w:color w:val="000000"/>
          <w:sz w:val="22"/>
          <w:szCs w:val="22"/>
        </w:rPr>
      </w:pPr>
      <w:proofErr w:type="spellStart"/>
      <w:r>
        <w:rPr>
          <w:rFonts w:ascii="Arial" w:eastAsia="Arial" w:hAnsi="Arial" w:cs="Arial"/>
          <w:color w:val="000000"/>
          <w:sz w:val="22"/>
          <w:szCs w:val="22"/>
        </w:rPr>
        <w:t>Asta’s</w:t>
      </w:r>
      <w:proofErr w:type="spellEnd"/>
      <w:r>
        <w:rPr>
          <w:rFonts w:ascii="Arial" w:eastAsia="Arial" w:hAnsi="Arial" w:cs="Arial"/>
          <w:color w:val="000000"/>
          <w:sz w:val="22"/>
          <w:szCs w:val="22"/>
        </w:rPr>
        <w:t xml:space="preserve"> paper has 2500 words</w:t>
      </w:r>
    </w:p>
  </w:comment>
  <w:comment w:id="345" w:author="Anna Gårdmark" w:date="2022-04-07T21:41:00Z" w:initials="AG">
    <w:p w14:paraId="7AD3F8A5" w14:textId="2D6FFE9C" w:rsidR="00E40B76" w:rsidRPr="00E40B76" w:rsidRDefault="00E40B76">
      <w:pPr>
        <w:pStyle w:val="Kommentarer"/>
        <w:rPr>
          <w:lang w:val="sv-SE"/>
        </w:rPr>
      </w:pPr>
      <w:r>
        <w:rPr>
          <w:rStyle w:val="Kommentarsreferens"/>
        </w:rPr>
        <w:annotationRef/>
      </w:r>
      <w:r w:rsidRPr="00E40B76">
        <w:rPr>
          <w:rStyle w:val="Kommentarsreferens"/>
          <w:lang w:val="sv-SE"/>
        </w:rPr>
        <w:t xml:space="preserve">de nya </w:t>
      </w:r>
      <w:proofErr w:type="spellStart"/>
      <w:r w:rsidRPr="00E40B76">
        <w:rPr>
          <w:rStyle w:val="Kommentarsreferens"/>
          <w:lang w:val="sv-SE"/>
        </w:rPr>
        <w:t>microsattelit</w:t>
      </w:r>
      <w:proofErr w:type="spellEnd"/>
      <w:r w:rsidRPr="00E40B76">
        <w:rPr>
          <w:rStyle w:val="Kommentarsreferens"/>
          <w:lang w:val="sv-SE"/>
        </w:rPr>
        <w:t xml:space="preserve">-analyserna som vi lät göra på </w:t>
      </w:r>
      <w:proofErr w:type="spellStart"/>
      <w:r w:rsidRPr="00E40B76">
        <w:rPr>
          <w:rStyle w:val="Kommentarsreferens"/>
          <w:lang w:val="sv-SE"/>
        </w:rPr>
        <w:t>ynglena</w:t>
      </w:r>
      <w:proofErr w:type="spellEnd"/>
      <w:r w:rsidRPr="00E40B76">
        <w:rPr>
          <w:rStyle w:val="Kommentarsreferens"/>
          <w:lang w:val="sv-SE"/>
        </w:rPr>
        <w:t xml:space="preserve"> från </w:t>
      </w:r>
      <w:r>
        <w:rPr>
          <w:rStyle w:val="Kommentarsreferens"/>
          <w:lang w:val="sv-SE"/>
        </w:rPr>
        <w:t xml:space="preserve">Yaos experiment visar på en skillnad mellan populationerna, </w:t>
      </w:r>
      <w:proofErr w:type="spellStart"/>
      <w:r>
        <w:rPr>
          <w:rStyle w:val="Kommentarsreferens"/>
          <w:lang w:val="sv-SE"/>
        </w:rPr>
        <w:t>fortfarand</w:t>
      </w:r>
      <w:proofErr w:type="spellEnd"/>
      <w:r>
        <w:rPr>
          <w:rStyle w:val="Kommentarsreferens"/>
          <w:lang w:val="sv-SE"/>
        </w:rPr>
        <w:t>! Ganska häftigt tycker jag.</w:t>
      </w:r>
    </w:p>
  </w:comment>
  <w:comment w:id="346" w:author="Max Lindmark" w:date="2021-10-08T10:35:00Z" w:initials="">
    <w:p w14:paraId="000000B5" w14:textId="77777777" w:rsidR="00C75D8E" w:rsidRDefault="00C75D8E">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2002 for growth data because of the potential change in age estimation</w:t>
      </w:r>
    </w:p>
  </w:comment>
  <w:comment w:id="353" w:author="Anna Gårdmark" w:date="2022-02-10T11:17:00Z" w:initials="AG">
    <w:p w14:paraId="381F3392" w14:textId="1869F8CE" w:rsidR="00C75D8E" w:rsidRDefault="00C75D8E">
      <w:pPr>
        <w:pStyle w:val="Kommentarer"/>
      </w:pPr>
      <w:r>
        <w:rPr>
          <w:rStyle w:val="Kommentarsreferens"/>
        </w:rPr>
        <w:annotationRef/>
      </w:r>
      <w:proofErr w:type="gramStart"/>
      <w:r>
        <w:rPr>
          <w:rStyle w:val="Kommentarsreferens"/>
        </w:rPr>
        <w:t>this</w:t>
      </w:r>
      <w:proofErr w:type="gramEnd"/>
      <w:r>
        <w:rPr>
          <w:rStyle w:val="Kommentarsreferens"/>
        </w:rPr>
        <w:t xml:space="preserve"> was only started after 2000, if I recall Martina’s instructions correctly.</w:t>
      </w:r>
    </w:p>
  </w:comment>
  <w:comment w:id="354" w:author="Max Lindmark" w:date="2022-02-21T19:28:00Z" w:initials="MOU">
    <w:p w14:paraId="224937B5" w14:textId="77777777" w:rsidR="00C75D8E" w:rsidRDefault="00C75D8E" w:rsidP="00C75D8E">
      <w:r>
        <w:rPr>
          <w:rStyle w:val="Kommentarsreferens"/>
        </w:rPr>
        <w:annotationRef/>
      </w:r>
      <w:proofErr w:type="gramStart"/>
      <w:r>
        <w:rPr>
          <w:sz w:val="20"/>
          <w:szCs w:val="20"/>
        </w:rPr>
        <w:t>ok</w:t>
      </w:r>
      <w:proofErr w:type="gramEnd"/>
      <w:r>
        <w:rPr>
          <w:sz w:val="20"/>
          <w:szCs w:val="20"/>
        </w:rPr>
        <w:t xml:space="preserve">! </w:t>
      </w:r>
      <w:proofErr w:type="gramStart"/>
      <w:r>
        <w:rPr>
          <w:sz w:val="20"/>
          <w:szCs w:val="20"/>
        </w:rPr>
        <w:t>do</w:t>
      </w:r>
      <w:proofErr w:type="gramEnd"/>
      <w:r>
        <w:rPr>
          <w:sz w:val="20"/>
          <w:szCs w:val="20"/>
        </w:rPr>
        <w:t xml:space="preserve"> we need that level of detail though? </w:t>
      </w:r>
      <w:proofErr w:type="gramStart"/>
      <w:r>
        <w:rPr>
          <w:sz w:val="20"/>
          <w:szCs w:val="20"/>
        </w:rPr>
        <w:t>it’s</w:t>
      </w:r>
      <w:proofErr w:type="gramEnd"/>
      <w:r>
        <w:rPr>
          <w:sz w:val="20"/>
          <w:szCs w:val="20"/>
        </w:rPr>
        <w:t xml:space="preserve"> not wrong as it is now! Would you be able to ask about it, if you want to be more specific here, or should I do it?</w:t>
      </w:r>
    </w:p>
  </w:comment>
  <w:comment w:id="355" w:author="Anna Gårdmark" w:date="2022-04-07T21:08:00Z" w:initials="AG">
    <w:p w14:paraId="43FA298F" w14:textId="07F6C3C0" w:rsidR="00C75D8E" w:rsidRDefault="00C75D8E">
      <w:pPr>
        <w:pStyle w:val="Kommentarer"/>
      </w:pPr>
      <w:r>
        <w:rPr>
          <w:rStyle w:val="Kommentarsreferens"/>
        </w:rPr>
        <w:annotationRef/>
      </w:r>
      <w:proofErr w:type="gramStart"/>
      <w:r>
        <w:t>you’re</w:t>
      </w:r>
      <w:proofErr w:type="gramEnd"/>
      <w:r>
        <w:t xml:space="preserve"> right, we don’t need that level of detail. </w:t>
      </w:r>
      <w:proofErr w:type="gramStart"/>
      <w:r>
        <w:t>let’s</w:t>
      </w:r>
      <w:proofErr w:type="gramEnd"/>
      <w:r>
        <w:t xml:space="preserve"> keep as it stands</w:t>
      </w:r>
    </w:p>
  </w:comment>
  <w:comment w:id="361" w:author="Max Lindmark" w:date="2022-02-21T19:28:00Z" w:initials="MOU">
    <w:p w14:paraId="36D045D8" w14:textId="77777777" w:rsidR="00C75D8E" w:rsidRPr="00C75D8E" w:rsidRDefault="00C75D8E" w:rsidP="00C75D8E">
      <w:pPr>
        <w:rPr>
          <w:lang w:val="sv-SE"/>
        </w:rPr>
      </w:pPr>
      <w:r>
        <w:rPr>
          <w:rStyle w:val="Kommentarsreferens"/>
        </w:rPr>
        <w:annotationRef/>
      </w:r>
      <w:r w:rsidRPr="00C75D8E">
        <w:rPr>
          <w:sz w:val="20"/>
          <w:szCs w:val="20"/>
          <w:lang w:val="sv-SE"/>
        </w:rPr>
        <w:t xml:space="preserve">Hm, varför just </w:t>
      </w:r>
      <w:proofErr w:type="spellStart"/>
      <w:r w:rsidRPr="00C75D8E">
        <w:rPr>
          <w:sz w:val="20"/>
          <w:szCs w:val="20"/>
          <w:lang w:val="sv-SE"/>
        </w:rPr>
        <w:t>theta</w:t>
      </w:r>
      <w:proofErr w:type="spellEnd"/>
      <w:r w:rsidRPr="00C75D8E">
        <w:rPr>
          <w:sz w:val="20"/>
          <w:szCs w:val="20"/>
          <w:lang w:val="sv-SE"/>
        </w:rPr>
        <w:t xml:space="preserve"> här? det använder vi ju till en parameter?</w:t>
      </w:r>
    </w:p>
  </w:comment>
  <w:comment w:id="360" w:author="Max Lindmark" w:date="2022-02-21T19:35:00Z" w:initials="MOU">
    <w:p w14:paraId="4E6C7F7A" w14:textId="77777777" w:rsidR="00C75D8E" w:rsidRPr="00C75D8E" w:rsidRDefault="00C75D8E" w:rsidP="00C75D8E">
      <w:pPr>
        <w:rPr>
          <w:lang w:val="sv-SE"/>
        </w:rPr>
      </w:pPr>
      <w:r>
        <w:rPr>
          <w:rStyle w:val="Kommentarsreferens"/>
        </w:rPr>
        <w:annotationRef/>
      </w:r>
      <w:r w:rsidRPr="00C75D8E">
        <w:rPr>
          <w:sz w:val="20"/>
          <w:szCs w:val="20"/>
          <w:lang w:val="sv-SE"/>
        </w:rPr>
        <w:t xml:space="preserve">kan vi kalla exponent för s istället för </w:t>
      </w:r>
      <w:proofErr w:type="spellStart"/>
      <w:r w:rsidRPr="00C75D8E">
        <w:rPr>
          <w:sz w:val="20"/>
          <w:szCs w:val="20"/>
          <w:lang w:val="sv-SE"/>
        </w:rPr>
        <w:t>theta</w:t>
      </w:r>
      <w:proofErr w:type="spellEnd"/>
      <w:r w:rsidRPr="00C75D8E">
        <w:rPr>
          <w:sz w:val="20"/>
          <w:szCs w:val="20"/>
          <w:lang w:val="sv-SE"/>
        </w:rPr>
        <w:t>, som vi redan använder i tillväxtmodellen?</w:t>
      </w:r>
    </w:p>
  </w:comment>
  <w:comment w:id="374" w:author="Anna Gårdmark" w:date="2022-02-10T11:25:00Z" w:initials="AG">
    <w:p w14:paraId="6F4EAF7E" w14:textId="336345FC" w:rsidR="00C75D8E" w:rsidRDefault="00C75D8E">
      <w:pPr>
        <w:pStyle w:val="Kommentarer"/>
      </w:pPr>
      <w:r>
        <w:rPr>
          <w:rStyle w:val="Kommentarsreferens"/>
        </w:rPr>
        <w:annotationRef/>
      </w:r>
      <w:proofErr w:type="gramStart"/>
      <w:r>
        <w:rPr>
          <w:rStyle w:val="Kommentarsreferens"/>
        </w:rPr>
        <w:t>this</w:t>
      </w:r>
      <w:proofErr w:type="gramEnd"/>
      <w:r>
        <w:rPr>
          <w:rStyle w:val="Kommentarsreferens"/>
        </w:rPr>
        <w:t xml:space="preserve"> is only true for the CPUE analyses, right? </w:t>
      </w:r>
      <w:proofErr w:type="gramStart"/>
      <w:r>
        <w:rPr>
          <w:rStyle w:val="Kommentarsreferens"/>
        </w:rPr>
        <w:t>not</w:t>
      </w:r>
      <w:proofErr w:type="gramEnd"/>
      <w:r>
        <w:rPr>
          <w:rStyle w:val="Kommentarsreferens"/>
        </w:rPr>
        <w:t xml:space="preserve"> back-calculated growth and the growth models? </w:t>
      </w:r>
      <w:proofErr w:type="gramStart"/>
      <w:r>
        <w:rPr>
          <w:rStyle w:val="Kommentarsreferens"/>
        </w:rPr>
        <w:t>or</w:t>
      </w:r>
      <w:proofErr w:type="gramEnd"/>
      <w:r>
        <w:rPr>
          <w:rStyle w:val="Kommentarsreferens"/>
        </w:rPr>
        <w:t xml:space="preserve">? </w:t>
      </w:r>
      <w:proofErr w:type="gramStart"/>
      <w:r>
        <w:rPr>
          <w:rStyle w:val="Kommentarsreferens"/>
        </w:rPr>
        <w:t>if</w:t>
      </w:r>
      <w:proofErr w:type="gramEnd"/>
      <w:r>
        <w:rPr>
          <w:rStyle w:val="Kommentarsreferens"/>
        </w:rPr>
        <w:t xml:space="preserve"> it is true for all our data sets, then we just state this at the very beginning of the methods (where it currently says 1981)</w:t>
      </w:r>
    </w:p>
  </w:comment>
  <w:comment w:id="375" w:author="Max Lindmark" w:date="2022-02-21T19:36:00Z" w:initials="MOU">
    <w:p w14:paraId="63C891BB" w14:textId="77777777" w:rsidR="00C75D8E" w:rsidRDefault="00C75D8E" w:rsidP="00C75D8E">
      <w:r>
        <w:rPr>
          <w:rStyle w:val="Kommentarsreferens"/>
        </w:rPr>
        <w:annotationRef/>
      </w:r>
      <w:r>
        <w:rPr>
          <w:sz w:val="20"/>
          <w:szCs w:val="20"/>
        </w:rPr>
        <w:t xml:space="preserve">Good point, we kind of already say that </w:t>
      </w:r>
      <w:proofErr w:type="spellStart"/>
      <w:r>
        <w:rPr>
          <w:sz w:val="20"/>
          <w:szCs w:val="20"/>
        </w:rPr>
        <w:t>actaully</w:t>
      </w:r>
      <w:proofErr w:type="spellEnd"/>
    </w:p>
  </w:comment>
  <w:comment w:id="376" w:author="Anna Gårdmark" w:date="2022-02-10T11:27:00Z" w:initials="AG">
    <w:p w14:paraId="50429483" w14:textId="208BAECB" w:rsidR="00C75D8E" w:rsidRPr="00C75D8E" w:rsidRDefault="00C75D8E">
      <w:pPr>
        <w:pStyle w:val="Kommentarer"/>
      </w:pPr>
      <w:r>
        <w:rPr>
          <w:rStyle w:val="Kommentarsreferens"/>
        </w:rPr>
        <w:annotationRef/>
      </w:r>
      <w:proofErr w:type="gramStart"/>
      <w:r w:rsidRPr="00C75D8E">
        <w:t>already</w:t>
      </w:r>
      <w:proofErr w:type="gramEnd"/>
      <w:r w:rsidRPr="00C75D8E">
        <w:t xml:space="preserve"> said earlier</w:t>
      </w:r>
    </w:p>
  </w:comment>
  <w:comment w:id="380" w:author="Anna Gårdmark" w:date="2022-02-10T11:36:00Z" w:initials="AG">
    <w:p w14:paraId="23EC1D5A" w14:textId="63459C8E" w:rsidR="00C75D8E" w:rsidRDefault="00C75D8E">
      <w:pPr>
        <w:pStyle w:val="Kommentarer"/>
      </w:pPr>
      <w:r>
        <w:rPr>
          <w:rStyle w:val="Kommentarsreferens"/>
        </w:rPr>
        <w:annotationRef/>
      </w:r>
      <w:r>
        <w:t>I suggest you spell it out everywhere – conveys the message better</w:t>
      </w:r>
    </w:p>
  </w:comment>
  <w:comment w:id="381" w:author="Max Lindmark" w:date="2022-02-23T14:09:00Z" w:initials="MOU">
    <w:p w14:paraId="06A166B7" w14:textId="77777777" w:rsidR="00C75D8E" w:rsidRDefault="00C75D8E" w:rsidP="00C75D8E">
      <w:r>
        <w:rPr>
          <w:rStyle w:val="Kommentarsreferens"/>
        </w:rPr>
        <w:annotationRef/>
      </w:r>
      <w:proofErr w:type="spellStart"/>
      <w:proofErr w:type="gramStart"/>
      <w:r>
        <w:rPr>
          <w:sz w:val="20"/>
          <w:szCs w:val="20"/>
        </w:rPr>
        <w:t>i</w:t>
      </w:r>
      <w:proofErr w:type="spellEnd"/>
      <w:proofErr w:type="gramEnd"/>
      <w:r>
        <w:rPr>
          <w:sz w:val="20"/>
          <w:szCs w:val="20"/>
        </w:rPr>
        <w:t xml:space="preserve"> think the subscripts become </w:t>
      </w:r>
      <w:proofErr w:type="spellStart"/>
      <w:r>
        <w:rPr>
          <w:sz w:val="20"/>
          <w:szCs w:val="20"/>
        </w:rPr>
        <w:t>to</w:t>
      </w:r>
      <w:proofErr w:type="spellEnd"/>
      <w:r>
        <w:rPr>
          <w:sz w:val="20"/>
          <w:szCs w:val="20"/>
        </w:rPr>
        <w:t xml:space="preserve"> long then, not good for </w:t>
      </w:r>
      <w:proofErr w:type="spellStart"/>
      <w:r>
        <w:rPr>
          <w:sz w:val="20"/>
          <w:szCs w:val="20"/>
        </w:rPr>
        <w:t>readbility</w:t>
      </w:r>
      <w:proofErr w:type="spellEnd"/>
      <w:r>
        <w:rPr>
          <w:sz w:val="20"/>
          <w:szCs w:val="20"/>
        </w:rPr>
        <w:t xml:space="preserve"> either!</w:t>
      </w:r>
    </w:p>
  </w:comment>
  <w:comment w:id="384" w:author="Anna Gårdmark" w:date="2022-02-10T12:58:00Z" w:initials="AG">
    <w:p w14:paraId="389294F7" w14:textId="78EE300D" w:rsidR="00C75D8E" w:rsidRPr="001B3620" w:rsidRDefault="00C75D8E">
      <w:pPr>
        <w:pStyle w:val="Kommentarer"/>
        <w:rPr>
          <w:lang w:val="sv-SE"/>
        </w:rPr>
      </w:pPr>
      <w:r>
        <w:rPr>
          <w:rStyle w:val="Kommentarsreferens"/>
        </w:rPr>
        <w:annotationRef/>
      </w:r>
      <w:proofErr w:type="gramStart"/>
      <w:r w:rsidRPr="001B3620">
        <w:rPr>
          <w:lang w:val="sv-SE"/>
        </w:rPr>
        <w:t xml:space="preserve">varför kursiv? </w:t>
      </w:r>
      <w:r>
        <w:rPr>
          <w:lang w:val="sv-SE"/>
        </w:rPr>
        <w:t>se</w:t>
      </w:r>
      <w:r w:rsidRPr="001B3620">
        <w:rPr>
          <w:lang w:val="sv-SE"/>
        </w:rPr>
        <w:t>r</w:t>
      </w:r>
      <w:r>
        <w:rPr>
          <w:lang w:val="sv-SE"/>
        </w:rPr>
        <w:t xml:space="preserve"> u</w:t>
      </w:r>
      <w:r w:rsidRPr="001B3620">
        <w:rPr>
          <w:lang w:val="sv-SE"/>
        </w:rPr>
        <w:t>t som en variabel</w:t>
      </w:r>
      <w:proofErr w:type="gramEnd"/>
    </w:p>
  </w:comment>
  <w:comment w:id="385" w:author="Max Lindmark" w:date="2022-02-21T19:44:00Z" w:initials="MOU">
    <w:p w14:paraId="0D7F59EC" w14:textId="77777777" w:rsidR="00C75D8E" w:rsidRDefault="00C75D8E" w:rsidP="00C75D8E">
      <w:r>
        <w:rPr>
          <w:rStyle w:val="Kommentarsreferens"/>
        </w:rPr>
        <w:annotationRef/>
      </w:r>
      <w:proofErr w:type="spellStart"/>
      <w:proofErr w:type="gramStart"/>
      <w:r>
        <w:rPr>
          <w:sz w:val="20"/>
          <w:szCs w:val="20"/>
        </w:rPr>
        <w:t>minns</w:t>
      </w:r>
      <w:proofErr w:type="spellEnd"/>
      <w:proofErr w:type="gramEnd"/>
      <w:r>
        <w:rPr>
          <w:sz w:val="20"/>
          <w:szCs w:val="20"/>
        </w:rPr>
        <w:t xml:space="preserve"> </w:t>
      </w:r>
      <w:proofErr w:type="spellStart"/>
      <w:r>
        <w:rPr>
          <w:sz w:val="20"/>
          <w:szCs w:val="20"/>
        </w:rPr>
        <w:t>ej</w:t>
      </w:r>
      <w:proofErr w:type="spellEnd"/>
    </w:p>
  </w:comment>
  <w:comment w:id="387" w:author="Max Lindmark" w:date="2021-09-28T13:32:00Z" w:initials="MOU">
    <w:p w14:paraId="749A9F7C" w14:textId="412F1D9E" w:rsidR="00C75D8E" w:rsidRDefault="00C75D8E" w:rsidP="00A378E6">
      <w:pPr>
        <w:pStyle w:val="Kommentarer"/>
      </w:pPr>
      <w:r>
        <w:rPr>
          <w:rStyle w:val="Kommentarsreferens"/>
        </w:rPr>
        <w:annotationRef/>
      </w:r>
      <w:r>
        <w:t xml:space="preserve">The reason I don’t use </w:t>
      </w:r>
      <w:proofErr w:type="spellStart"/>
      <w:r>
        <w:t>alpha_W</w:t>
      </w:r>
      <w:proofErr w:type="spellEnd"/>
      <w:r>
        <w:t xml:space="preserve">, </w:t>
      </w:r>
      <w:proofErr w:type="spellStart"/>
      <w:r>
        <w:t>alpha_C</w:t>
      </w:r>
      <w:proofErr w:type="spellEnd"/>
      <w:r>
        <w:t>, is because the interaction term does not correspond to the warm slope directly</w:t>
      </w:r>
    </w:p>
  </w:comment>
  <w:comment w:id="405" w:author="Max Lindmark" w:date="2021-09-29T10:12:00Z" w:initials="">
    <w:p w14:paraId="000000A5" w14:textId="77777777" w:rsidR="00C75D8E" w:rsidRPr="001B1A85" w:rsidRDefault="00C75D8E">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Här menar jag städad data som går rakt in i analysen</w:t>
      </w:r>
    </w:p>
  </w:comment>
  <w:comment w:id="406" w:author="Anna Gårdmark" w:date="2022-04-07T21:09:00Z" w:initials="AG">
    <w:p w14:paraId="20C0607D" w14:textId="344352B3" w:rsidR="00C75D8E" w:rsidRPr="00C75D8E" w:rsidRDefault="00C75D8E">
      <w:pPr>
        <w:pStyle w:val="Kommentarer"/>
        <w:rPr>
          <w:lang w:val="sv-SE"/>
        </w:rPr>
      </w:pPr>
      <w:r>
        <w:rPr>
          <w:lang w:val="sv-SE"/>
        </w:rPr>
        <w:t xml:space="preserve">bra. Och </w:t>
      </w:r>
      <w:r>
        <w:rPr>
          <w:rStyle w:val="Kommentarsreferens"/>
        </w:rPr>
        <w:annotationRef/>
      </w:r>
      <w:r w:rsidRPr="00C75D8E">
        <w:rPr>
          <w:lang w:val="sv-SE"/>
        </w:rPr>
        <w:t>fint</w:t>
      </w:r>
      <w:r>
        <w:rPr>
          <w:lang w:val="sv-SE"/>
        </w:rPr>
        <w:t xml:space="preserve"> </w:t>
      </w:r>
      <w:r w:rsidRPr="00C75D8E">
        <w:rPr>
          <w:lang w:val="sv-SE"/>
        </w:rPr>
        <w:t xml:space="preserve">att du är tydlig! </w:t>
      </w:r>
      <w:r>
        <w:rPr>
          <w:lang w:val="sv-SE"/>
        </w:rPr>
        <w:t xml:space="preserve">jag är lite känslig med rådatat </w:t>
      </w:r>
      <w:r w:rsidRPr="00C75D8E">
        <w:rPr>
          <w:lang w:val="sv-SE"/>
        </w:rPr>
        <w:sym w:font="Wingdings" w:char="F04A"/>
      </w:r>
    </w:p>
  </w:comment>
  <w:comment w:id="407" w:author="Max Lindmark" w:date="2021-09-28T16:04:00Z" w:initials="">
    <w:p w14:paraId="000000A1" w14:textId="77777777" w:rsidR="00C75D8E" w:rsidRPr="001B1A85" w:rsidRDefault="00C75D8E">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Låter detta OK? Det som är lite klurigt är väl att beskriva hur det bygger på ditt jobb Malin utan att det ska låta som att de slutgiltiga skripten och analyserna skrevs inom exjobbet, samt hur vi ska få till din input Anna som sträcker sig över allt, dock utan att ha en ledande roll på någon av delarna jag nämnt.</w:t>
      </w:r>
    </w:p>
  </w:comment>
  <w:comment w:id="409" w:author="Max Lindmark" w:date="2021-09-28T16:08:00Z" w:initials="">
    <w:p w14:paraId="000000AC" w14:textId="77777777" w:rsidR="00C75D8E" w:rsidRPr="001B1A85" w:rsidRDefault="00C75D8E">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 xml:space="preserve">Här menar jag då uppsatsen samt första draften av </w:t>
      </w:r>
      <w:proofErr w:type="spellStart"/>
      <w:r w:rsidRPr="001B1A85">
        <w:rPr>
          <w:rFonts w:ascii="Arial" w:eastAsia="Arial" w:hAnsi="Arial" w:cs="Arial"/>
          <w:color w:val="000000"/>
          <w:sz w:val="22"/>
          <w:szCs w:val="22"/>
          <w:lang w:val="sv-SE"/>
        </w:rPr>
        <w:t>ms’et</w:t>
      </w:r>
      <w:proofErr w:type="spellEnd"/>
      <w:r w:rsidRPr="001B1A85">
        <w:rPr>
          <w:rFonts w:ascii="Arial" w:eastAsia="Arial" w:hAnsi="Arial" w:cs="Arial"/>
          <w:color w:val="000000"/>
          <w:sz w:val="22"/>
          <w:szCs w:val="22"/>
          <w:lang w:val="sv-SE"/>
        </w:rPr>
        <w:t xml:space="preserve"> som ändå är ganska olika varandra.</w:t>
      </w:r>
    </w:p>
  </w:comment>
  <w:comment w:id="408" w:author="Malin Karlsson" w:date="2021-11-03T10:02:00Z" w:initials="">
    <w:p w14:paraId="000000A2" w14:textId="77777777" w:rsidR="00C75D8E" w:rsidRPr="001B1A85" w:rsidRDefault="00C75D8E">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Jag tycker att det låter bra!</w:t>
      </w:r>
    </w:p>
  </w:comment>
  <w:comment w:id="410" w:author="Anna Gårdmark" w:date="2022-04-07T21:22:00Z" w:initials="AG">
    <w:p w14:paraId="0EA9B188" w14:textId="12A17A6F" w:rsidR="003E5359" w:rsidRDefault="003E5359">
      <w:pPr>
        <w:pStyle w:val="Kommentarer"/>
      </w:pPr>
      <w:r>
        <w:rPr>
          <w:rStyle w:val="Kommentarsreferens"/>
        </w:rPr>
        <w:annotationRef/>
      </w:r>
      <w:proofErr w:type="spellStart"/>
      <w:proofErr w:type="gramStart"/>
      <w:r>
        <w:rPr>
          <w:rStyle w:val="Kommentarsreferens"/>
        </w:rPr>
        <w:t>uppdatera</w:t>
      </w:r>
      <w:proofErr w:type="spellEnd"/>
      <w:proofErr w:type="gramEnd"/>
      <w:r>
        <w:rPr>
          <w:rStyle w:val="Kommentarsreferens"/>
        </w:rPr>
        <w:t xml:space="preserve"> </w:t>
      </w:r>
      <w:proofErr w:type="spellStart"/>
      <w:r>
        <w:rPr>
          <w:rStyle w:val="Kommentarsreferens"/>
        </w:rPr>
        <w:t>GCBn</w:t>
      </w:r>
      <w:proofErr w:type="spellEnd"/>
    </w:p>
  </w:comment>
  <w:comment w:id="411" w:author="Anna Gårdmark" w:date="2022-04-07T21:51:00Z" w:initials="AG">
    <w:p w14:paraId="487EAA7E" w14:textId="3063C01F" w:rsidR="00094996" w:rsidRPr="00094996" w:rsidRDefault="00094996">
      <w:pPr>
        <w:pStyle w:val="Kommentarer"/>
        <w:rPr>
          <w:lang w:val="sv-SE"/>
        </w:rPr>
      </w:pPr>
      <w:r>
        <w:rPr>
          <w:rStyle w:val="Kommentarsreferens"/>
        </w:rPr>
        <w:annotationRef/>
      </w:r>
      <w:proofErr w:type="spellStart"/>
      <w:proofErr w:type="gramStart"/>
      <w:r>
        <w:t>tror</w:t>
      </w:r>
      <w:proofErr w:type="spellEnd"/>
      <w:proofErr w:type="gramEnd"/>
      <w:r>
        <w:t xml:space="preserve"> </w:t>
      </w:r>
      <w:proofErr w:type="spellStart"/>
      <w:r>
        <w:t>också</w:t>
      </w:r>
      <w:proofErr w:type="spellEnd"/>
      <w:r>
        <w:t xml:space="preserve"> du </w:t>
      </w:r>
      <w:proofErr w:type="spellStart"/>
      <w:r>
        <w:t>behöver</w:t>
      </w:r>
      <w:proofErr w:type="spellEnd"/>
      <w:r>
        <w:t xml:space="preserve"> </w:t>
      </w:r>
      <w:proofErr w:type="spellStart"/>
      <w:r>
        <w:t>skriva</w:t>
      </w:r>
      <w:proofErr w:type="spellEnd"/>
      <w:r>
        <w:t xml:space="preserve">. </w:t>
      </w:r>
      <w:r w:rsidRPr="00094996">
        <w:rPr>
          <w:lang w:val="sv-SE"/>
        </w:rPr>
        <w:t>“In Swedish” efter de referenser som är just det</w:t>
      </w:r>
    </w:p>
  </w:comment>
  <w:comment w:id="412" w:author="Anna Gårdmark" w:date="2022-02-10T08:21:00Z" w:initials="AG">
    <w:p w14:paraId="61D260DD" w14:textId="2B92E1C1" w:rsidR="00C75D8E" w:rsidRDefault="00C75D8E">
      <w:pPr>
        <w:pStyle w:val="Kommentarer"/>
      </w:pPr>
      <w:r>
        <w:rPr>
          <w:rStyle w:val="Kommentarsreferens"/>
        </w:rPr>
        <w:annotationRef/>
      </w:r>
      <w:proofErr w:type="gramStart"/>
      <w:r>
        <w:t>need</w:t>
      </w:r>
      <w:proofErr w:type="gramEnd"/>
      <w:r>
        <w:t xml:space="preserve"> to use the same wordings as in the main text ‘warm area’ vs ‘cold area’ (or, if you go for my suggestion: ‘heated area’ vs ‘reference area’); it’s irrelevant that it is called the </w:t>
      </w:r>
      <w:proofErr w:type="spellStart"/>
      <w:r>
        <w:t>biotest</w:t>
      </w:r>
      <w:proofErr w:type="spellEnd"/>
      <w:r>
        <w:t xml:space="preserve"> lake</w:t>
      </w:r>
    </w:p>
    <w:p w14:paraId="0CC493C0" w14:textId="77777777" w:rsidR="00C75D8E" w:rsidRDefault="00C75D8E">
      <w:pPr>
        <w:pStyle w:val="Kommentarer"/>
      </w:pPr>
    </w:p>
    <w:p w14:paraId="5A7DA425" w14:textId="77777777" w:rsidR="00C75D8E" w:rsidRDefault="00C75D8E">
      <w:pPr>
        <w:pStyle w:val="Kommentarer"/>
      </w:pPr>
      <w:proofErr w:type="gramStart"/>
      <w:r>
        <w:t>should</w:t>
      </w:r>
      <w:proofErr w:type="gramEnd"/>
      <w:r>
        <w:t xml:space="preserve"> we perhaps make this figure more informative, by combining it with a photo of a gill lid, showing the growth rings?</w:t>
      </w:r>
    </w:p>
    <w:p w14:paraId="58301D4C" w14:textId="77777777" w:rsidR="00C75D8E" w:rsidRDefault="00C75D8E">
      <w:pPr>
        <w:pStyle w:val="Kommentarer"/>
      </w:pPr>
    </w:p>
    <w:p w14:paraId="77ADBA18" w14:textId="7876C396" w:rsidR="00C75D8E" w:rsidRDefault="00C75D8E">
      <w:pPr>
        <w:pStyle w:val="Kommentarer"/>
      </w:pPr>
      <w:proofErr w:type="gramStart"/>
      <w:r>
        <w:t>arrow</w:t>
      </w:r>
      <w:proofErr w:type="gramEnd"/>
      <w:r>
        <w:t xml:space="preserve"> for the warm water outlet needs to be moved to the actual outlet (inside the </w:t>
      </w:r>
      <w:proofErr w:type="spellStart"/>
      <w:r>
        <w:t>biotest</w:t>
      </w:r>
      <w:proofErr w:type="spellEnd"/>
      <w:r>
        <w:t>! in the ‘fork’)</w:t>
      </w:r>
    </w:p>
    <w:p w14:paraId="7F3A57AF" w14:textId="7C42E110" w:rsidR="00C75D8E" w:rsidRDefault="00C75D8E">
      <w:pPr>
        <w:pStyle w:val="Kommentarer"/>
      </w:pPr>
    </w:p>
    <w:p w14:paraId="2CC112D5" w14:textId="15099378" w:rsidR="00C75D8E" w:rsidRPr="00CC6788" w:rsidRDefault="00C75D8E">
      <w:pPr>
        <w:pStyle w:val="Kommentarer"/>
        <w:rPr>
          <w:lang w:val="sv-SE"/>
        </w:rPr>
      </w:pPr>
      <w:proofErr w:type="gramStart"/>
      <w:r w:rsidRPr="00CC6788">
        <w:rPr>
          <w:lang w:val="sv-SE"/>
        </w:rPr>
        <w:t>föreslår också att du gör texten ‘</w:t>
      </w:r>
      <w:r>
        <w:rPr>
          <w:lang w:val="sv-SE"/>
        </w:rPr>
        <w:t>Sweden’</w:t>
      </w:r>
      <w:proofErr w:type="gramEnd"/>
      <w:r>
        <w:rPr>
          <w:lang w:val="sv-SE"/>
        </w:rPr>
        <w:t xml:space="preserve"> aningens mindre, så den inte ligger emot några andra linjer</w:t>
      </w:r>
    </w:p>
  </w:comment>
  <w:comment w:id="413" w:author="Max Lindmark" w:date="2022-02-23T11:16:00Z" w:initials="MOU">
    <w:p w14:paraId="7EF625F8" w14:textId="77777777" w:rsidR="00C75D8E" w:rsidRPr="00C75D8E" w:rsidRDefault="00C75D8E" w:rsidP="00C75D8E">
      <w:pPr>
        <w:rPr>
          <w:lang w:val="sv-SE"/>
        </w:rPr>
      </w:pPr>
      <w:r>
        <w:rPr>
          <w:rStyle w:val="Kommentarsreferens"/>
        </w:rPr>
        <w:annotationRef/>
      </w:r>
      <w:proofErr w:type="gramStart"/>
      <w:r w:rsidRPr="00C75D8E">
        <w:rPr>
          <w:sz w:val="20"/>
          <w:szCs w:val="20"/>
          <w:lang w:val="sv-SE"/>
        </w:rPr>
        <w:t>har du en bra gällocksbild vi kan använda?</w:t>
      </w:r>
      <w:proofErr w:type="gramEnd"/>
    </w:p>
  </w:comment>
  <w:comment w:id="414" w:author="Anna Gårdmark" w:date="2022-02-11T07:56:00Z" w:initials="AG">
    <w:p w14:paraId="7B872047" w14:textId="441B8C76" w:rsidR="00C75D8E" w:rsidRDefault="00C75D8E">
      <w:pPr>
        <w:pStyle w:val="Kommentarer"/>
      </w:pPr>
      <w:r>
        <w:rPr>
          <w:rStyle w:val="Kommentarsreferens"/>
        </w:rPr>
        <w:annotationRef/>
      </w:r>
      <w:proofErr w:type="gramStart"/>
      <w:r>
        <w:rPr>
          <w:rStyle w:val="Kommentarsreferens"/>
        </w:rPr>
        <w:t>if</w:t>
      </w:r>
      <w:proofErr w:type="gramEnd"/>
      <w:r>
        <w:rPr>
          <w:rStyle w:val="Kommentarsreferens"/>
        </w:rPr>
        <w:t xml:space="preserve"> you stick with ‘warm and cold area’ those terms should appear here in the text as well (suggest you change to heated and reference area throughout the manuscript)</w:t>
      </w:r>
    </w:p>
  </w:comment>
  <w:comment w:id="422" w:author="Anna Gårdmark" w:date="2022-02-11T07:51:00Z" w:initials="AG">
    <w:p w14:paraId="4123EFCC" w14:textId="5E608135" w:rsidR="00C75D8E" w:rsidRDefault="00C75D8E">
      <w:pPr>
        <w:pStyle w:val="Kommentarer"/>
      </w:pPr>
      <w:r>
        <w:rPr>
          <w:rStyle w:val="Kommentarsreferens"/>
        </w:rPr>
        <w:annotationRef/>
      </w:r>
      <w:proofErr w:type="gramStart"/>
      <w:r>
        <w:rPr>
          <w:rStyle w:val="Kommentarsreferens"/>
        </w:rPr>
        <w:t>in</w:t>
      </w:r>
      <w:proofErr w:type="gramEnd"/>
      <w:r>
        <w:rPr>
          <w:rStyle w:val="Kommentarsreferens"/>
        </w:rPr>
        <w:t xml:space="preserve"> </w:t>
      </w:r>
      <w:proofErr w:type="spellStart"/>
      <w:r>
        <w:rPr>
          <w:rStyle w:val="Kommentarsreferens"/>
        </w:rPr>
        <w:t>contrat</w:t>
      </w:r>
      <w:proofErr w:type="spellEnd"/>
      <w:r>
        <w:rPr>
          <w:rStyle w:val="Kommentarsreferens"/>
        </w:rPr>
        <w:t xml:space="preserve"> to fig 4-5, in figs 2-3 you don’t have a color legend for the posterior distributions; is there a reason for why you don’t do the same in all figs 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00000A3" w15:done="0"/>
  <w15:commentEx w15:paraId="000000B7" w15:done="0"/>
  <w15:commentEx w15:paraId="000000B4" w15:done="0"/>
  <w15:commentEx w15:paraId="73B095D8" w15:paraIdParent="000000B4" w15:done="0"/>
  <w15:commentEx w15:paraId="46EC6FAA" w15:done="0"/>
  <w15:commentEx w15:paraId="000000AD" w15:done="0"/>
  <w15:commentEx w15:paraId="5ECD1C6C" w15:paraIdParent="000000AD" w15:done="0"/>
  <w15:commentEx w15:paraId="23EA0C22" w15:done="0"/>
  <w15:commentEx w15:paraId="13EBABA4" w15:done="0"/>
  <w15:commentEx w15:paraId="0035B94F" w15:paraIdParent="13EBABA4" w15:done="0"/>
  <w15:commentEx w15:paraId="000000B6" w15:done="0"/>
  <w15:commentEx w15:paraId="000000B1" w15:done="0"/>
  <w15:commentEx w15:paraId="000000B2" w15:paraIdParent="000000B1" w15:done="0"/>
  <w15:commentEx w15:paraId="06236145" w15:paraIdParent="000000B1" w15:done="0"/>
  <w15:commentEx w15:paraId="7965FF8C" w15:paraIdParent="000000B1" w15:done="0"/>
  <w15:commentEx w15:paraId="57F010A9" w15:done="1"/>
  <w15:commentEx w15:paraId="62176CAB" w15:done="1"/>
  <w15:commentEx w15:paraId="000000B8" w15:done="0"/>
  <w15:commentEx w15:paraId="441C3C1D" w15:done="0"/>
  <w15:commentEx w15:paraId="6F1C599B" w15:paraIdParent="441C3C1D" w15:done="0"/>
  <w15:commentEx w15:paraId="2A10D310" w15:done="0"/>
  <w15:commentEx w15:paraId="757950F5" w15:done="1"/>
  <w15:commentEx w15:paraId="3321B3B4" w15:done="1"/>
  <w15:commentEx w15:paraId="0B6CCED3" w15:paraIdParent="3321B3B4" w15:done="1"/>
  <w15:commentEx w15:paraId="2A75A0D4" w15:done="0"/>
  <w15:commentEx w15:paraId="341402B3" w15:done="1"/>
  <w15:commentEx w15:paraId="40F19CEF" w15:paraIdParent="341402B3" w15:done="1"/>
  <w15:commentEx w15:paraId="000000A7" w15:done="0"/>
  <w15:commentEx w15:paraId="000000A8" w15:paraIdParent="000000A7" w15:done="0"/>
  <w15:commentEx w15:paraId="07268ACD" w15:done="0"/>
  <w15:commentEx w15:paraId="62B521B9" w15:paraIdParent="07268ACD" w15:done="0"/>
  <w15:commentEx w15:paraId="50830F72" w15:done="0"/>
  <w15:commentEx w15:paraId="4629AF4F" w15:done="0"/>
  <w15:commentEx w15:paraId="7D56DB45" w15:paraIdParent="4629AF4F" w15:done="0"/>
  <w15:commentEx w15:paraId="7C1CFBEF" w15:done="0"/>
  <w15:commentEx w15:paraId="423D6841" w15:paraIdParent="7C1CFBEF" w15:done="0"/>
  <w15:commentEx w15:paraId="65A43375" w15:done="0"/>
  <w15:commentEx w15:paraId="5C0E900D" w15:done="0"/>
  <w15:commentEx w15:paraId="740DA1F9" w15:done="1"/>
  <w15:commentEx w15:paraId="22911C9D" w15:paraIdParent="740DA1F9" w15:done="1"/>
  <w15:commentEx w15:paraId="31B5A3A2" w15:done="0"/>
  <w15:commentEx w15:paraId="692F6E1F" w15:done="0"/>
  <w15:commentEx w15:paraId="2CD59B1A" w15:done="0"/>
  <w15:commentEx w15:paraId="1ED7F339" w15:paraIdParent="2CD59B1A" w15:done="0"/>
  <w15:commentEx w15:paraId="469AFDC8" w15:done="0"/>
  <w15:commentEx w15:paraId="3BDEEAFF" w15:done="0"/>
  <w15:commentEx w15:paraId="000000AB" w15:done="0"/>
  <w15:commentEx w15:paraId="000000A4" w15:done="0"/>
  <w15:commentEx w15:paraId="000000B0" w15:done="0"/>
  <w15:commentEx w15:paraId="48C024DB" w15:done="0"/>
  <w15:commentEx w15:paraId="552D7B57" w15:done="0"/>
  <w15:commentEx w15:paraId="1CCEC445" w15:done="0"/>
  <w15:commentEx w15:paraId="027FD61E" w15:done="0"/>
  <w15:commentEx w15:paraId="397B9E89" w15:paraIdParent="027FD61E" w15:done="0"/>
  <w15:commentEx w15:paraId="6709477D" w15:done="0"/>
  <w15:commentEx w15:paraId="504F5AA2" w15:done="0"/>
  <w15:commentEx w15:paraId="1CE6B7E7" w15:paraIdParent="504F5AA2" w15:done="0"/>
  <w15:commentEx w15:paraId="7EC80A7B" w15:done="0"/>
  <w15:commentEx w15:paraId="1EA7022B" w15:done="0"/>
  <w15:commentEx w15:paraId="756D2A0D" w15:paraIdParent="1EA7022B" w15:done="0"/>
  <w15:commentEx w15:paraId="08784E35" w15:paraIdParent="1EA7022B" w15:done="0"/>
  <w15:commentEx w15:paraId="29A3FF60" w15:done="0"/>
  <w15:commentEx w15:paraId="76FDD139" w15:done="0"/>
  <w15:commentEx w15:paraId="000000A6" w15:done="0"/>
  <w15:commentEx w15:paraId="7AD3F8A5" w15:done="0"/>
  <w15:commentEx w15:paraId="000000B5" w15:done="0"/>
  <w15:commentEx w15:paraId="381F3392" w15:done="0"/>
  <w15:commentEx w15:paraId="224937B5" w15:paraIdParent="381F3392" w15:done="0"/>
  <w15:commentEx w15:paraId="43FA298F" w15:paraIdParent="381F3392" w15:done="0"/>
  <w15:commentEx w15:paraId="36D045D8" w15:done="0"/>
  <w15:commentEx w15:paraId="4E6C7F7A" w15:done="0"/>
  <w15:commentEx w15:paraId="6F4EAF7E" w15:done="1"/>
  <w15:commentEx w15:paraId="63C891BB" w15:paraIdParent="6F4EAF7E" w15:done="1"/>
  <w15:commentEx w15:paraId="50429483" w15:done="1"/>
  <w15:commentEx w15:paraId="23EC1D5A" w15:done="0"/>
  <w15:commentEx w15:paraId="06A166B7" w15:paraIdParent="23EC1D5A" w15:done="0"/>
  <w15:commentEx w15:paraId="389294F7" w15:done="1"/>
  <w15:commentEx w15:paraId="0D7F59EC" w15:paraIdParent="389294F7" w15:done="1"/>
  <w15:commentEx w15:paraId="749A9F7C" w15:done="0"/>
  <w15:commentEx w15:paraId="000000A5" w15:done="0"/>
  <w15:commentEx w15:paraId="20C0607D" w15:paraIdParent="000000A5" w15:done="0"/>
  <w15:commentEx w15:paraId="000000A1" w15:done="0"/>
  <w15:commentEx w15:paraId="000000AC" w15:done="1"/>
  <w15:commentEx w15:paraId="000000A2" w15:done="1"/>
  <w15:commentEx w15:paraId="0EA9B188" w15:done="0"/>
  <w15:commentEx w15:paraId="487EAA7E" w15:paraIdParent="0EA9B188" w15:done="0"/>
  <w15:commentEx w15:paraId="2CC112D5" w15:done="0"/>
  <w15:commentEx w15:paraId="7EF625F8" w15:paraIdParent="2CC112D5" w15:done="0"/>
  <w15:commentEx w15:paraId="7B872047" w15:done="0"/>
  <w15:commentEx w15:paraId="4123EF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67B06" w16cex:dateUtc="2021-08-10T08:35:00Z"/>
  <w16cex:commentExtensible w16cex:durableId="25B67B3F" w16cex:dateUtc="2021-08-10T08:35:00Z"/>
  <w16cex:commentExtensible w16cex:durableId="25B67B3E" w16cex:dateUtc="2021-08-10T08:34:00Z"/>
  <w16cex:commentExtensible w16cex:durableId="25B67B3D" w16cex:dateUtc="2022-02-11T11:57:00Z"/>
  <w16cex:commentExtensible w16cex:durableId="25B67B3C" w16cex:dateUtc="2021-11-04T18:38:00Z"/>
  <w16cex:commentExtensible w16cex:durableId="25B67E11" w16cex:dateUtc="2022-02-15T18:31:00Z"/>
  <w16cex:commentExtensible w16cex:durableId="25C07DB3" w16cex:dateUtc="2022-02-23T08:32:00Z"/>
  <w16cex:commentExtensible w16cex:durableId="25B67B07" w16cex:dateUtc="2022-02-09T12:51:00Z"/>
  <w16cex:commentExtensible w16cex:durableId="25B68104" w16cex:dateUtc="2022-02-15T18:44:00Z"/>
  <w16cex:commentExtensible w16cex:durableId="25B67B3B" w16cex:dateUtc="2021-08-10T08:34:00Z"/>
  <w16cex:commentExtensible w16cex:durableId="25B67B3A" w16cex:dateUtc="2021-08-10T08:36:00Z"/>
  <w16cex:commentExtensible w16cex:durableId="25B67B39" w16cex:dateUtc="2021-10-20T12:49:00Z"/>
  <w16cex:commentExtensible w16cex:durableId="25B67B38" w16cex:dateUtc="2022-02-09T18:17:00Z"/>
  <w16cex:commentExtensible w16cex:durableId="25C09A6A" w16cex:dateUtc="2022-02-23T10:35:00Z"/>
  <w16cex:commentExtensible w16cex:durableId="25B67B08" w16cex:dateUtc="2022-02-09T12:56:00Z"/>
  <w16cex:commentExtensible w16cex:durableId="25B67B09" w16cex:dateUtc="2022-02-09T13:05:00Z"/>
  <w16cex:commentExtensible w16cex:durableId="25B67B37" w16cex:dateUtc="2021-10-06T14:33:00Z"/>
  <w16cex:commentExtensible w16cex:durableId="25B67B0B" w16cex:dateUtc="2022-02-09T13:09:00Z"/>
  <w16cex:commentExtensible w16cex:durableId="25BE5844" w16cex:dateUtc="2022-02-21T17:28:00Z"/>
  <w16cex:commentExtensible w16cex:durableId="25B67B0C" w16cex:dateUtc="2022-02-09T17:31:00Z"/>
  <w16cex:commentExtensible w16cex:durableId="25B67B0D" w16cex:dateUtc="2022-02-09T17:36:00Z"/>
  <w16cex:commentExtensible w16cex:durableId="25B67B0E" w16cex:dateUtc="2022-02-09T17:50:00Z"/>
  <w16cex:commentExtensible w16cex:durableId="25BE5AE6" w16cex:dateUtc="2022-02-21T17:39:00Z"/>
  <w16cex:commentExtensible w16cex:durableId="25B67B0F" w16cex:dateUtc="2022-02-09T17:52:00Z"/>
  <w16cex:commentExtensible w16cex:durableId="25BE5AFB" w16cex:dateUtc="2022-02-21T17:39:00Z"/>
  <w16cex:commentExtensible w16cex:durableId="25B67B36" w16cex:dateUtc="2021-08-10T08:36:00Z"/>
  <w16cex:commentExtensible w16cex:durableId="25B67B35" w16cex:dateUtc="2021-10-19T10:07:00Z"/>
  <w16cex:commentExtensible w16cex:durableId="25B67B10" w16cex:dateUtc="2022-02-10T07:54:00Z"/>
  <w16cex:commentExtensible w16cex:durableId="25C09205" w16cex:dateUtc="2022-02-23T09:59:00Z"/>
  <w16cex:commentExtensible w16cex:durableId="25B67B11" w16cex:dateUtc="2022-02-10T07:20:00Z"/>
  <w16cex:commentExtensible w16cex:durableId="25C09C0D" w16cex:dateUtc="2022-02-23T10:42:00Z"/>
  <w16cex:commentExtensible w16cex:durableId="25BE5C58" w16cex:dateUtc="2022-02-21T17:45:00Z"/>
  <w16cex:commentExtensible w16cex:durableId="25B67B12" w16cex:dateUtc="2022-02-10T09:32:00Z"/>
  <w16cex:commentExtensible w16cex:durableId="25BE5D69" w16cex:dateUtc="2022-02-21T17:50:00Z"/>
  <w16cex:commentExtensible w16cex:durableId="25BE5D4D" w16cex:dateUtc="2022-02-21T17:49:00Z"/>
  <w16cex:commentExtensible w16cex:durableId="25B67B13" w16cex:dateUtc="2022-02-10T08:45:00Z"/>
  <w16cex:commentExtensible w16cex:durableId="25B67B14" w16cex:dateUtc="2022-02-10T08:43:00Z"/>
  <w16cex:commentExtensible w16cex:durableId="25B67B34" w16cex:dateUtc="2021-10-22T10:07:00Z"/>
  <w16cex:commentExtensible w16cex:durableId="25B67B33" w16cex:dateUtc="2021-10-19T09:54:00Z"/>
  <w16cex:commentExtensible w16cex:durableId="25B67B32" w16cex:dateUtc="2021-08-10T08:36:00Z"/>
  <w16cex:commentExtensible w16cex:durableId="25BE5E94" w16cex:dateUtc="2022-02-21T17:55:00Z"/>
  <w16cex:commentExtensible w16cex:durableId="25B67B15" w16cex:dateUtc="2022-02-10T09:06:00Z"/>
  <w16cex:commentExtensible w16cex:durableId="25BE62C8" w16cex:dateUtc="2022-02-21T18:13:00Z"/>
  <w16cex:commentExtensible w16cex:durableId="25B67B18" w16cex:dateUtc="2022-02-10T09:28:00Z"/>
  <w16cex:commentExtensible w16cex:durableId="25BE6504" w16cex:dateUtc="2022-02-21T18:22:00Z"/>
  <w16cex:commentExtensible w16cex:durableId="25B67B19" w16cex:dateUtc="2022-02-10T09:57:00Z"/>
  <w16cex:commentExtensible w16cex:durableId="25BE6571" w16cex:dateUtc="2022-02-21T18:24:00Z"/>
  <w16cex:commentExtensible w16cex:durableId="25B67B1A" w16cex:dateUtc="2022-02-10T09:11:00Z"/>
  <w16cex:commentExtensible w16cex:durableId="25B67B1B" w16cex:dateUtc="2022-02-10T09:55:00Z"/>
  <w16cex:commentExtensible w16cex:durableId="25B67B1C" w16cex:dateUtc="2021-08-12T18:43:00Z"/>
  <w16cex:commentExtensible w16cex:durableId="25B67B30" w16cex:dateUtc="2021-10-08T08:35:00Z"/>
  <w16cex:commentExtensible w16cex:durableId="25B67B1D" w16cex:dateUtc="2022-02-10T10:17:00Z"/>
  <w16cex:commentExtensible w16cex:durableId="25BE6645" w16cex:dateUtc="2022-02-21T18:28:00Z"/>
  <w16cex:commentExtensible w16cex:durableId="25BE6670" w16cex:dateUtc="2022-02-21T18:28:00Z"/>
  <w16cex:commentExtensible w16cex:durableId="25BE67E7" w16cex:dateUtc="2022-02-21T18:35:00Z"/>
  <w16cex:commentExtensible w16cex:durableId="25B67B1E" w16cex:dateUtc="2022-02-10T10:25:00Z"/>
  <w16cex:commentExtensible w16cex:durableId="25BE6841" w16cex:dateUtc="2022-02-21T18:36:00Z"/>
  <w16cex:commentExtensible w16cex:durableId="25B67B1F" w16cex:dateUtc="2022-02-10T10:27:00Z"/>
  <w16cex:commentExtensible w16cex:durableId="25B67B22" w16cex:dateUtc="2022-02-10T10:36:00Z"/>
  <w16cex:commentExtensible w16cex:durableId="25C0BEB7" w16cex:dateUtc="2022-02-23T13:09:00Z"/>
  <w16cex:commentExtensible w16cex:durableId="25B67B24" w16cex:dateUtc="2022-02-10T11:58:00Z"/>
  <w16cex:commentExtensible w16cex:durableId="25BE6A38" w16cex:dateUtc="2022-02-21T18:44:00Z"/>
  <w16cex:commentExtensible w16cex:durableId="24FD97D2" w16cex:dateUtc="2021-09-28T11:32:00Z"/>
  <w16cex:commentExtensible w16cex:durableId="25B67B2D" w16cex:dateUtc="2021-09-29T08:12:00Z"/>
  <w16cex:commentExtensible w16cex:durableId="25B67B2C" w16cex:dateUtc="2021-09-28T14:04:00Z"/>
  <w16cex:commentExtensible w16cex:durableId="25B67B2B" w16cex:dateUtc="2021-09-28T14:08:00Z"/>
  <w16cex:commentExtensible w16cex:durableId="25B67B2A" w16cex:dateUtc="2021-11-03T09:02:00Z"/>
  <w16cex:commentExtensible w16cex:durableId="25B67B27" w16cex:dateUtc="2022-02-10T07:21:00Z"/>
  <w16cex:commentExtensible w16cex:durableId="25C09601" w16cex:dateUtc="2022-02-23T10:16:00Z"/>
  <w16cex:commentExtensible w16cex:durableId="25B67B28" w16cex:dateUtc="2022-02-11T06:56:00Z"/>
  <w16cex:commentExtensible w16cex:durableId="25B67B29" w16cex:dateUtc="2022-02-11T06: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0A3" w16cid:durableId="25B67B06"/>
  <w16cid:commentId w16cid:paraId="000000B7" w16cid:durableId="25B67B3F"/>
  <w16cid:commentId w16cid:paraId="000000B4" w16cid:durableId="25B67B3E"/>
  <w16cid:commentId w16cid:paraId="73B095D8" w16cid:durableId="25B67B3D"/>
  <w16cid:commentId w16cid:paraId="000000AD" w16cid:durableId="25B67B3C"/>
  <w16cid:commentId w16cid:paraId="5ECD1C6C" w16cid:durableId="25B67E11"/>
  <w16cid:commentId w16cid:paraId="23EA0C22" w16cid:durableId="25C07DB3"/>
  <w16cid:commentId w16cid:paraId="13EBABA4" w16cid:durableId="25B67B07"/>
  <w16cid:commentId w16cid:paraId="0035B94F" w16cid:durableId="25B68104"/>
  <w16cid:commentId w16cid:paraId="000000B6" w16cid:durableId="25B67B3B"/>
  <w16cid:commentId w16cid:paraId="000000B1" w16cid:durableId="25B67B3A"/>
  <w16cid:commentId w16cid:paraId="000000B2" w16cid:durableId="25B67B39"/>
  <w16cid:commentId w16cid:paraId="06236145" w16cid:durableId="25B67B38"/>
  <w16cid:commentId w16cid:paraId="7965FF8C" w16cid:durableId="25C09A6A"/>
  <w16cid:commentId w16cid:paraId="57F010A9" w16cid:durableId="25B67B08"/>
  <w16cid:commentId w16cid:paraId="62176CAB" w16cid:durableId="25B67B09"/>
  <w16cid:commentId w16cid:paraId="000000B8" w16cid:durableId="25B67B37"/>
  <w16cid:commentId w16cid:paraId="441C3C1D" w16cid:durableId="25B67B0B"/>
  <w16cid:commentId w16cid:paraId="6F1C599B" w16cid:durableId="25BE5844"/>
  <w16cid:commentId w16cid:paraId="2A10D310" w16cid:durableId="25B67B0C"/>
  <w16cid:commentId w16cid:paraId="757950F5" w16cid:durableId="25B67B0D"/>
  <w16cid:commentId w16cid:paraId="3321B3B4" w16cid:durableId="25B67B0E"/>
  <w16cid:commentId w16cid:paraId="0B6CCED3" w16cid:durableId="25BE5AE6"/>
  <w16cid:commentId w16cid:paraId="341402B3" w16cid:durableId="25B67B0F"/>
  <w16cid:commentId w16cid:paraId="40F19CEF" w16cid:durableId="25BE5AFB"/>
  <w16cid:commentId w16cid:paraId="000000A7" w16cid:durableId="25B67B36"/>
  <w16cid:commentId w16cid:paraId="000000A8" w16cid:durableId="25B67B35"/>
  <w16cid:commentId w16cid:paraId="07268ACD" w16cid:durableId="25B67B10"/>
  <w16cid:commentId w16cid:paraId="62B521B9" w16cid:durableId="25C09205"/>
  <w16cid:commentId w16cid:paraId="4629AF4F" w16cid:durableId="25B67B11"/>
  <w16cid:commentId w16cid:paraId="7D56DB45" w16cid:durableId="25C09C0D"/>
  <w16cid:commentId w16cid:paraId="7C1CFBEF" w16cid:durableId="25BE5C58"/>
  <w16cid:commentId w16cid:paraId="740DA1F9" w16cid:durableId="25B67B12"/>
  <w16cid:commentId w16cid:paraId="22911C9D" w16cid:durableId="25BE5D69"/>
  <w16cid:commentId w16cid:paraId="2CD59B1A" w16cid:durableId="25BE5D4D"/>
  <w16cid:commentId w16cid:paraId="469AFDC8" w16cid:durableId="25B67B13"/>
  <w16cid:commentId w16cid:paraId="3BDEEAFF" w16cid:durableId="25B67B14"/>
  <w16cid:commentId w16cid:paraId="000000AB" w16cid:durableId="25B67B34"/>
  <w16cid:commentId w16cid:paraId="000000A4" w16cid:durableId="25B67B33"/>
  <w16cid:commentId w16cid:paraId="000000B0" w16cid:durableId="25B67B32"/>
  <w16cid:commentId w16cid:paraId="1CCEC445" w16cid:durableId="25BE5E94"/>
  <w16cid:commentId w16cid:paraId="027FD61E" w16cid:durableId="25B67B15"/>
  <w16cid:commentId w16cid:paraId="397B9E89" w16cid:durableId="25BE62C8"/>
  <w16cid:commentId w16cid:paraId="504F5AA2" w16cid:durableId="25B67B18"/>
  <w16cid:commentId w16cid:paraId="1CE6B7E7" w16cid:durableId="25BE6504"/>
  <w16cid:commentId w16cid:paraId="1EA7022B" w16cid:durableId="25B67B19"/>
  <w16cid:commentId w16cid:paraId="756D2A0D" w16cid:durableId="25BE6571"/>
  <w16cid:commentId w16cid:paraId="29A3FF60" w16cid:durableId="25B67B1A"/>
  <w16cid:commentId w16cid:paraId="76FDD139" w16cid:durableId="25B67B1B"/>
  <w16cid:commentId w16cid:paraId="000000A6" w16cid:durableId="25B67B1C"/>
  <w16cid:commentId w16cid:paraId="000000B5" w16cid:durableId="25B67B30"/>
  <w16cid:commentId w16cid:paraId="381F3392" w16cid:durableId="25B67B1D"/>
  <w16cid:commentId w16cid:paraId="224937B5" w16cid:durableId="25BE6645"/>
  <w16cid:commentId w16cid:paraId="36D045D8" w16cid:durableId="25BE6670"/>
  <w16cid:commentId w16cid:paraId="4E6C7F7A" w16cid:durableId="25BE67E7"/>
  <w16cid:commentId w16cid:paraId="6F4EAF7E" w16cid:durableId="25B67B1E"/>
  <w16cid:commentId w16cid:paraId="63C891BB" w16cid:durableId="25BE6841"/>
  <w16cid:commentId w16cid:paraId="50429483" w16cid:durableId="25B67B1F"/>
  <w16cid:commentId w16cid:paraId="23EC1D5A" w16cid:durableId="25B67B22"/>
  <w16cid:commentId w16cid:paraId="06A166B7" w16cid:durableId="25C0BEB7"/>
  <w16cid:commentId w16cid:paraId="389294F7" w16cid:durableId="25B67B24"/>
  <w16cid:commentId w16cid:paraId="0D7F59EC" w16cid:durableId="25BE6A38"/>
  <w16cid:commentId w16cid:paraId="749A9F7C" w16cid:durableId="24FD97D2"/>
  <w16cid:commentId w16cid:paraId="000000A5" w16cid:durableId="25B67B2D"/>
  <w16cid:commentId w16cid:paraId="000000A1" w16cid:durableId="25B67B2C"/>
  <w16cid:commentId w16cid:paraId="000000AC" w16cid:durableId="25B67B2B"/>
  <w16cid:commentId w16cid:paraId="000000A2" w16cid:durableId="25B67B2A"/>
  <w16cid:commentId w16cid:paraId="2CC112D5" w16cid:durableId="25B67B27"/>
  <w16cid:commentId w16cid:paraId="7EF625F8" w16cid:durableId="25C09601"/>
  <w16cid:commentId w16cid:paraId="7B872047" w16cid:durableId="25B67B28"/>
  <w16cid:commentId w16cid:paraId="4123EFCC" w16cid:durableId="25B67B2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7DE8"/>
    <w:rsid w:val="000040EC"/>
    <w:rsid w:val="000108E9"/>
    <w:rsid w:val="000242F8"/>
    <w:rsid w:val="000246A2"/>
    <w:rsid w:val="00030B3B"/>
    <w:rsid w:val="000350F4"/>
    <w:rsid w:val="00037DE8"/>
    <w:rsid w:val="000432AC"/>
    <w:rsid w:val="00043B6E"/>
    <w:rsid w:val="000537CE"/>
    <w:rsid w:val="00060BD1"/>
    <w:rsid w:val="00064D15"/>
    <w:rsid w:val="0006677B"/>
    <w:rsid w:val="000677E3"/>
    <w:rsid w:val="00072C77"/>
    <w:rsid w:val="00072E48"/>
    <w:rsid w:val="00076934"/>
    <w:rsid w:val="00077EB3"/>
    <w:rsid w:val="000812AB"/>
    <w:rsid w:val="0008422D"/>
    <w:rsid w:val="00084FA0"/>
    <w:rsid w:val="000939B7"/>
    <w:rsid w:val="00094996"/>
    <w:rsid w:val="00097CEF"/>
    <w:rsid w:val="000A1566"/>
    <w:rsid w:val="000A2EEE"/>
    <w:rsid w:val="000B1480"/>
    <w:rsid w:val="000B6084"/>
    <w:rsid w:val="000C5704"/>
    <w:rsid w:val="000D3DA3"/>
    <w:rsid w:val="000E52A3"/>
    <w:rsid w:val="00100F78"/>
    <w:rsid w:val="001079D5"/>
    <w:rsid w:val="00125ECD"/>
    <w:rsid w:val="00127BEE"/>
    <w:rsid w:val="00134E04"/>
    <w:rsid w:val="001369DC"/>
    <w:rsid w:val="00136D0F"/>
    <w:rsid w:val="00142217"/>
    <w:rsid w:val="00146DC4"/>
    <w:rsid w:val="001500C1"/>
    <w:rsid w:val="00153565"/>
    <w:rsid w:val="0015632C"/>
    <w:rsid w:val="00162BD5"/>
    <w:rsid w:val="0016430A"/>
    <w:rsid w:val="0016529A"/>
    <w:rsid w:val="00172D56"/>
    <w:rsid w:val="0017374F"/>
    <w:rsid w:val="001818DE"/>
    <w:rsid w:val="0019477B"/>
    <w:rsid w:val="0019563D"/>
    <w:rsid w:val="0019778E"/>
    <w:rsid w:val="001A7BA5"/>
    <w:rsid w:val="001B1A85"/>
    <w:rsid w:val="001B3620"/>
    <w:rsid w:val="001B73AA"/>
    <w:rsid w:val="001C3C16"/>
    <w:rsid w:val="001C4211"/>
    <w:rsid w:val="001C7DC9"/>
    <w:rsid w:val="001D1471"/>
    <w:rsid w:val="001E1D7B"/>
    <w:rsid w:val="001E5A72"/>
    <w:rsid w:val="001F15E1"/>
    <w:rsid w:val="001F4275"/>
    <w:rsid w:val="001F4671"/>
    <w:rsid w:val="00200EA1"/>
    <w:rsid w:val="00202178"/>
    <w:rsid w:val="0021366A"/>
    <w:rsid w:val="002157F5"/>
    <w:rsid w:val="00217B65"/>
    <w:rsid w:val="00223D1A"/>
    <w:rsid w:val="0024288E"/>
    <w:rsid w:val="002470E8"/>
    <w:rsid w:val="002564A5"/>
    <w:rsid w:val="00261347"/>
    <w:rsid w:val="002707A1"/>
    <w:rsid w:val="00271130"/>
    <w:rsid w:val="00282509"/>
    <w:rsid w:val="002945A0"/>
    <w:rsid w:val="002960B1"/>
    <w:rsid w:val="00296C3B"/>
    <w:rsid w:val="002B2CE7"/>
    <w:rsid w:val="002B3E1E"/>
    <w:rsid w:val="002B6171"/>
    <w:rsid w:val="002B7CBE"/>
    <w:rsid w:val="002C7E4D"/>
    <w:rsid w:val="002D1E75"/>
    <w:rsid w:val="002E2325"/>
    <w:rsid w:val="002F2D16"/>
    <w:rsid w:val="002F3E52"/>
    <w:rsid w:val="00300E1C"/>
    <w:rsid w:val="00310356"/>
    <w:rsid w:val="00310F0E"/>
    <w:rsid w:val="00315D5B"/>
    <w:rsid w:val="00320473"/>
    <w:rsid w:val="0032100D"/>
    <w:rsid w:val="0032621A"/>
    <w:rsid w:val="00342B54"/>
    <w:rsid w:val="0034319C"/>
    <w:rsid w:val="00353AAC"/>
    <w:rsid w:val="00354CF6"/>
    <w:rsid w:val="00354D76"/>
    <w:rsid w:val="00356D83"/>
    <w:rsid w:val="0036568E"/>
    <w:rsid w:val="00372FAF"/>
    <w:rsid w:val="00373546"/>
    <w:rsid w:val="00380024"/>
    <w:rsid w:val="0038238E"/>
    <w:rsid w:val="003833A5"/>
    <w:rsid w:val="00385B4A"/>
    <w:rsid w:val="003A2013"/>
    <w:rsid w:val="003A3021"/>
    <w:rsid w:val="003A3F81"/>
    <w:rsid w:val="003C2311"/>
    <w:rsid w:val="003E1E7F"/>
    <w:rsid w:val="003E5359"/>
    <w:rsid w:val="003E57F8"/>
    <w:rsid w:val="003F0D4B"/>
    <w:rsid w:val="00410AAA"/>
    <w:rsid w:val="00412EE6"/>
    <w:rsid w:val="004156B9"/>
    <w:rsid w:val="004240E7"/>
    <w:rsid w:val="00425177"/>
    <w:rsid w:val="00425183"/>
    <w:rsid w:val="0042599F"/>
    <w:rsid w:val="004350D2"/>
    <w:rsid w:val="0046101A"/>
    <w:rsid w:val="00470025"/>
    <w:rsid w:val="004733B3"/>
    <w:rsid w:val="00474C58"/>
    <w:rsid w:val="00486051"/>
    <w:rsid w:val="00490D02"/>
    <w:rsid w:val="004A17F7"/>
    <w:rsid w:val="004A2C35"/>
    <w:rsid w:val="004B4D8C"/>
    <w:rsid w:val="004B5DCD"/>
    <w:rsid w:val="004B7A7F"/>
    <w:rsid w:val="004C1890"/>
    <w:rsid w:val="004D703A"/>
    <w:rsid w:val="004F6D6E"/>
    <w:rsid w:val="005022CF"/>
    <w:rsid w:val="0050256B"/>
    <w:rsid w:val="00510C86"/>
    <w:rsid w:val="0051174D"/>
    <w:rsid w:val="00511DC7"/>
    <w:rsid w:val="005121D6"/>
    <w:rsid w:val="005228F8"/>
    <w:rsid w:val="005232DC"/>
    <w:rsid w:val="00523E53"/>
    <w:rsid w:val="00524398"/>
    <w:rsid w:val="00526157"/>
    <w:rsid w:val="00532868"/>
    <w:rsid w:val="0054101E"/>
    <w:rsid w:val="0054137D"/>
    <w:rsid w:val="00547F85"/>
    <w:rsid w:val="005503A6"/>
    <w:rsid w:val="005611AE"/>
    <w:rsid w:val="005633FC"/>
    <w:rsid w:val="00565A8A"/>
    <w:rsid w:val="005749EF"/>
    <w:rsid w:val="005839E3"/>
    <w:rsid w:val="00585B8C"/>
    <w:rsid w:val="005B2073"/>
    <w:rsid w:val="005B46E6"/>
    <w:rsid w:val="005D0905"/>
    <w:rsid w:val="005E2DE4"/>
    <w:rsid w:val="005E3F19"/>
    <w:rsid w:val="005E5A84"/>
    <w:rsid w:val="005E62D0"/>
    <w:rsid w:val="005F1BD5"/>
    <w:rsid w:val="005F5032"/>
    <w:rsid w:val="005F64D8"/>
    <w:rsid w:val="00610569"/>
    <w:rsid w:val="00631969"/>
    <w:rsid w:val="00635CA0"/>
    <w:rsid w:val="006366FD"/>
    <w:rsid w:val="00643101"/>
    <w:rsid w:val="006442FC"/>
    <w:rsid w:val="00646C76"/>
    <w:rsid w:val="006618C2"/>
    <w:rsid w:val="00667C83"/>
    <w:rsid w:val="006718CD"/>
    <w:rsid w:val="00674C63"/>
    <w:rsid w:val="006873AE"/>
    <w:rsid w:val="006949A4"/>
    <w:rsid w:val="006966B9"/>
    <w:rsid w:val="006A3266"/>
    <w:rsid w:val="006A37CA"/>
    <w:rsid w:val="006A3F31"/>
    <w:rsid w:val="006A487B"/>
    <w:rsid w:val="006A5A65"/>
    <w:rsid w:val="006B2987"/>
    <w:rsid w:val="006B2EC2"/>
    <w:rsid w:val="006C2275"/>
    <w:rsid w:val="006D173F"/>
    <w:rsid w:val="006D1B1F"/>
    <w:rsid w:val="006F1AC7"/>
    <w:rsid w:val="006F3752"/>
    <w:rsid w:val="007064E7"/>
    <w:rsid w:val="00721680"/>
    <w:rsid w:val="00722697"/>
    <w:rsid w:val="007275DF"/>
    <w:rsid w:val="00727B43"/>
    <w:rsid w:val="0073271F"/>
    <w:rsid w:val="00741676"/>
    <w:rsid w:val="00755F9D"/>
    <w:rsid w:val="007560F6"/>
    <w:rsid w:val="00761E3D"/>
    <w:rsid w:val="007706B2"/>
    <w:rsid w:val="00771B2E"/>
    <w:rsid w:val="0077456C"/>
    <w:rsid w:val="007751F2"/>
    <w:rsid w:val="0078385D"/>
    <w:rsid w:val="007879BB"/>
    <w:rsid w:val="00793EAE"/>
    <w:rsid w:val="00796AE9"/>
    <w:rsid w:val="007A081A"/>
    <w:rsid w:val="007B7930"/>
    <w:rsid w:val="007C2531"/>
    <w:rsid w:val="007C4BF0"/>
    <w:rsid w:val="007D0556"/>
    <w:rsid w:val="007D26B6"/>
    <w:rsid w:val="007D6AB5"/>
    <w:rsid w:val="007E0D6C"/>
    <w:rsid w:val="007E4429"/>
    <w:rsid w:val="007E75B5"/>
    <w:rsid w:val="007F5B61"/>
    <w:rsid w:val="0080056B"/>
    <w:rsid w:val="008164C6"/>
    <w:rsid w:val="00821D88"/>
    <w:rsid w:val="00822EA1"/>
    <w:rsid w:val="00825F3D"/>
    <w:rsid w:val="00826C17"/>
    <w:rsid w:val="00832A7F"/>
    <w:rsid w:val="00845E15"/>
    <w:rsid w:val="008464D0"/>
    <w:rsid w:val="00873785"/>
    <w:rsid w:val="008842A2"/>
    <w:rsid w:val="0089070D"/>
    <w:rsid w:val="008A570E"/>
    <w:rsid w:val="008A6516"/>
    <w:rsid w:val="008B1EB2"/>
    <w:rsid w:val="008E0411"/>
    <w:rsid w:val="008E1A87"/>
    <w:rsid w:val="008E6239"/>
    <w:rsid w:val="008F4827"/>
    <w:rsid w:val="008F7750"/>
    <w:rsid w:val="00911780"/>
    <w:rsid w:val="00916235"/>
    <w:rsid w:val="00917F18"/>
    <w:rsid w:val="00924CC9"/>
    <w:rsid w:val="00927478"/>
    <w:rsid w:val="00930BA5"/>
    <w:rsid w:val="00932624"/>
    <w:rsid w:val="0094685F"/>
    <w:rsid w:val="0097774D"/>
    <w:rsid w:val="009A20C8"/>
    <w:rsid w:val="009B06EB"/>
    <w:rsid w:val="009B76CE"/>
    <w:rsid w:val="009C0978"/>
    <w:rsid w:val="009C5925"/>
    <w:rsid w:val="009D6500"/>
    <w:rsid w:val="009E4D66"/>
    <w:rsid w:val="009E63FA"/>
    <w:rsid w:val="009E7BC3"/>
    <w:rsid w:val="009F6CE8"/>
    <w:rsid w:val="00A05A5C"/>
    <w:rsid w:val="00A117C8"/>
    <w:rsid w:val="00A208A0"/>
    <w:rsid w:val="00A21F67"/>
    <w:rsid w:val="00A23814"/>
    <w:rsid w:val="00A26E79"/>
    <w:rsid w:val="00A378E6"/>
    <w:rsid w:val="00A522EC"/>
    <w:rsid w:val="00A6677F"/>
    <w:rsid w:val="00A771EF"/>
    <w:rsid w:val="00A81FFB"/>
    <w:rsid w:val="00A87E2A"/>
    <w:rsid w:val="00AA0DFB"/>
    <w:rsid w:val="00AA1CB5"/>
    <w:rsid w:val="00AE67F7"/>
    <w:rsid w:val="00AF1E8F"/>
    <w:rsid w:val="00AF55A6"/>
    <w:rsid w:val="00B00533"/>
    <w:rsid w:val="00B069EB"/>
    <w:rsid w:val="00B25121"/>
    <w:rsid w:val="00B4189E"/>
    <w:rsid w:val="00B41B40"/>
    <w:rsid w:val="00B46755"/>
    <w:rsid w:val="00B5032F"/>
    <w:rsid w:val="00B510B0"/>
    <w:rsid w:val="00B554AF"/>
    <w:rsid w:val="00B56B81"/>
    <w:rsid w:val="00B61DF6"/>
    <w:rsid w:val="00B70C58"/>
    <w:rsid w:val="00B72FAB"/>
    <w:rsid w:val="00B81BE4"/>
    <w:rsid w:val="00BA718D"/>
    <w:rsid w:val="00BC2601"/>
    <w:rsid w:val="00BC5A89"/>
    <w:rsid w:val="00C00598"/>
    <w:rsid w:val="00C075DC"/>
    <w:rsid w:val="00C12467"/>
    <w:rsid w:val="00C126A5"/>
    <w:rsid w:val="00C200F3"/>
    <w:rsid w:val="00C214C9"/>
    <w:rsid w:val="00C240DD"/>
    <w:rsid w:val="00C30CE0"/>
    <w:rsid w:val="00C32350"/>
    <w:rsid w:val="00C40368"/>
    <w:rsid w:val="00C40B68"/>
    <w:rsid w:val="00C4753B"/>
    <w:rsid w:val="00C6123E"/>
    <w:rsid w:val="00C627F4"/>
    <w:rsid w:val="00C70D21"/>
    <w:rsid w:val="00C75D8E"/>
    <w:rsid w:val="00C81606"/>
    <w:rsid w:val="00C82348"/>
    <w:rsid w:val="00C84399"/>
    <w:rsid w:val="00C848C5"/>
    <w:rsid w:val="00CA0D07"/>
    <w:rsid w:val="00CA2A92"/>
    <w:rsid w:val="00CA300E"/>
    <w:rsid w:val="00CA3E37"/>
    <w:rsid w:val="00CA4134"/>
    <w:rsid w:val="00CB31F2"/>
    <w:rsid w:val="00CC22E7"/>
    <w:rsid w:val="00CC2AA9"/>
    <w:rsid w:val="00CC6788"/>
    <w:rsid w:val="00CD2448"/>
    <w:rsid w:val="00CD50EA"/>
    <w:rsid w:val="00CD5D25"/>
    <w:rsid w:val="00CE2390"/>
    <w:rsid w:val="00CE3D12"/>
    <w:rsid w:val="00CE5D77"/>
    <w:rsid w:val="00CF1985"/>
    <w:rsid w:val="00CF1F05"/>
    <w:rsid w:val="00D0424F"/>
    <w:rsid w:val="00D10989"/>
    <w:rsid w:val="00D11B8E"/>
    <w:rsid w:val="00D12C53"/>
    <w:rsid w:val="00D33A68"/>
    <w:rsid w:val="00D42196"/>
    <w:rsid w:val="00D4685F"/>
    <w:rsid w:val="00D5038D"/>
    <w:rsid w:val="00D558BD"/>
    <w:rsid w:val="00D6328E"/>
    <w:rsid w:val="00D66B67"/>
    <w:rsid w:val="00D75471"/>
    <w:rsid w:val="00D92C17"/>
    <w:rsid w:val="00DA0FAF"/>
    <w:rsid w:val="00DA45D1"/>
    <w:rsid w:val="00DB7DD9"/>
    <w:rsid w:val="00DD4ECF"/>
    <w:rsid w:val="00DD5BA5"/>
    <w:rsid w:val="00DF1DD3"/>
    <w:rsid w:val="00DF67E3"/>
    <w:rsid w:val="00E0077A"/>
    <w:rsid w:val="00E24FF9"/>
    <w:rsid w:val="00E40B76"/>
    <w:rsid w:val="00E46EE6"/>
    <w:rsid w:val="00E54287"/>
    <w:rsid w:val="00E57AAC"/>
    <w:rsid w:val="00E71D43"/>
    <w:rsid w:val="00E724AE"/>
    <w:rsid w:val="00E75A7D"/>
    <w:rsid w:val="00E85A7D"/>
    <w:rsid w:val="00EA34FE"/>
    <w:rsid w:val="00EB2923"/>
    <w:rsid w:val="00EE37B2"/>
    <w:rsid w:val="00EE4444"/>
    <w:rsid w:val="00EF237D"/>
    <w:rsid w:val="00EF66BE"/>
    <w:rsid w:val="00EF7CAE"/>
    <w:rsid w:val="00F0171D"/>
    <w:rsid w:val="00F01DD5"/>
    <w:rsid w:val="00F02C46"/>
    <w:rsid w:val="00F064B1"/>
    <w:rsid w:val="00F0736E"/>
    <w:rsid w:val="00F117B5"/>
    <w:rsid w:val="00F26DBE"/>
    <w:rsid w:val="00F5516D"/>
    <w:rsid w:val="00F60FC7"/>
    <w:rsid w:val="00F61640"/>
    <w:rsid w:val="00F649A6"/>
    <w:rsid w:val="00F71454"/>
    <w:rsid w:val="00F738BF"/>
    <w:rsid w:val="00F762C4"/>
    <w:rsid w:val="00F765CD"/>
    <w:rsid w:val="00F87FEE"/>
    <w:rsid w:val="00F95F53"/>
    <w:rsid w:val="00FB0A64"/>
    <w:rsid w:val="00FB33F8"/>
    <w:rsid w:val="00FB42D9"/>
    <w:rsid w:val="00FB7184"/>
    <w:rsid w:val="00FC254E"/>
    <w:rsid w:val="00FC7195"/>
    <w:rsid w:val="00FF7C0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C055A"/>
  <w15:docId w15:val="{86ED5C81-3B23-41CC-832B-FF50C3EE7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sv-S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Rubrik1">
    <w:name w:val="heading 1"/>
    <w:basedOn w:val="Normal"/>
    <w:next w:val="Normal"/>
    <w:pPr>
      <w:keepNext/>
      <w:keepLines/>
      <w:spacing w:before="480" w:after="120"/>
      <w:outlineLvl w:val="0"/>
    </w:pPr>
    <w:rPr>
      <w:b/>
      <w:sz w:val="48"/>
      <w:szCs w:val="48"/>
    </w:rPr>
  </w:style>
  <w:style w:type="paragraph" w:styleId="Rubrik2">
    <w:name w:val="heading 2"/>
    <w:basedOn w:val="Normal"/>
    <w:next w:val="Normal"/>
    <w:pPr>
      <w:keepNext/>
      <w:keepLines/>
      <w:spacing w:before="360" w:after="80"/>
      <w:outlineLvl w:val="1"/>
    </w:pPr>
    <w:rPr>
      <w:b/>
      <w:sz w:val="36"/>
      <w:szCs w:val="36"/>
    </w:rPr>
  </w:style>
  <w:style w:type="paragraph" w:styleId="Rubrik3">
    <w:name w:val="heading 3"/>
    <w:basedOn w:val="Normal"/>
    <w:next w:val="Normal"/>
    <w:pPr>
      <w:keepNext/>
      <w:keepLines/>
      <w:spacing w:before="280" w:after="80"/>
      <w:outlineLvl w:val="2"/>
    </w:pPr>
    <w:rPr>
      <w:b/>
      <w:sz w:val="28"/>
      <w:szCs w:val="28"/>
    </w:rPr>
  </w:style>
  <w:style w:type="paragraph" w:styleId="Rubrik4">
    <w:name w:val="heading 4"/>
    <w:basedOn w:val="Normal"/>
    <w:next w:val="Normal"/>
    <w:pPr>
      <w:keepNext/>
      <w:keepLines/>
      <w:spacing w:before="240" w:after="40"/>
      <w:outlineLvl w:val="3"/>
    </w:pPr>
    <w:rPr>
      <w:b/>
    </w:rPr>
  </w:style>
  <w:style w:type="paragraph" w:styleId="Rubrik5">
    <w:name w:val="heading 5"/>
    <w:basedOn w:val="Normal"/>
    <w:next w:val="Normal"/>
    <w:pPr>
      <w:keepNext/>
      <w:keepLines/>
      <w:spacing w:before="220" w:after="40"/>
      <w:outlineLvl w:val="4"/>
    </w:pPr>
    <w:rPr>
      <w:b/>
      <w:sz w:val="22"/>
      <w:szCs w:val="22"/>
    </w:rPr>
  </w:style>
  <w:style w:type="paragraph" w:styleId="Rubrik6">
    <w:name w:val="heading 6"/>
    <w:basedOn w:val="Normal"/>
    <w:next w:val="Normal"/>
    <w:pPr>
      <w:keepNext/>
      <w:keepLines/>
      <w:spacing w:before="200" w:after="40"/>
      <w:outlineLvl w:val="5"/>
    </w:pPr>
    <w:rPr>
      <w:b/>
      <w:sz w:val="20"/>
      <w:szCs w:val="20"/>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Rubrik">
    <w:name w:val="Title"/>
    <w:basedOn w:val="Normal"/>
    <w:next w:val="Normal"/>
    <w:pPr>
      <w:keepNext/>
      <w:keepLines/>
      <w:spacing w:before="480" w:after="120"/>
    </w:pPr>
    <w:rPr>
      <w:b/>
      <w:sz w:val="72"/>
      <w:szCs w:val="72"/>
    </w:rPr>
  </w:style>
  <w:style w:type="paragraph" w:styleId="Normalwebb">
    <w:name w:val="Normal (Web)"/>
    <w:basedOn w:val="Normal"/>
    <w:uiPriority w:val="99"/>
    <w:semiHidden/>
    <w:unhideWhenUsed/>
    <w:rsid w:val="00A73AC9"/>
    <w:pPr>
      <w:spacing w:before="100" w:beforeAutospacing="1" w:after="100" w:afterAutospacing="1"/>
    </w:pPr>
    <w:rPr>
      <w:lang w:eastAsia="en-GB"/>
    </w:rPr>
  </w:style>
  <w:style w:type="character" w:styleId="Hyperlnk">
    <w:name w:val="Hyperlink"/>
    <w:basedOn w:val="Standardstycketeckensnitt"/>
    <w:uiPriority w:val="99"/>
    <w:semiHidden/>
    <w:qFormat/>
    <w:rsid w:val="00CB744B"/>
    <w:rPr>
      <w:color w:val="0000FF"/>
      <w:u w:val="single"/>
    </w:rPr>
  </w:style>
  <w:style w:type="character" w:customStyle="1" w:styleId="UnresolvedMention1">
    <w:name w:val="Unresolved Mention1"/>
    <w:basedOn w:val="Standardstycketeckensnitt"/>
    <w:uiPriority w:val="99"/>
    <w:semiHidden/>
    <w:unhideWhenUsed/>
    <w:rsid w:val="00CB744B"/>
    <w:rPr>
      <w:color w:val="605E5C"/>
      <w:shd w:val="clear" w:color="auto" w:fill="E1DFDD"/>
    </w:rPr>
  </w:style>
  <w:style w:type="paragraph" w:styleId="Sidhuvud">
    <w:name w:val="header"/>
    <w:basedOn w:val="Normal"/>
    <w:link w:val="SidhuvudChar"/>
    <w:uiPriority w:val="99"/>
    <w:unhideWhenUsed/>
    <w:rsid w:val="00807D3F"/>
    <w:pPr>
      <w:tabs>
        <w:tab w:val="center" w:pos="4513"/>
        <w:tab w:val="right" w:pos="9026"/>
      </w:tabs>
    </w:pPr>
  </w:style>
  <w:style w:type="character" w:customStyle="1" w:styleId="SidhuvudChar">
    <w:name w:val="Sidhuvud Char"/>
    <w:basedOn w:val="Standardstycketeckensnitt"/>
    <w:link w:val="Sidhuvud"/>
    <w:uiPriority w:val="99"/>
    <w:rsid w:val="00807D3F"/>
    <w:rPr>
      <w:lang w:val="en-GB"/>
    </w:rPr>
  </w:style>
  <w:style w:type="paragraph" w:styleId="Sidfot">
    <w:name w:val="footer"/>
    <w:basedOn w:val="Normal"/>
    <w:link w:val="SidfotChar"/>
    <w:uiPriority w:val="99"/>
    <w:unhideWhenUsed/>
    <w:rsid w:val="00807D3F"/>
    <w:pPr>
      <w:tabs>
        <w:tab w:val="center" w:pos="4513"/>
        <w:tab w:val="right" w:pos="9026"/>
      </w:tabs>
    </w:pPr>
  </w:style>
  <w:style w:type="character" w:customStyle="1" w:styleId="SidfotChar">
    <w:name w:val="Sidfot Char"/>
    <w:basedOn w:val="Standardstycketeckensnitt"/>
    <w:link w:val="Sidfot"/>
    <w:uiPriority w:val="99"/>
    <w:rsid w:val="00807D3F"/>
    <w:rPr>
      <w:lang w:val="en-GB"/>
    </w:rPr>
  </w:style>
  <w:style w:type="character" w:styleId="Kommentarsreferens">
    <w:name w:val="annotation reference"/>
    <w:basedOn w:val="Standardstycketeckensnitt"/>
    <w:uiPriority w:val="99"/>
    <w:semiHidden/>
    <w:unhideWhenUsed/>
    <w:rsid w:val="00807D3F"/>
    <w:rPr>
      <w:sz w:val="16"/>
      <w:szCs w:val="16"/>
    </w:rPr>
  </w:style>
  <w:style w:type="paragraph" w:styleId="Kommentarer">
    <w:name w:val="annotation text"/>
    <w:basedOn w:val="Normal"/>
    <w:link w:val="KommentarerChar"/>
    <w:uiPriority w:val="99"/>
    <w:semiHidden/>
    <w:unhideWhenUsed/>
    <w:rsid w:val="00807D3F"/>
    <w:rPr>
      <w:sz w:val="20"/>
      <w:szCs w:val="20"/>
    </w:rPr>
  </w:style>
  <w:style w:type="character" w:customStyle="1" w:styleId="KommentarerChar">
    <w:name w:val="Kommentarer Char"/>
    <w:basedOn w:val="Standardstycketeckensnitt"/>
    <w:link w:val="Kommentarer"/>
    <w:uiPriority w:val="99"/>
    <w:semiHidden/>
    <w:rsid w:val="00807D3F"/>
    <w:rPr>
      <w:sz w:val="20"/>
      <w:szCs w:val="20"/>
      <w:lang w:val="en-GB"/>
    </w:rPr>
  </w:style>
  <w:style w:type="paragraph" w:styleId="Kommentarsmne">
    <w:name w:val="annotation subject"/>
    <w:basedOn w:val="Kommentarer"/>
    <w:next w:val="Kommentarer"/>
    <w:link w:val="KommentarsmneChar"/>
    <w:uiPriority w:val="99"/>
    <w:semiHidden/>
    <w:unhideWhenUsed/>
    <w:rsid w:val="00807D3F"/>
    <w:rPr>
      <w:b/>
      <w:bCs/>
    </w:rPr>
  </w:style>
  <w:style w:type="character" w:customStyle="1" w:styleId="KommentarsmneChar">
    <w:name w:val="Kommentarsämne Char"/>
    <w:basedOn w:val="KommentarerChar"/>
    <w:link w:val="Kommentarsmne"/>
    <w:uiPriority w:val="99"/>
    <w:semiHidden/>
    <w:rsid w:val="00807D3F"/>
    <w:rPr>
      <w:b/>
      <w:bCs/>
      <w:sz w:val="20"/>
      <w:szCs w:val="20"/>
      <w:lang w:val="en-GB"/>
    </w:rPr>
  </w:style>
  <w:style w:type="character" w:styleId="AnvndHyperlnk">
    <w:name w:val="FollowedHyperlink"/>
    <w:basedOn w:val="Standardstycketeckensnitt"/>
    <w:uiPriority w:val="99"/>
    <w:semiHidden/>
    <w:unhideWhenUsed/>
    <w:rsid w:val="00D87D86"/>
    <w:rPr>
      <w:color w:val="954F72" w:themeColor="followedHyperlink"/>
      <w:u w:val="single"/>
    </w:rPr>
  </w:style>
  <w:style w:type="character" w:styleId="Platshllartext">
    <w:name w:val="Placeholder Text"/>
    <w:basedOn w:val="Standardstycketeckensnitt"/>
    <w:uiPriority w:val="99"/>
    <w:semiHidden/>
    <w:rsid w:val="007D43EC"/>
    <w:rPr>
      <w:color w:val="808080"/>
    </w:rPr>
  </w:style>
  <w:style w:type="paragraph" w:styleId="Litteraturfrteckning">
    <w:name w:val="Bibliography"/>
    <w:basedOn w:val="Normal"/>
    <w:next w:val="Normal"/>
    <w:uiPriority w:val="37"/>
    <w:unhideWhenUsed/>
    <w:rsid w:val="00F1162E"/>
    <w:pPr>
      <w:tabs>
        <w:tab w:val="left" w:pos="380"/>
      </w:tabs>
      <w:spacing w:line="480" w:lineRule="auto"/>
      <w:ind w:left="720" w:hanging="720"/>
    </w:pPr>
  </w:style>
  <w:style w:type="paragraph" w:styleId="Revision">
    <w:name w:val="Revision"/>
    <w:hidden/>
    <w:uiPriority w:val="99"/>
    <w:semiHidden/>
    <w:rsid w:val="001E3BD3"/>
  </w:style>
  <w:style w:type="paragraph" w:styleId="Underrubrik">
    <w:name w:val="Subtitle"/>
    <w:basedOn w:val="Normal"/>
    <w:next w:val="Normal"/>
    <w:pPr>
      <w:keepNext/>
      <w:keepLines/>
      <w:spacing w:before="360" w:after="80"/>
    </w:pPr>
    <w:rPr>
      <w:rFonts w:ascii="Georgia" w:eastAsia="Georgia" w:hAnsi="Georgia" w:cs="Georgia"/>
      <w:i/>
      <w:color w:val="666666"/>
      <w:sz w:val="48"/>
      <w:szCs w:val="48"/>
    </w:rPr>
  </w:style>
  <w:style w:type="paragraph" w:styleId="Ballongtext">
    <w:name w:val="Balloon Text"/>
    <w:basedOn w:val="Normal"/>
    <w:link w:val="BallongtextChar"/>
    <w:uiPriority w:val="99"/>
    <w:semiHidden/>
    <w:unhideWhenUsed/>
    <w:rsid w:val="001B1A85"/>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1B1A8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94745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cience.org/doi/pdf/10.1126/science.aac9819" TargetMode="External"/><Relationship Id="rId2" Type="http://schemas.openxmlformats.org/officeDocument/2006/relationships/hyperlink" Target="https://www.pnas.org/content/pnas/104/23/9715.full.pdf" TargetMode="External"/><Relationship Id="rId1" Type="http://schemas.openxmlformats.org/officeDocument/2006/relationships/hyperlink" Target="https://link.springer.com/content/pdf/10.1007/s00227-018-3333-z.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maxlindmark/warm_life_history" TargetMode="External"/><Relationship Id="rId12" Type="http://schemas.openxmlformats.org/officeDocument/2006/relationships/image" Target="media/image5.png"/><Relationship Id="rId17" Type="http://schemas.microsoft.com/office/2016/09/relationships/commentsIds" Target="commentsIds.xml"/><Relationship Id="rId2" Type="http://schemas.openxmlformats.org/officeDocument/2006/relationships/styles" Target="styles.xml"/><Relationship Id="rId16" Type="http://schemas.microsoft.com/office/2018/08/relationships/commentsExtensible" Target="commentsExtensib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P2PHfBeQB33SfOQXNuyuHF+E7A==">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22</Pages>
  <Words>24520</Words>
  <Characters>129962</Characters>
  <Application>Microsoft Office Word</Application>
  <DocSecurity>0</DocSecurity>
  <Lines>1083</Lines>
  <Paragraphs>308</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154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 Lindmark</dc:creator>
  <cp:lastModifiedBy>Anna Gårdmark</cp:lastModifiedBy>
  <cp:revision>3</cp:revision>
  <dcterms:created xsi:type="dcterms:W3CDTF">2022-04-07T18:59:00Z</dcterms:created>
  <dcterms:modified xsi:type="dcterms:W3CDTF">2022-04-07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cl8OKwvm"/&gt;&lt;style id="http://www.zotero.org/styles/global-change-biology"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